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6E319B47" w:rsidR="0082558B" w:rsidRPr="0056537F" w:rsidRDefault="0082558B">
      <w:pPr>
        <w:shd w:val="clear" w:color="auto" w:fill="FFFFFF" w:themeFill="background1"/>
        <w:spacing w:after="0" w:line="276" w:lineRule="auto"/>
        <w:jc w:val="center"/>
        <w:outlineLvl w:val="2"/>
        <w:rPr>
          <w:rFonts w:ascii="Verdana" w:eastAsia="Times New Roman" w:hAnsi="Verdana" w:cs="Times New Roman"/>
          <w:b/>
          <w:bCs/>
          <w:color w:val="000033"/>
        </w:rPr>
        <w:pPrChange w:id="0" w:author="tao huang" w:date="2018-10-28T21:40:00Z">
          <w:pPr>
            <w:spacing w:after="0" w:line="276" w:lineRule="auto"/>
            <w:jc w:val="center"/>
            <w:outlineLvl w:val="2"/>
          </w:pPr>
        </w:pPrChange>
      </w:pPr>
      <w:del w:id="1" w:author="Didier Soopramanien" w:date="2018-10-23T09:17:00Z">
        <w:r w:rsidRPr="0056537F" w:rsidDel="00C902B9">
          <w:rPr>
            <w:rFonts w:ascii="Verdana" w:eastAsia="Times New Roman" w:hAnsi="Verdana" w:cs="Times New Roman"/>
            <w:b/>
            <w:bCs/>
            <w:color w:val="000033"/>
          </w:rPr>
          <w:delText xml:space="preserve">View </w:delText>
        </w:r>
      </w:del>
      <w:ins w:id="2" w:author="Didier Soopramanien" w:date="2018-10-23T09:17:00Z">
        <w:r w:rsidR="00C902B9">
          <w:rPr>
            <w:rFonts w:ascii="Verdana" w:eastAsia="Times New Roman" w:hAnsi="Verdana" w:cs="Times New Roman"/>
            <w:b/>
            <w:bCs/>
            <w:color w:val="000033"/>
          </w:rPr>
          <w:t>Response</w:t>
        </w:r>
        <w:r w:rsidR="00C902B9" w:rsidRPr="0056537F">
          <w:rPr>
            <w:rFonts w:ascii="Verdana" w:eastAsia="Times New Roman" w:hAnsi="Verdana" w:cs="Times New Roman"/>
            <w:b/>
            <w:bCs/>
            <w:color w:val="000033"/>
          </w:rPr>
          <w:t xml:space="preserve"> </w:t>
        </w:r>
      </w:ins>
      <w:r w:rsidRPr="0056537F">
        <w:rPr>
          <w:rFonts w:ascii="Verdana" w:eastAsia="Times New Roman" w:hAnsi="Verdana" w:cs="Times New Roman"/>
          <w:b/>
          <w:bCs/>
          <w:color w:val="000033"/>
        </w:rPr>
        <w:t>Letter</w:t>
      </w:r>
    </w:p>
    <w:p w14:paraId="61F11082" w14:textId="77777777" w:rsidR="0082558B" w:rsidRPr="0056537F" w:rsidRDefault="0082558B">
      <w:pPr>
        <w:pBdr>
          <w:bottom w:val="single" w:sz="6" w:space="1" w:color="auto"/>
        </w:pBdr>
        <w:shd w:val="clear" w:color="auto" w:fill="FFFFFF" w:themeFill="background1"/>
        <w:spacing w:after="0" w:line="276" w:lineRule="auto"/>
        <w:jc w:val="center"/>
        <w:rPr>
          <w:rFonts w:ascii="Arial" w:eastAsia="Times New Roman" w:hAnsi="Arial" w:cs="Arial"/>
          <w:vanish/>
        </w:rPr>
        <w:pPrChange w:id="3" w:author="tao huang" w:date="2018-10-28T21:40:00Z">
          <w:pPr>
            <w:pBdr>
              <w:bottom w:val="single" w:sz="6" w:space="1" w:color="auto"/>
            </w:pBdr>
            <w:spacing w:after="0" w:line="276" w:lineRule="auto"/>
            <w:jc w:val="center"/>
          </w:pPr>
        </w:pPrChange>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43"/>
        <w:gridCol w:w="7183"/>
      </w:tblGrid>
      <w:tr w:rsidR="0082558B" w:rsidRPr="0056537F" w14:paraId="11BE2C23" w14:textId="77777777" w:rsidTr="006E5D29">
        <w:trPr>
          <w:gridAfter w:val="1"/>
          <w:wAfter w:w="3954" w:type="pct"/>
          <w:tblCellSpacing w:w="15" w:type="dxa"/>
        </w:trPr>
        <w:tc>
          <w:tcPr>
            <w:tcW w:w="996" w:type="pct"/>
            <w:vAlign w:val="center"/>
            <w:hideMark/>
          </w:tcPr>
          <w:p w14:paraId="781326A3" w14:textId="77777777" w:rsidR="0082558B" w:rsidRPr="0056537F" w:rsidRDefault="0082558B">
            <w:pPr>
              <w:shd w:val="clear" w:color="auto" w:fill="FFFFFF" w:themeFill="background1"/>
              <w:spacing w:after="0" w:line="276" w:lineRule="auto"/>
              <w:rPr>
                <w:rFonts w:ascii="Verdana" w:eastAsia="Times New Roman" w:hAnsi="Verdana" w:cs="Times New Roman"/>
                <w:color w:val="000033"/>
              </w:rPr>
              <w:pPrChange w:id="4" w:author="tao huang" w:date="2018-10-28T21:40:00Z">
                <w:pPr>
                  <w:spacing w:after="0" w:line="276" w:lineRule="auto"/>
                </w:pPr>
              </w:pPrChange>
            </w:pPr>
          </w:p>
        </w:tc>
      </w:tr>
      <w:tr w:rsidR="0082558B" w:rsidRPr="0056537F" w14:paraId="17F77D38" w14:textId="77777777" w:rsidTr="006E5D29">
        <w:trPr>
          <w:tblCellSpacing w:w="15" w:type="dxa"/>
        </w:trPr>
        <w:tc>
          <w:tcPr>
            <w:tcW w:w="996" w:type="pct"/>
            <w:vAlign w:val="center"/>
            <w:hideMark/>
          </w:tcPr>
          <w:p w14:paraId="47AFE400"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5" w:author="tao huang" w:date="2018-10-28T21:40:00Z">
                <w:pPr>
                  <w:spacing w:after="0" w:line="276" w:lineRule="auto"/>
                </w:pPr>
              </w:pPrChange>
            </w:pPr>
            <w:r w:rsidRPr="0056537F">
              <w:rPr>
                <w:rFonts w:ascii="Times New Roman" w:eastAsia="Times New Roman" w:hAnsi="Times New Roman" w:cs="Times New Roman"/>
                <w:b/>
                <w:bCs/>
              </w:rPr>
              <w:t>Date:</w:t>
            </w:r>
          </w:p>
        </w:tc>
        <w:tc>
          <w:tcPr>
            <w:tcW w:w="3954" w:type="pct"/>
            <w:vAlign w:val="center"/>
            <w:hideMark/>
          </w:tcPr>
          <w:p w14:paraId="41CAB110"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6" w:author="tao huang" w:date="2018-10-28T21:40:00Z">
                <w:pPr>
                  <w:spacing w:after="0" w:line="276" w:lineRule="auto"/>
                </w:pPr>
              </w:pPrChange>
            </w:pPr>
            <w:r w:rsidRPr="0056537F">
              <w:rPr>
                <w:rFonts w:ascii="Times New Roman" w:eastAsia="Times New Roman" w:hAnsi="Times New Roman" w:cs="Times New Roman"/>
              </w:rPr>
              <w:t>May 08, 2018</w:t>
            </w:r>
          </w:p>
        </w:tc>
      </w:tr>
      <w:tr w:rsidR="0082558B" w:rsidRPr="0056537F" w14:paraId="4E21E917" w14:textId="77777777" w:rsidTr="006E5D29">
        <w:trPr>
          <w:tblCellSpacing w:w="15" w:type="dxa"/>
        </w:trPr>
        <w:tc>
          <w:tcPr>
            <w:tcW w:w="996" w:type="pct"/>
            <w:vAlign w:val="center"/>
            <w:hideMark/>
          </w:tcPr>
          <w:p w14:paraId="0C8B8EFC"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7" w:author="tao huang" w:date="2018-10-28T21:40:00Z">
                <w:pPr>
                  <w:spacing w:after="0" w:line="276" w:lineRule="auto"/>
                </w:pPr>
              </w:pPrChange>
            </w:pPr>
            <w:r w:rsidRPr="0056537F">
              <w:rPr>
                <w:rFonts w:ascii="Times New Roman" w:eastAsia="Times New Roman" w:hAnsi="Times New Roman" w:cs="Times New Roman"/>
                <w:b/>
                <w:bCs/>
              </w:rPr>
              <w:t>To:</w:t>
            </w:r>
          </w:p>
        </w:tc>
        <w:tc>
          <w:tcPr>
            <w:tcW w:w="3954" w:type="pct"/>
            <w:vAlign w:val="center"/>
            <w:hideMark/>
          </w:tcPr>
          <w:p w14:paraId="60F91184"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8" w:author="tao huang" w:date="2018-10-28T21:40:00Z">
                <w:pPr>
                  <w:spacing w:after="0" w:line="276" w:lineRule="auto"/>
                </w:pPr>
              </w:pPrChange>
            </w:pPr>
            <w:r w:rsidRPr="0056537F">
              <w:rPr>
                <w:rFonts w:ascii="Times New Roman" w:eastAsia="Times New Roman" w:hAnsi="Times New Roman" w:cs="Times New Roman"/>
              </w:rPr>
              <w:t>"tao huang" </w:t>
            </w:r>
            <w:proofErr w:type="gramStart"/>
            <w:r w:rsidRPr="0056537F">
              <w:rPr>
                <w:rFonts w:ascii="Times New Roman" w:eastAsia="Times New Roman" w:hAnsi="Times New Roman" w:cs="Times New Roman"/>
              </w:rPr>
              <w:t>t.huang@surrey.ac.uk,sphere082175@hotmail.com</w:t>
            </w:r>
            <w:proofErr w:type="gramEnd"/>
          </w:p>
        </w:tc>
      </w:tr>
      <w:tr w:rsidR="0082558B" w:rsidRPr="0056537F" w14:paraId="4157D4BC" w14:textId="77777777" w:rsidTr="006E5D29">
        <w:trPr>
          <w:tblCellSpacing w:w="15" w:type="dxa"/>
        </w:trPr>
        <w:tc>
          <w:tcPr>
            <w:tcW w:w="996" w:type="pct"/>
            <w:vAlign w:val="center"/>
            <w:hideMark/>
          </w:tcPr>
          <w:p w14:paraId="05F80607"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9" w:author="tao huang" w:date="2018-10-28T21:40:00Z">
                <w:pPr>
                  <w:spacing w:after="0" w:line="276" w:lineRule="auto"/>
                </w:pPr>
              </w:pPrChange>
            </w:pPr>
            <w:r w:rsidRPr="0056537F">
              <w:rPr>
                <w:rFonts w:ascii="Times New Roman" w:eastAsia="Times New Roman" w:hAnsi="Times New Roman" w:cs="Times New Roman"/>
                <w:b/>
                <w:bCs/>
              </w:rPr>
              <w:t>cc:</w:t>
            </w:r>
          </w:p>
        </w:tc>
        <w:tc>
          <w:tcPr>
            <w:tcW w:w="3954" w:type="pct"/>
            <w:vAlign w:val="center"/>
            <w:hideMark/>
          </w:tcPr>
          <w:p w14:paraId="170BF8E3"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0" w:author="tao huang" w:date="2018-10-28T21:40:00Z">
                <w:pPr>
                  <w:spacing w:after="0" w:line="276" w:lineRule="auto"/>
                </w:pPr>
              </w:pPrChange>
            </w:pPr>
            <w:proofErr w:type="gramStart"/>
            <w:r w:rsidRPr="0056537F">
              <w:rPr>
                <w:rFonts w:ascii="Times New Roman" w:eastAsia="Times New Roman" w:hAnsi="Times New Roman" w:cs="Times New Roman"/>
              </w:rPr>
              <w:t>;d.soopramanien@lancaster.ac.uk</w:t>
            </w:r>
            <w:proofErr w:type="gramEnd"/>
            <w:r w:rsidRPr="0056537F">
              <w:rPr>
                <w:rFonts w:ascii="Times New Roman" w:eastAsia="Times New Roman" w:hAnsi="Times New Roman" w:cs="Times New Roman"/>
              </w:rPr>
              <w:t>;r.fildes@lancaster.ac.uk</w:t>
            </w:r>
          </w:p>
        </w:tc>
      </w:tr>
      <w:tr w:rsidR="0082558B" w:rsidRPr="0056537F" w14:paraId="3A0FA049" w14:textId="77777777" w:rsidTr="006E5D29">
        <w:trPr>
          <w:tblCellSpacing w:w="15" w:type="dxa"/>
        </w:trPr>
        <w:tc>
          <w:tcPr>
            <w:tcW w:w="996" w:type="pct"/>
            <w:vAlign w:val="center"/>
            <w:hideMark/>
          </w:tcPr>
          <w:p w14:paraId="618919F2"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11" w:author="tao huang" w:date="2018-10-28T21:40:00Z">
                <w:pPr>
                  <w:spacing w:after="0" w:line="276" w:lineRule="auto"/>
                </w:pPr>
              </w:pPrChange>
            </w:pPr>
            <w:r w:rsidRPr="0056537F">
              <w:rPr>
                <w:rFonts w:ascii="Times New Roman" w:eastAsia="Times New Roman" w:hAnsi="Times New Roman" w:cs="Times New Roman"/>
                <w:b/>
                <w:bCs/>
              </w:rPr>
              <w:t>From:</w:t>
            </w:r>
          </w:p>
        </w:tc>
        <w:tc>
          <w:tcPr>
            <w:tcW w:w="3954" w:type="pct"/>
            <w:vAlign w:val="center"/>
            <w:hideMark/>
          </w:tcPr>
          <w:p w14:paraId="63B53719"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2" w:author="tao huang" w:date="2018-10-28T21:40:00Z">
                <w:pPr>
                  <w:spacing w:after="0" w:line="276" w:lineRule="auto"/>
                </w:pPr>
              </w:pPrChange>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eesserver@eesmail.elsevier.com</w:t>
            </w:r>
          </w:p>
        </w:tc>
      </w:tr>
      <w:tr w:rsidR="0082558B" w:rsidRPr="0056537F" w14:paraId="3FBF30AB" w14:textId="77777777" w:rsidTr="006E5D29">
        <w:trPr>
          <w:tblCellSpacing w:w="15" w:type="dxa"/>
        </w:trPr>
        <w:tc>
          <w:tcPr>
            <w:tcW w:w="996" w:type="pct"/>
            <w:vAlign w:val="center"/>
            <w:hideMark/>
          </w:tcPr>
          <w:p w14:paraId="0484E112"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13" w:author="tao huang" w:date="2018-10-28T21:40:00Z">
                <w:pPr>
                  <w:spacing w:after="0" w:line="276" w:lineRule="auto"/>
                </w:pPr>
              </w:pPrChange>
            </w:pPr>
            <w:r w:rsidRPr="00044520">
              <w:rPr>
                <w:rFonts w:ascii="Times New Roman" w:eastAsia="Times New Roman" w:hAnsi="Times New Roman" w:cs="Times New Roman"/>
                <w:b/>
                <w:bCs/>
                <w:noProof/>
              </w:rPr>
              <w:t>Reply To</w:t>
            </w:r>
            <w:r w:rsidRPr="0056537F">
              <w:rPr>
                <w:rFonts w:ascii="Times New Roman" w:eastAsia="Times New Roman" w:hAnsi="Times New Roman" w:cs="Times New Roman"/>
                <w:b/>
                <w:bCs/>
              </w:rPr>
              <w:t>:</w:t>
            </w:r>
          </w:p>
        </w:tc>
        <w:tc>
          <w:tcPr>
            <w:tcW w:w="3954" w:type="pct"/>
            <w:vAlign w:val="center"/>
            <w:hideMark/>
          </w:tcPr>
          <w:p w14:paraId="78BB2D21"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4" w:author="tao huang" w:date="2018-10-28T21:40:00Z">
                <w:pPr>
                  <w:spacing w:after="0" w:line="276" w:lineRule="auto"/>
                </w:pPr>
              </w:pPrChange>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r.h.teunter@rug.nl</w:t>
            </w:r>
          </w:p>
        </w:tc>
      </w:tr>
      <w:tr w:rsidR="0082558B" w:rsidRPr="0056537F" w14:paraId="2BCA7DAC" w14:textId="77777777" w:rsidTr="006E5D29">
        <w:trPr>
          <w:tblCellSpacing w:w="15" w:type="dxa"/>
        </w:trPr>
        <w:tc>
          <w:tcPr>
            <w:tcW w:w="996" w:type="pct"/>
            <w:vAlign w:val="center"/>
            <w:hideMark/>
          </w:tcPr>
          <w:p w14:paraId="24BAD655"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15" w:author="tao huang" w:date="2018-10-28T21:40:00Z">
                <w:pPr>
                  <w:spacing w:after="0" w:line="276" w:lineRule="auto"/>
                </w:pPr>
              </w:pPrChange>
            </w:pPr>
            <w:r w:rsidRPr="0056537F">
              <w:rPr>
                <w:rFonts w:ascii="Times New Roman" w:eastAsia="Times New Roman" w:hAnsi="Times New Roman" w:cs="Times New Roman"/>
                <w:b/>
                <w:bCs/>
              </w:rPr>
              <w:t>Subject:</w:t>
            </w:r>
          </w:p>
        </w:tc>
        <w:tc>
          <w:tcPr>
            <w:tcW w:w="3954" w:type="pct"/>
            <w:vAlign w:val="center"/>
            <w:hideMark/>
          </w:tcPr>
          <w:p w14:paraId="2EBD35EC"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6" w:author="tao huang" w:date="2018-10-28T21:40:00Z">
                <w:pPr>
                  <w:spacing w:after="0" w:line="276" w:lineRule="auto"/>
                </w:pPr>
              </w:pPrChange>
            </w:pPr>
            <w:r w:rsidRPr="0056537F">
              <w:rPr>
                <w:rFonts w:ascii="Times New Roman" w:eastAsia="Times New Roman" w:hAnsi="Times New Roman" w:cs="Times New Roman"/>
              </w:rPr>
              <w:t>Your Submission EJOR-D-18-00185</w:t>
            </w:r>
          </w:p>
        </w:tc>
      </w:tr>
      <w:tr w:rsidR="0082558B" w:rsidRPr="0056537F" w14:paraId="5232DFDB" w14:textId="77777777" w:rsidTr="0082558B">
        <w:trPr>
          <w:tblCellSpacing w:w="15" w:type="dxa"/>
        </w:trPr>
        <w:tc>
          <w:tcPr>
            <w:tcW w:w="0" w:type="auto"/>
            <w:gridSpan w:val="2"/>
            <w:vAlign w:val="center"/>
            <w:hideMark/>
          </w:tcPr>
          <w:p w14:paraId="6959665B" w14:textId="25B8905F" w:rsidR="00E32585" w:rsidRPr="0056537F" w:rsidRDefault="0082558B">
            <w:pPr>
              <w:shd w:val="clear" w:color="auto" w:fill="FFFFFF" w:themeFill="background1"/>
              <w:spacing w:after="0" w:line="276" w:lineRule="auto"/>
              <w:rPr>
                <w:rFonts w:ascii="Times New Roman" w:eastAsia="Times New Roman" w:hAnsi="Times New Roman" w:cs="Times New Roman"/>
              </w:rPr>
              <w:pPrChange w:id="17" w:author="tao huang" w:date="2018-10-28T21:40:00Z">
                <w:pPr>
                  <w:shd w:val="clear" w:color="auto" w:fill="FFFFFF"/>
                  <w:spacing w:after="0" w:line="276" w:lineRule="auto"/>
                </w:pPr>
              </w:pPrChange>
            </w:pPr>
            <w:r w:rsidRPr="0056537F">
              <w:rPr>
                <w:rFonts w:ascii="Times New Roman" w:eastAsia="Times New Roman" w:hAnsi="Times New Roman" w:cs="Times New Roman"/>
              </w:rPr>
              <w:t>Ref.:  Ms. No. EJOR-D-18-00185</w:t>
            </w:r>
            <w:r w:rsidRPr="0056537F">
              <w:rPr>
                <w:rFonts w:ascii="Times New Roman" w:eastAsia="Times New Roman" w:hAnsi="Times New Roman" w:cs="Times New Roman"/>
              </w:rPr>
              <w:br/>
              <w:t>Forecasting Retailer Product Sales in The Presence of Structural Breaks</w:t>
            </w:r>
            <w:r w:rsidRPr="0056537F">
              <w:rPr>
                <w:rFonts w:ascii="Times New Roman" w:eastAsia="Times New Roman" w:hAnsi="Times New Roman" w:cs="Times New Roman"/>
              </w:rPr>
              <w:br/>
              <w:t>European Journal of Operational Research</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w:t>
            </w:r>
            <w:r w:rsidRPr="003E1E39">
              <w:rPr>
                <w:rFonts w:ascii="Times New Roman" w:eastAsia="Times New Roman" w:hAnsi="Times New Roman" w:cs="Times New Roman"/>
                <w:noProof/>
              </w:rPr>
              <w:t>is improved</w:t>
            </w:r>
            <w:r w:rsidRPr="0056537F">
              <w:rPr>
                <w:rFonts w:ascii="Times New Roman" w:eastAsia="Times New Roman" w:hAnsi="Times New Roman" w:cs="Times New Roman"/>
              </w:rPr>
              <w:t xml:space="preserve"> in either way. I have </w:t>
            </w:r>
            <w:r w:rsidRPr="003E1E39">
              <w:rPr>
                <w:rFonts w:ascii="Times New Roman" w:eastAsia="Times New Roman" w:hAnsi="Times New Roman" w:cs="Times New Roman"/>
                <w:noProof/>
              </w:rPr>
              <w:t>few</w:t>
            </w:r>
            <w:r w:rsidRPr="0056537F">
              <w:rPr>
                <w:rFonts w:ascii="Times New Roman" w:eastAsia="Times New Roman" w:hAnsi="Times New Roman" w:cs="Times New Roman"/>
              </w:rPr>
              <w:t xml:space="preserve">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5F0FDD9B" w:rsidR="00E32585" w:rsidRPr="0056537F" w:rsidRDefault="00E32585">
            <w:pPr>
              <w:shd w:val="clear" w:color="auto" w:fill="FFFFFF" w:themeFill="background1"/>
              <w:spacing w:after="0" w:line="276" w:lineRule="auto"/>
              <w:rPr>
                <w:rFonts w:ascii="Times New Roman" w:eastAsia="Times New Roman" w:hAnsi="Times New Roman" w:cs="Times New Roman"/>
                <w:color w:val="7030A0"/>
              </w:rPr>
              <w:pPrChange w:id="1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ins w:id="19" w:author="tao huang" w:date="2018-11-04T12:07:00Z">
              <w:r w:rsidR="00EF6E05">
                <w:rPr>
                  <w:rFonts w:ascii="Times New Roman" w:eastAsia="Times New Roman" w:hAnsi="Times New Roman" w:cs="Times New Roman"/>
                  <w:color w:val="7030A0"/>
                </w:rPr>
                <w:t xml:space="preserve">have </w:t>
              </w:r>
            </w:ins>
            <w:r w:rsidR="0083411A" w:rsidRPr="0056537F">
              <w:rPr>
                <w:rFonts w:ascii="Times New Roman" w:eastAsia="Times New Roman" w:hAnsi="Times New Roman" w:cs="Times New Roman"/>
                <w:color w:val="7030A0"/>
              </w:rPr>
              <w:t>now remove</w:t>
            </w:r>
            <w:ins w:id="20" w:author="tao huang" w:date="2018-11-04T12:07:00Z">
              <w:r w:rsidR="00EF6E05">
                <w:rPr>
                  <w:rFonts w:ascii="Times New Roman" w:eastAsia="Times New Roman" w:hAnsi="Times New Roman" w:cs="Times New Roman"/>
                  <w:color w:val="7030A0"/>
                </w:rPr>
                <w:t>d</w:t>
              </w:r>
            </w:ins>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pPr>
              <w:shd w:val="clear" w:color="auto" w:fill="FFFFFF" w:themeFill="background1"/>
              <w:spacing w:after="0" w:line="276" w:lineRule="auto"/>
              <w:rPr>
                <w:rFonts w:ascii="Times New Roman" w:eastAsia="Times New Roman" w:hAnsi="Times New Roman" w:cs="Times New Roman"/>
              </w:rPr>
              <w:pPrChange w:id="2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r w:rsidRPr="003E1E39">
              <w:rPr>
                <w:rFonts w:ascii="Times New Roman" w:eastAsia="Times New Roman" w:hAnsi="Times New Roman" w:cs="Times New Roman"/>
                <w:noProof/>
              </w:rPr>
              <w:t>strucchange</w:t>
            </w:r>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pPr>
              <w:shd w:val="clear" w:color="auto" w:fill="FFFFFF" w:themeFill="background1"/>
              <w:spacing w:after="0" w:line="276" w:lineRule="auto"/>
              <w:rPr>
                <w:rFonts w:ascii="Times New Roman" w:eastAsia="Times New Roman" w:hAnsi="Times New Roman" w:cs="Times New Roman"/>
              </w:rPr>
              <w:pPrChange w:id="22" w:author="tao huang" w:date="2018-10-28T21:40:00Z">
                <w:pPr>
                  <w:shd w:val="clear" w:color="auto" w:fill="FFFFFF"/>
                  <w:spacing w:after="0" w:line="276" w:lineRule="auto"/>
                </w:pPr>
              </w:pPrChange>
            </w:pPr>
          </w:p>
          <w:p w14:paraId="4EE5C75D" w14:textId="77777777" w:rsidR="0083411A" w:rsidRPr="0056537F" w:rsidRDefault="0083411A">
            <w:pPr>
              <w:shd w:val="clear" w:color="auto" w:fill="FFFFFF" w:themeFill="background1"/>
              <w:spacing w:after="0" w:line="276" w:lineRule="auto"/>
              <w:rPr>
                <w:rFonts w:ascii="Times New Roman" w:eastAsia="Times New Roman" w:hAnsi="Times New Roman" w:cs="Times New Roman"/>
                <w:color w:val="7030A0"/>
              </w:rPr>
              <w:pPrChange w:id="2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w:t>
            </w:r>
            <w:r w:rsidR="00E32585" w:rsidRPr="003E1E39">
              <w:rPr>
                <w:rFonts w:ascii="Times New Roman" w:eastAsia="Times New Roman" w:hAnsi="Times New Roman" w:cs="Times New Roman"/>
                <w:noProof/>
                <w:color w:val="7030A0"/>
              </w:rPr>
              <w:t>structural</w:t>
            </w:r>
            <w:r w:rsidR="00E32585" w:rsidRPr="0056537F">
              <w:rPr>
                <w:rFonts w:ascii="Times New Roman" w:eastAsia="Times New Roman" w:hAnsi="Times New Roman" w:cs="Times New Roman"/>
                <w:color w:val="7030A0"/>
              </w:rPr>
              <w:t xml:space="preserve">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pPr>
              <w:shd w:val="clear" w:color="auto" w:fill="FFFFFF" w:themeFill="background1"/>
              <w:spacing w:after="0" w:line="276" w:lineRule="auto"/>
              <w:rPr>
                <w:rFonts w:ascii="Times New Roman" w:eastAsia="Times New Roman" w:hAnsi="Times New Roman" w:cs="Times New Roman"/>
                <w:color w:val="7030A0"/>
              </w:rPr>
              <w:pPrChange w:id="24" w:author="tao huang" w:date="2018-10-28T21:40:00Z">
                <w:pPr>
                  <w:shd w:val="clear" w:color="auto" w:fill="FFFFFF"/>
                  <w:spacing w:after="0" w:line="276" w:lineRule="auto"/>
                </w:pPr>
              </w:pPrChange>
            </w:pPr>
          </w:p>
          <w:p w14:paraId="47A66E9A" w14:textId="77777777" w:rsidR="0083411A" w:rsidRPr="0056537F" w:rsidRDefault="00E32585">
            <w:pPr>
              <w:shd w:val="clear" w:color="auto" w:fill="FFFFFF" w:themeFill="background1"/>
              <w:spacing w:after="0" w:line="276" w:lineRule="auto"/>
              <w:rPr>
                <w:rFonts w:ascii="Times New Roman" w:eastAsia="Times New Roman" w:hAnsi="Times New Roman" w:cs="Times New Roman"/>
                <w:color w:val="7030A0"/>
              </w:rPr>
              <w:pPrChange w:id="2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26" w:name="_Hlk525749288"/>
            <w:r w:rsidRPr="004A36A6">
              <w:rPr>
                <w:rFonts w:ascii="Times New Roman" w:eastAsia="Times New Roman" w:hAnsi="Times New Roman" w:cs="Times New Roman"/>
                <w:color w:val="7030A0"/>
                <w:rPrChange w:id="27" w:author="韬 黄" w:date="2018-10-27T20:05:00Z">
                  <w:rPr>
                    <w:rFonts w:ascii="Times New Roman" w:eastAsia="Times New Roman" w:hAnsi="Times New Roman" w:cs="Times New Roman"/>
                    <w:i/>
                    <w:color w:val="7030A0"/>
                  </w:rPr>
                </w:rPrChange>
              </w:rPr>
              <w:t xml:space="preserve">The term ‘structural change’ is also used interchangeably with the term </w:t>
            </w:r>
            <w:r w:rsidRPr="003E1E39">
              <w:rPr>
                <w:rFonts w:ascii="Times New Roman" w:eastAsia="Times New Roman" w:hAnsi="Times New Roman" w:cs="Times New Roman"/>
                <w:noProof/>
                <w:color w:val="7030A0"/>
                <w:rPrChange w:id="28" w:author="tao huang" w:date="2018-10-28T23:08:00Z">
                  <w:rPr>
                    <w:rFonts w:ascii="Times New Roman" w:eastAsia="Times New Roman" w:hAnsi="Times New Roman" w:cs="Times New Roman"/>
                    <w:i/>
                    <w:color w:val="7030A0"/>
                  </w:rPr>
                </w:rPrChange>
              </w:rPr>
              <w:t>of</w:t>
            </w:r>
            <w:r w:rsidRPr="004A36A6">
              <w:rPr>
                <w:rFonts w:ascii="Times New Roman" w:eastAsia="Times New Roman" w:hAnsi="Times New Roman" w:cs="Times New Roman"/>
                <w:color w:val="7030A0"/>
                <w:rPrChange w:id="29" w:author="韬 黄" w:date="2018-10-27T20:05:00Z">
                  <w:rPr>
                    <w:rFonts w:ascii="Times New Roman" w:eastAsia="Times New Roman" w:hAnsi="Times New Roman" w:cs="Times New Roman"/>
                    <w:i/>
                    <w:color w:val="7030A0"/>
                  </w:rPr>
                </w:rPrChange>
              </w:rPr>
              <w:t xml:space="preserve"> ‘structural break’ in the literature. In </w:t>
            </w:r>
            <w:r w:rsidR="00665937" w:rsidRPr="004A36A6">
              <w:rPr>
                <w:rFonts w:ascii="Times New Roman" w:eastAsia="Times New Roman" w:hAnsi="Times New Roman" w:cs="Times New Roman"/>
                <w:color w:val="7030A0"/>
                <w:rPrChange w:id="30" w:author="韬 黄" w:date="2018-10-27T20:05:00Z">
                  <w:rPr>
                    <w:rFonts w:ascii="Times New Roman" w:eastAsia="Times New Roman" w:hAnsi="Times New Roman" w:cs="Times New Roman"/>
                    <w:i/>
                    <w:color w:val="7030A0"/>
                  </w:rPr>
                </w:rPrChange>
              </w:rPr>
              <w:t>this study</w:t>
            </w:r>
            <w:r w:rsidRPr="004A36A6">
              <w:rPr>
                <w:rFonts w:ascii="Times New Roman" w:eastAsia="Times New Roman" w:hAnsi="Times New Roman" w:cs="Times New Roman"/>
                <w:color w:val="7030A0"/>
                <w:rPrChange w:id="31" w:author="韬 黄" w:date="2018-10-27T20:05:00Z">
                  <w:rPr>
                    <w:rFonts w:ascii="Times New Roman" w:eastAsia="Times New Roman" w:hAnsi="Times New Roman" w:cs="Times New Roman"/>
                    <w:i/>
                    <w:color w:val="7030A0"/>
                  </w:rPr>
                </w:rPrChange>
              </w:rPr>
              <w:t xml:space="preserve">, </w:t>
            </w:r>
            <w:r w:rsidR="00665937" w:rsidRPr="004A36A6">
              <w:rPr>
                <w:rFonts w:ascii="Times New Roman" w:eastAsia="Times New Roman" w:hAnsi="Times New Roman" w:cs="Times New Roman"/>
                <w:color w:val="7030A0"/>
                <w:rPrChange w:id="32" w:author="韬 黄" w:date="2018-10-27T20:05:00Z">
                  <w:rPr>
                    <w:rFonts w:ascii="Times New Roman" w:eastAsia="Times New Roman" w:hAnsi="Times New Roman" w:cs="Times New Roman"/>
                    <w:i/>
                    <w:color w:val="7030A0"/>
                  </w:rPr>
                </w:rPrChange>
              </w:rPr>
              <w:t xml:space="preserve">we use the term “structural change” as in the retail context </w:t>
            </w:r>
            <w:r w:rsidRPr="004A36A6">
              <w:rPr>
                <w:rFonts w:ascii="Times New Roman" w:eastAsia="Times New Roman" w:hAnsi="Times New Roman" w:cs="Times New Roman"/>
                <w:color w:val="7030A0"/>
                <w:rPrChange w:id="33" w:author="韬 黄" w:date="2018-10-27T20:05:00Z">
                  <w:rPr>
                    <w:rFonts w:ascii="Times New Roman" w:eastAsia="Times New Roman" w:hAnsi="Times New Roman" w:cs="Times New Roman"/>
                    <w:i/>
                    <w:color w:val="7030A0"/>
                  </w:rPr>
                </w:rPrChange>
              </w:rPr>
              <w:t xml:space="preserve">we </w:t>
            </w:r>
            <w:r w:rsidR="00C233FD" w:rsidRPr="004A36A6">
              <w:rPr>
                <w:rFonts w:ascii="Times New Roman" w:eastAsia="Times New Roman" w:hAnsi="Times New Roman" w:cs="Times New Roman"/>
                <w:color w:val="7030A0"/>
                <w:rPrChange w:id="34" w:author="韬 黄" w:date="2018-10-27T20:05:00Z">
                  <w:rPr>
                    <w:rFonts w:ascii="Times New Roman" w:eastAsia="Times New Roman" w:hAnsi="Times New Roman" w:cs="Times New Roman"/>
                    <w:i/>
                    <w:color w:val="7030A0"/>
                  </w:rPr>
                </w:rPrChange>
              </w:rPr>
              <w:t xml:space="preserve">may </w:t>
            </w:r>
            <w:r w:rsidRPr="004A36A6">
              <w:rPr>
                <w:rFonts w:ascii="Times New Roman" w:eastAsia="Times New Roman" w:hAnsi="Times New Roman" w:cs="Times New Roman"/>
                <w:color w:val="7030A0"/>
                <w:rPrChange w:id="35" w:author="韬 黄" w:date="2018-10-27T20:05:00Z">
                  <w:rPr>
                    <w:rFonts w:ascii="Times New Roman" w:eastAsia="Times New Roman" w:hAnsi="Times New Roman" w:cs="Times New Roman"/>
                    <w:i/>
                    <w:color w:val="7030A0"/>
                  </w:rPr>
                </w:rPrChange>
              </w:rPr>
              <w:t xml:space="preserve">expect the effect of the marketing activities to </w:t>
            </w:r>
            <w:r w:rsidR="00665937" w:rsidRPr="004A36A6">
              <w:rPr>
                <w:rFonts w:ascii="Times New Roman" w:eastAsia="Times New Roman" w:hAnsi="Times New Roman" w:cs="Times New Roman"/>
                <w:color w:val="7030A0"/>
                <w:rPrChange w:id="36" w:author="韬 黄" w:date="2018-10-27T20:05:00Z">
                  <w:rPr>
                    <w:rFonts w:ascii="Times New Roman" w:eastAsia="Times New Roman" w:hAnsi="Times New Roman" w:cs="Times New Roman"/>
                    <w:i/>
                    <w:color w:val="7030A0"/>
                  </w:rPr>
                </w:rPrChange>
              </w:rPr>
              <w:t>change</w:t>
            </w:r>
            <w:r w:rsidRPr="004A36A6">
              <w:rPr>
                <w:rFonts w:ascii="Times New Roman" w:eastAsia="Times New Roman" w:hAnsi="Times New Roman" w:cs="Times New Roman"/>
                <w:color w:val="7030A0"/>
                <w:rPrChange w:id="37" w:author="韬 黄" w:date="2018-10-27T20:05:00Z">
                  <w:rPr>
                    <w:rFonts w:ascii="Times New Roman" w:eastAsia="Times New Roman" w:hAnsi="Times New Roman" w:cs="Times New Roman"/>
                    <w:i/>
                    <w:color w:val="7030A0"/>
                  </w:rPr>
                </w:rPrChange>
              </w:rPr>
              <w:t xml:space="preserve"> gradually rather than </w:t>
            </w:r>
            <w:r w:rsidRPr="003E1E39">
              <w:rPr>
                <w:rFonts w:ascii="Times New Roman" w:eastAsia="Times New Roman" w:hAnsi="Times New Roman" w:cs="Times New Roman"/>
                <w:noProof/>
                <w:color w:val="7030A0"/>
                <w:rPrChange w:id="38" w:author="tao huang" w:date="2018-10-28T23:08:00Z">
                  <w:rPr>
                    <w:rFonts w:ascii="Times New Roman" w:eastAsia="Times New Roman" w:hAnsi="Times New Roman" w:cs="Times New Roman"/>
                    <w:i/>
                    <w:color w:val="7030A0"/>
                  </w:rPr>
                </w:rPrChange>
              </w:rPr>
              <w:t>in a sudden and abrupt way</w:t>
            </w:r>
            <w:r w:rsidRPr="004A36A6">
              <w:rPr>
                <w:rFonts w:ascii="Times New Roman" w:eastAsia="Times New Roman" w:hAnsi="Times New Roman" w:cs="Times New Roman"/>
                <w:color w:val="7030A0"/>
                <w:rPrChange w:id="39" w:author="韬 黄" w:date="2018-10-27T20:05:00Z">
                  <w:rPr>
                    <w:rFonts w:ascii="Times New Roman" w:eastAsia="Times New Roman" w:hAnsi="Times New Roman" w:cs="Times New Roman"/>
                    <w:i/>
                    <w:color w:val="7030A0"/>
                  </w:rPr>
                </w:rPrChange>
              </w:rPr>
              <w:t xml:space="preserve">. We thank one of the anonymous </w:t>
            </w:r>
            <w:r w:rsidR="00DD103E" w:rsidRPr="004A36A6">
              <w:rPr>
                <w:rFonts w:ascii="Times New Roman" w:eastAsia="Times New Roman" w:hAnsi="Times New Roman" w:cs="Times New Roman"/>
                <w:color w:val="7030A0"/>
                <w:rPrChange w:id="40" w:author="韬 黄" w:date="2018-10-27T20:05:00Z">
                  <w:rPr>
                    <w:rFonts w:ascii="Times New Roman" w:eastAsia="Times New Roman" w:hAnsi="Times New Roman" w:cs="Times New Roman"/>
                    <w:i/>
                    <w:color w:val="7030A0"/>
                  </w:rPr>
                </w:rPrChange>
              </w:rPr>
              <w:t>reviewers</w:t>
            </w:r>
            <w:r w:rsidRPr="004A36A6">
              <w:rPr>
                <w:rFonts w:ascii="Times New Roman" w:eastAsia="Times New Roman" w:hAnsi="Times New Roman" w:cs="Times New Roman"/>
                <w:color w:val="7030A0"/>
                <w:rPrChange w:id="41" w:author="韬 黄" w:date="2018-10-27T20:05:00Z">
                  <w:rPr>
                    <w:rFonts w:ascii="Times New Roman" w:eastAsia="Times New Roman" w:hAnsi="Times New Roman" w:cs="Times New Roman"/>
                    <w:i/>
                    <w:color w:val="7030A0"/>
                  </w:rPr>
                </w:rPrChange>
              </w:rPr>
              <w:t xml:space="preserve"> </w:t>
            </w:r>
            <w:r w:rsidRPr="003E1E39">
              <w:rPr>
                <w:rFonts w:ascii="Times New Roman" w:eastAsia="Times New Roman" w:hAnsi="Times New Roman" w:cs="Times New Roman"/>
                <w:noProof/>
                <w:color w:val="7030A0"/>
                <w:rPrChange w:id="42" w:author="tao huang" w:date="2018-10-28T23:08:00Z">
                  <w:rPr>
                    <w:rFonts w:ascii="Times New Roman" w:eastAsia="Times New Roman" w:hAnsi="Times New Roman" w:cs="Times New Roman"/>
                    <w:i/>
                    <w:color w:val="7030A0"/>
                  </w:rPr>
                </w:rPrChange>
              </w:rPr>
              <w:t>to point this out</w:t>
            </w:r>
            <w:bookmarkEnd w:id="26"/>
            <w:r w:rsidR="00665937" w:rsidRPr="004A36A6">
              <w:rPr>
                <w:rFonts w:ascii="Times New Roman" w:eastAsia="Times New Roman" w:hAnsi="Times New Roman" w:cs="Times New Roman"/>
                <w:color w:val="7030A0"/>
              </w:rPr>
              <w: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1BBA67E0" w:rsidR="0083411A" w:rsidRPr="0056537F" w:rsidDel="004A36A6" w:rsidRDefault="0083411A">
            <w:pPr>
              <w:shd w:val="clear" w:color="auto" w:fill="FFFFFF" w:themeFill="background1"/>
              <w:spacing w:after="0" w:line="276" w:lineRule="auto"/>
              <w:rPr>
                <w:del w:id="43" w:author="韬 黄" w:date="2018-10-27T20:06:00Z"/>
                <w:rFonts w:ascii="Times New Roman" w:eastAsia="Times New Roman" w:hAnsi="Times New Roman" w:cs="Times New Roman"/>
                <w:color w:val="7030A0"/>
              </w:rPr>
              <w:pPrChange w:id="44" w:author="tao huang" w:date="2018-10-28T21:40:00Z">
                <w:pPr>
                  <w:shd w:val="clear" w:color="auto" w:fill="FFFFFF"/>
                  <w:spacing w:after="0" w:line="276" w:lineRule="auto"/>
                </w:pPr>
              </w:pPrChange>
            </w:pPr>
          </w:p>
          <w:p w14:paraId="1CD55E13" w14:textId="66A3B43F" w:rsidR="001371FB" w:rsidRPr="0056537F" w:rsidRDefault="00573EEE">
            <w:pPr>
              <w:shd w:val="clear" w:color="auto" w:fill="FFFFFF" w:themeFill="background1"/>
              <w:spacing w:after="0" w:line="276" w:lineRule="auto"/>
              <w:rPr>
                <w:rFonts w:ascii="Times New Roman" w:eastAsia="Times New Roman" w:hAnsi="Times New Roman" w:cs="Times New Roman"/>
              </w:rPr>
              <w:pPrChange w:id="4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Previously we </w:t>
            </w:r>
            <w:del w:id="46" w:author="韬 黄" w:date="2018-10-27T20:06:00Z">
              <w:r w:rsidRPr="0056537F" w:rsidDel="004A36A6">
                <w:rPr>
                  <w:rFonts w:ascii="Times New Roman" w:eastAsia="Times New Roman" w:hAnsi="Times New Roman" w:cs="Times New Roman"/>
                  <w:color w:val="7030A0"/>
                </w:rPr>
                <w:delText>include</w:delText>
              </w:r>
              <w:r w:rsidR="00C141EF" w:rsidRPr="0056537F" w:rsidDel="004A36A6">
                <w:rPr>
                  <w:rFonts w:ascii="Times New Roman" w:eastAsia="Times New Roman" w:hAnsi="Times New Roman" w:cs="Times New Roman"/>
                  <w:color w:val="7030A0"/>
                </w:rPr>
                <w:delText>d</w:delText>
              </w:r>
              <w:r w:rsidRPr="0056537F" w:rsidDel="004A36A6">
                <w:rPr>
                  <w:rFonts w:ascii="Times New Roman" w:eastAsia="Times New Roman" w:hAnsi="Times New Roman" w:cs="Times New Roman"/>
                  <w:color w:val="7030A0"/>
                </w:rPr>
                <w:delText xml:space="preserve"> the description</w:delText>
              </w:r>
            </w:del>
            <w:ins w:id="47" w:author="韬 黄" w:date="2018-10-27T20:06:00Z">
              <w:r w:rsidR="004A36A6">
                <w:rPr>
                  <w:rFonts w:ascii="Times New Roman" w:eastAsia="Times New Roman" w:hAnsi="Times New Roman" w:cs="Times New Roman"/>
                  <w:color w:val="7030A0"/>
                </w:rPr>
                <w:t xml:space="preserve">described </w:t>
              </w:r>
            </w:ins>
            <w:del w:id="48" w:author="韬 黄" w:date="2018-10-27T20:06:00Z">
              <w:r w:rsidRPr="0056537F" w:rsidDel="004A36A6">
                <w:rPr>
                  <w:rFonts w:ascii="Times New Roman" w:eastAsia="Times New Roman" w:hAnsi="Times New Roman" w:cs="Times New Roman"/>
                  <w:color w:val="7030A0"/>
                </w:rPr>
                <w:delText xml:space="preserve"> for </w:delText>
              </w:r>
            </w:del>
            <w:r w:rsidRPr="0056537F">
              <w:rPr>
                <w:rFonts w:ascii="Times New Roman" w:eastAsia="Times New Roman" w:hAnsi="Times New Roman" w:cs="Times New Roman"/>
                <w:color w:val="7030A0"/>
              </w:rPr>
              <w:t xml:space="preserve">the </w:t>
            </w:r>
            <w:ins w:id="49" w:author="韬 黄" w:date="2018-10-27T20:06:00Z">
              <w:r w:rsidR="004A36A6">
                <w:rPr>
                  <w:rFonts w:ascii="Times New Roman" w:eastAsia="Times New Roman" w:hAnsi="Times New Roman" w:cs="Times New Roman"/>
                  <w:color w:val="7030A0"/>
                </w:rPr>
                <w:t xml:space="preserve">sequential </w:t>
              </w:r>
            </w:ins>
            <w:del w:id="50" w:author="韬 黄" w:date="2018-10-27T20:06:00Z">
              <w:r w:rsidRPr="0056537F" w:rsidDel="004A36A6">
                <w:rPr>
                  <w:rFonts w:ascii="Times New Roman" w:eastAsia="Times New Roman" w:hAnsi="Times New Roman" w:cs="Times New Roman"/>
                  <w:color w:val="7030A0"/>
                </w:rPr>
                <w:delText xml:space="preserve">structural </w:delText>
              </w:r>
              <w:r w:rsidR="0083411A" w:rsidRPr="0056537F" w:rsidDel="004A36A6">
                <w:rPr>
                  <w:rFonts w:ascii="Times New Roman" w:eastAsia="Times New Roman" w:hAnsi="Times New Roman" w:cs="Times New Roman"/>
                  <w:color w:val="7030A0"/>
                </w:rPr>
                <w:delText>change</w:delText>
              </w:r>
            </w:del>
            <w:ins w:id="51" w:author="韬 黄" w:date="2018-10-27T20:06:00Z">
              <w:r w:rsidR="004A36A6">
                <w:rPr>
                  <w:rFonts w:ascii="Times New Roman" w:eastAsia="Times New Roman" w:hAnsi="Times New Roman" w:cs="Times New Roman"/>
                  <w:color w:val="7030A0"/>
                </w:rPr>
                <w:t>Chow</w:t>
              </w:r>
            </w:ins>
            <w:r w:rsidRPr="0056537F">
              <w:rPr>
                <w:rFonts w:ascii="Times New Roman" w:eastAsia="Times New Roman" w:hAnsi="Times New Roman" w:cs="Times New Roman"/>
                <w:color w:val="7030A0"/>
              </w:rPr>
              <w:t xml:space="preserve"> test </w:t>
            </w:r>
            <w:ins w:id="52" w:author="韬 黄" w:date="2018-10-27T20:06:00Z">
              <w:r w:rsidR="004A36A6">
                <w:rPr>
                  <w:rFonts w:ascii="Times New Roman" w:eastAsia="Times New Roman" w:hAnsi="Times New Roman" w:cs="Times New Roman"/>
                  <w:color w:val="7030A0"/>
                </w:rPr>
                <w:t xml:space="preserve">we used to detect the presence of </w:t>
              </w:r>
              <w:r w:rsidR="004A36A6" w:rsidRPr="003E1E39">
                <w:rPr>
                  <w:rFonts w:ascii="Times New Roman" w:eastAsia="Times New Roman" w:hAnsi="Times New Roman" w:cs="Times New Roman"/>
                  <w:noProof/>
                  <w:color w:val="7030A0"/>
                </w:rPr>
                <w:t>structural</w:t>
              </w:r>
              <w:r w:rsidR="004A36A6">
                <w:rPr>
                  <w:rFonts w:ascii="Times New Roman" w:eastAsia="Times New Roman" w:hAnsi="Times New Roman" w:cs="Times New Roman"/>
                  <w:color w:val="7030A0"/>
                </w:rPr>
                <w:t xml:space="preserve"> change </w:t>
              </w:r>
            </w:ins>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ins w:id="53" w:author="tao huang" w:date="2018-11-04T12:07:00Z">
              <w:r w:rsidR="00C76FB7">
                <w:rPr>
                  <w:rFonts w:ascii="Times New Roman" w:eastAsia="Times New Roman" w:hAnsi="Times New Roman" w:cs="Times New Roman"/>
                  <w:color w:val="7030A0"/>
                </w:rPr>
                <w:t>hav</w:t>
              </w:r>
            </w:ins>
            <w:ins w:id="54" w:author="tao huang" w:date="2018-11-04T12:08:00Z">
              <w:r w:rsidR="00C76FB7">
                <w:rPr>
                  <w:rFonts w:ascii="Times New Roman" w:eastAsia="Times New Roman" w:hAnsi="Times New Roman" w:cs="Times New Roman"/>
                  <w:color w:val="7030A0"/>
                </w:rPr>
                <w:t xml:space="preserve">e </w:t>
              </w:r>
            </w:ins>
            <w:del w:id="55" w:author="韬 黄" w:date="2018-10-27T20:07:00Z">
              <w:r w:rsidR="003A70CD" w:rsidDel="004A36A6">
                <w:rPr>
                  <w:rFonts w:ascii="Times New Roman" w:eastAsia="Times New Roman" w:hAnsi="Times New Roman" w:cs="Times New Roman"/>
                  <w:color w:val="7030A0"/>
                </w:rPr>
                <w:delText xml:space="preserve">have </w:delText>
              </w:r>
            </w:del>
            <w:ins w:id="56" w:author="韬 黄" w:date="2018-10-27T20:07:00Z">
              <w:r w:rsidR="004A36A6">
                <w:rPr>
                  <w:rFonts w:ascii="Times New Roman" w:eastAsia="Times New Roman" w:hAnsi="Times New Roman" w:cs="Times New Roman"/>
                  <w:color w:val="7030A0"/>
                </w:rPr>
                <w:t xml:space="preserve">now </w:t>
              </w:r>
            </w:ins>
            <w:del w:id="57" w:author="韬 黄" w:date="2018-10-27T20:07:00Z">
              <w:r w:rsidR="003A70CD" w:rsidDel="004A36A6">
                <w:rPr>
                  <w:rFonts w:ascii="Times New Roman" w:eastAsia="Times New Roman" w:hAnsi="Times New Roman" w:cs="Times New Roman"/>
                  <w:color w:val="7030A0"/>
                </w:rPr>
                <w:delText>included a more detailed discussion of the</w:delText>
              </w:r>
            </w:del>
            <w:ins w:id="58" w:author="韬 黄" w:date="2018-10-27T20:07:00Z">
              <w:r w:rsidR="004A36A6">
                <w:rPr>
                  <w:rFonts w:ascii="Times New Roman" w:eastAsia="Times New Roman" w:hAnsi="Times New Roman" w:cs="Times New Roman"/>
                  <w:color w:val="7030A0"/>
                </w:rPr>
                <w:t>describe</w:t>
              </w:r>
            </w:ins>
            <w:ins w:id="59" w:author="tao huang" w:date="2018-11-04T12:08:00Z">
              <w:r w:rsidR="00C76FB7">
                <w:rPr>
                  <w:rFonts w:ascii="Times New Roman" w:eastAsia="Times New Roman" w:hAnsi="Times New Roman" w:cs="Times New Roman"/>
                  <w:color w:val="7030A0"/>
                </w:rPr>
                <w:t>d</w:t>
              </w:r>
            </w:ins>
            <w:ins w:id="60" w:author="韬 黄" w:date="2018-10-27T20:07:00Z">
              <w:r w:rsidR="004A36A6">
                <w:rPr>
                  <w:rFonts w:ascii="Times New Roman" w:eastAsia="Times New Roman" w:hAnsi="Times New Roman" w:cs="Times New Roman"/>
                  <w:color w:val="7030A0"/>
                </w:rPr>
                <w:t xml:space="preserve"> </w:t>
              </w:r>
            </w:ins>
            <w:ins w:id="61" w:author="tao huang" w:date="2018-11-04T12:08:00Z">
              <w:r w:rsidR="00C76FB7">
                <w:rPr>
                  <w:rFonts w:ascii="Times New Roman" w:eastAsia="Times New Roman" w:hAnsi="Times New Roman" w:cs="Times New Roman"/>
                  <w:color w:val="7030A0"/>
                </w:rPr>
                <w:t xml:space="preserve">how we conduct </w:t>
              </w:r>
            </w:ins>
            <w:ins w:id="62" w:author="韬 黄" w:date="2018-10-27T20:07:00Z">
              <w:r w:rsidR="004A36A6">
                <w:rPr>
                  <w:rFonts w:ascii="Times New Roman" w:eastAsia="Times New Roman" w:hAnsi="Times New Roman" w:cs="Times New Roman"/>
                  <w:color w:val="7030A0"/>
                </w:rPr>
                <w:t xml:space="preserve">the test </w:t>
              </w:r>
            </w:ins>
            <w:ins w:id="63" w:author="韬 黄" w:date="2018-10-27T20:08:00Z">
              <w:r w:rsidR="004A36A6">
                <w:rPr>
                  <w:rFonts w:ascii="Times New Roman" w:eastAsia="Times New Roman" w:hAnsi="Times New Roman" w:cs="Times New Roman"/>
                  <w:color w:val="7030A0"/>
                </w:rPr>
                <w:t>explicitly</w:t>
              </w:r>
            </w:ins>
            <w:ins w:id="64" w:author="韬 黄" w:date="2018-10-27T20:07:00Z">
              <w:r w:rsidR="004A36A6">
                <w:rPr>
                  <w:rFonts w:ascii="Times New Roman" w:eastAsia="Times New Roman" w:hAnsi="Times New Roman" w:cs="Times New Roman"/>
                  <w:color w:val="7030A0"/>
                </w:rPr>
                <w:t xml:space="preserve"> </w:t>
              </w:r>
            </w:ins>
            <w:del w:id="65" w:author="韬 黄" w:date="2018-10-27T20:07:00Z">
              <w:r w:rsidR="003A70CD" w:rsidDel="004A36A6">
                <w:rPr>
                  <w:rFonts w:ascii="Times New Roman" w:eastAsia="Times New Roman" w:hAnsi="Times New Roman" w:cs="Times New Roman"/>
                  <w:color w:val="7030A0"/>
                </w:rPr>
                <w:delText xml:space="preserve"> </w:delText>
              </w:r>
              <w:r w:rsidR="0083411A" w:rsidRPr="0056537F" w:rsidDel="004A36A6">
                <w:rPr>
                  <w:rFonts w:ascii="Times New Roman" w:eastAsia="Times New Roman" w:hAnsi="Times New Roman" w:cs="Times New Roman"/>
                  <w:color w:val="7030A0"/>
                </w:rPr>
                <w:delText xml:space="preserve">sequential Chow test </w:delText>
              </w:r>
            </w:del>
            <w:r w:rsidR="0083411A" w:rsidRPr="0056537F">
              <w:rPr>
                <w:rFonts w:ascii="Times New Roman" w:eastAsia="Times New Roman" w:hAnsi="Times New Roman" w:cs="Times New Roman"/>
                <w:color w:val="7030A0"/>
              </w:rPr>
              <w:t>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xml:space="preserve">, whereas </w:t>
            </w:r>
            <w:r w:rsidR="0082558B" w:rsidRPr="003E1E39">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EWC, one has to look at multiple such vectors, one from each of the models we average.</w:t>
            </w:r>
          </w:p>
          <w:p w14:paraId="0B5BFA91" w14:textId="77777777" w:rsidR="001371FB" w:rsidRPr="0056537F" w:rsidRDefault="001371FB">
            <w:pPr>
              <w:shd w:val="clear" w:color="auto" w:fill="FFFFFF" w:themeFill="background1"/>
              <w:spacing w:after="0" w:line="276" w:lineRule="auto"/>
              <w:rPr>
                <w:rFonts w:ascii="Times New Roman" w:eastAsia="Times New Roman" w:hAnsi="Times New Roman" w:cs="Times New Roman"/>
              </w:rPr>
              <w:pPrChange w:id="66" w:author="tao huang" w:date="2018-10-28T21:40:00Z">
                <w:pPr>
                  <w:shd w:val="clear" w:color="auto" w:fill="FFFFFF"/>
                  <w:spacing w:after="0" w:line="276" w:lineRule="auto"/>
                </w:pPr>
              </w:pPrChange>
            </w:pPr>
          </w:p>
          <w:p w14:paraId="3B0864E3" w14:textId="1ACA704B" w:rsidR="00050F08" w:rsidRPr="0056537F" w:rsidRDefault="00EC7A69">
            <w:pPr>
              <w:shd w:val="clear" w:color="auto" w:fill="FFFFFF" w:themeFill="background1"/>
              <w:spacing w:after="0" w:line="276" w:lineRule="auto"/>
              <w:rPr>
                <w:rFonts w:ascii="Times New Roman" w:eastAsia="Times New Roman" w:hAnsi="Times New Roman" w:cs="Times New Roman"/>
                <w:color w:val="7030A0"/>
              </w:rPr>
              <w:pPrChange w:id="67" w:author="tao huang" w:date="2018-10-28T21:40:00Z">
                <w:pPr>
                  <w:shd w:val="clear" w:color="auto" w:fill="FFFFFF"/>
                  <w:spacing w:after="0" w:line="276" w:lineRule="auto"/>
                </w:pPr>
              </w:pPrChange>
            </w:pPr>
            <w:del w:id="68" w:author="Didier Soopramanien" w:date="2018-10-24T13:39:00Z">
              <w:r w:rsidDel="00EC7A69">
                <w:rPr>
                  <w:rFonts w:ascii="Times New Roman" w:eastAsia="Times New Roman" w:hAnsi="Times New Roman" w:cs="Times New Roman"/>
                  <w:color w:val="7030A0"/>
                </w:rPr>
                <w:delText>What you are mentioning</w:delText>
              </w:r>
            </w:del>
            <w:ins w:id="69" w:author="韬 黄" w:date="2018-10-27T20:09:00Z">
              <w:r w:rsidR="00DA007D">
                <w:rPr>
                  <w:rFonts w:ascii="Times New Roman" w:eastAsia="Times New Roman" w:hAnsi="Times New Roman" w:cs="Times New Roman"/>
                  <w:color w:val="7030A0"/>
                </w:rPr>
                <w:t>W</w:t>
              </w:r>
            </w:ins>
            <w:ins w:id="70" w:author="Didier Soopramanien" w:date="2018-10-24T13:39:00Z">
              <w:del w:id="71" w:author="韬 黄" w:date="2018-10-27T20:09:00Z">
                <w:r w:rsidDel="00DA007D">
                  <w:rPr>
                    <w:rFonts w:ascii="Times New Roman" w:eastAsia="Times New Roman" w:hAnsi="Times New Roman" w:cs="Times New Roman"/>
                    <w:color w:val="7030A0"/>
                  </w:rPr>
                  <w:delText>w</w:delText>
                </w:r>
              </w:del>
              <w:r>
                <w:rPr>
                  <w:rFonts w:ascii="Times New Roman" w:eastAsia="Times New Roman" w:hAnsi="Times New Roman" w:cs="Times New Roman"/>
                  <w:color w:val="7030A0"/>
                </w:rPr>
                <w:t xml:space="preserve">hat </w:t>
              </w:r>
              <w:del w:id="72" w:author="韬 黄" w:date="2018-10-27T20:09:00Z">
                <w:r w:rsidDel="00DA007D">
                  <w:rPr>
                    <w:rFonts w:ascii="Times New Roman" w:eastAsia="Times New Roman" w:hAnsi="Times New Roman" w:cs="Times New Roman"/>
                    <w:color w:val="7030A0"/>
                  </w:rPr>
                  <w:delText>you</w:delText>
                </w:r>
              </w:del>
            </w:ins>
            <w:ins w:id="73" w:author="韬 黄" w:date="2018-10-27T20:09:00Z">
              <w:r w:rsidR="00DA007D">
                <w:rPr>
                  <w:rFonts w:ascii="Times New Roman" w:eastAsia="Times New Roman" w:hAnsi="Times New Roman" w:cs="Times New Roman"/>
                  <w:color w:val="7030A0"/>
                </w:rPr>
                <w:t xml:space="preserve">the reviewer </w:t>
              </w:r>
            </w:ins>
            <w:ins w:id="74" w:author="Didier Soopramanien" w:date="2018-10-24T13:39:00Z">
              <w:del w:id="75" w:author="韬 黄" w:date="2018-10-27T20:09:00Z">
                <w:r w:rsidDel="00DA007D">
                  <w:rPr>
                    <w:rFonts w:ascii="Times New Roman" w:eastAsia="Times New Roman" w:hAnsi="Times New Roman" w:cs="Times New Roman"/>
                    <w:color w:val="7030A0"/>
                  </w:rPr>
                  <w:delText xml:space="preserve"> have </w:delText>
                </w:r>
              </w:del>
            </w:ins>
            <w:ins w:id="76" w:author="韬 黄" w:date="2018-10-27T20:10:00Z">
              <w:r w:rsidR="00DA007D">
                <w:rPr>
                  <w:rFonts w:ascii="Times New Roman" w:eastAsia="Times New Roman" w:hAnsi="Times New Roman" w:cs="Times New Roman"/>
                  <w:color w:val="7030A0"/>
                </w:rPr>
                <w:t xml:space="preserve">has </w:t>
              </w:r>
            </w:ins>
            <w:ins w:id="77" w:author="Didier Soopramanien" w:date="2018-10-24T13:39:00Z">
              <w:r>
                <w:rPr>
                  <w:rFonts w:ascii="Times New Roman" w:eastAsia="Times New Roman" w:hAnsi="Times New Roman" w:cs="Times New Roman"/>
                  <w:color w:val="7030A0"/>
                </w:rPr>
                <w:t xml:space="preserve">mentioned </w:t>
              </w:r>
            </w:ins>
            <w:del w:id="78" w:author="Didier Soopramanien" w:date="2018-10-24T13:39:00Z">
              <w:r w:rsidDel="00EC7A69">
                <w:rPr>
                  <w:rFonts w:ascii="Times New Roman" w:eastAsia="Times New Roman" w:hAnsi="Times New Roman" w:cs="Times New Roman"/>
                  <w:color w:val="7030A0"/>
                </w:rPr>
                <w:delText xml:space="preserve"> </w:delText>
              </w:r>
            </w:del>
            <w:ins w:id="79" w:author="Didier Soopramanien" w:date="2018-10-24T13:39:00Z">
              <w:r>
                <w:rPr>
                  <w:rFonts w:ascii="Times New Roman" w:eastAsia="Times New Roman" w:hAnsi="Times New Roman" w:cs="Times New Roman"/>
                  <w:color w:val="7030A0"/>
                </w:rPr>
                <w:t xml:space="preserve">is a possibility. </w:t>
              </w:r>
            </w:ins>
            <w:del w:id="80" w:author="Didier Soopramanien" w:date="2018-10-24T13:39:00Z">
              <w:r w:rsidDel="00EC7A69">
                <w:rPr>
                  <w:rFonts w:ascii="Times New Roman" w:eastAsia="Times New Roman" w:hAnsi="Times New Roman" w:cs="Times New Roman"/>
                  <w:color w:val="7030A0"/>
                </w:rPr>
                <w:delText>is possible</w:delText>
              </w:r>
            </w:del>
            <w:del w:id="81" w:author="Didier Soopramanien" w:date="2018-10-24T13:40:00Z">
              <w:r w:rsidR="006C0646" w:rsidRPr="0056537F" w:rsidDel="00EC7A69">
                <w:rPr>
                  <w:rFonts w:ascii="Times New Roman" w:eastAsia="Times New Roman" w:hAnsi="Times New Roman" w:cs="Times New Roman"/>
                  <w:color w:val="7030A0"/>
                </w:rPr>
                <w:delText xml:space="preserve"> </w:delText>
              </w:r>
              <w:r w:rsidR="00591BDC" w:rsidRPr="0056537F" w:rsidDel="00EC7A69">
                <w:rPr>
                  <w:rFonts w:ascii="Times New Roman" w:eastAsia="Times New Roman" w:hAnsi="Times New Roman" w:cs="Times New Roman"/>
                  <w:color w:val="7030A0"/>
                </w:rPr>
                <w:delText>w</w:delText>
              </w:r>
            </w:del>
            <w:ins w:id="82" w:author="Didier Soopramanien" w:date="2018-10-24T13:40:00Z">
              <w:r>
                <w:rPr>
                  <w:rFonts w:ascii="Times New Roman" w:eastAsia="Times New Roman" w:hAnsi="Times New Roman" w:cs="Times New Roman"/>
                  <w:color w:val="7030A0"/>
                </w:rPr>
                <w:t>W</w:t>
              </w:r>
            </w:ins>
            <w:r w:rsidR="00591BDC" w:rsidRPr="0056537F">
              <w:rPr>
                <w:rFonts w:ascii="Times New Roman" w:eastAsia="Times New Roman" w:hAnsi="Times New Roman" w:cs="Times New Roman"/>
                <w:color w:val="7030A0"/>
              </w:rPr>
              <w:t>e have evaluated the forecasting performance of ADL models with time-varying parameters (TVP)</w:t>
            </w:r>
            <w:del w:id="83" w:author="Didier Soopramanien" w:date="2018-10-24T13:40:00Z">
              <w:r w:rsidR="0020790C" w:rsidRPr="0056537F" w:rsidDel="00A22B63">
                <w:rPr>
                  <w:rFonts w:ascii="Times New Roman" w:eastAsia="Times New Roman" w:hAnsi="Times New Roman" w:cs="Times New Roman"/>
                  <w:color w:val="7030A0"/>
                </w:rPr>
                <w:delText>,</w:delText>
              </w:r>
            </w:del>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del w:id="84" w:author="Didier Soopramanien" w:date="2018-10-24T13:40:00Z">
              <w:r w:rsidR="00665937" w:rsidRPr="0056537F" w:rsidDel="00A22B63">
                <w:rPr>
                  <w:rFonts w:ascii="Times New Roman" w:eastAsia="Times New Roman" w:hAnsi="Times New Roman" w:cs="Times New Roman"/>
                  <w:color w:val="7030A0"/>
                </w:rPr>
                <w:delText>too</w:delText>
              </w:r>
            </w:del>
            <w:ins w:id="85" w:author="Didier Soopramanien" w:date="2018-10-24T13:40:00Z">
              <w:r w:rsidR="00A22B63">
                <w:rPr>
                  <w:rFonts w:ascii="Times New Roman" w:eastAsia="Times New Roman" w:hAnsi="Times New Roman" w:cs="Times New Roman"/>
                  <w:color w:val="7030A0"/>
                </w:rPr>
                <w:t>some</w:t>
              </w:r>
            </w:ins>
            <w:r w:rsidR="00665937" w:rsidRPr="0056537F">
              <w:rPr>
                <w:rFonts w:ascii="Times New Roman" w:eastAsia="Times New Roman" w:hAnsi="Times New Roman" w:cs="Times New Roman"/>
                <w:color w:val="7030A0"/>
              </w:rPr>
              <w:t xml:space="preserve"> sophisticated structures which are not robust to the </w:t>
            </w:r>
            <w:del w:id="86" w:author="韬 黄" w:date="2018-10-27T20:10:00Z">
              <w:r w:rsidR="00665937" w:rsidRPr="0056537F" w:rsidDel="00DA007D">
                <w:rPr>
                  <w:rFonts w:ascii="Times New Roman" w:eastAsia="Times New Roman" w:hAnsi="Times New Roman" w:cs="Times New Roman"/>
                  <w:color w:val="7030A0"/>
                </w:rPr>
                <w:delText xml:space="preserve">nasty </w:delText>
              </w:r>
            </w:del>
            <w:r w:rsidR="00665937" w:rsidRPr="0056537F">
              <w:rPr>
                <w:rFonts w:ascii="Times New Roman" w:eastAsia="Times New Roman" w:hAnsi="Times New Roman" w:cs="Times New Roman"/>
                <w:color w:val="7030A0"/>
              </w:rPr>
              <w:t>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w:t>
            </w:r>
            <w:r w:rsidR="00665937" w:rsidRPr="003E1E39">
              <w:rPr>
                <w:rFonts w:ascii="Times New Roman" w:eastAsia="Times New Roman" w:hAnsi="Times New Roman" w:cs="Times New Roman"/>
                <w:noProof/>
                <w:color w:val="7030A0"/>
              </w:rPr>
              <w:t>SKU</w:t>
            </w:r>
            <w:r w:rsidR="00665937" w:rsidRPr="0056537F">
              <w:rPr>
                <w:rFonts w:ascii="Times New Roman" w:eastAsia="Times New Roman" w:hAnsi="Times New Roman" w:cs="Times New Roman"/>
                <w:color w:val="7030A0"/>
              </w:rPr>
              <w:t xml:space="preserve">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ins w:id="87" w:author="Didier Soopramanien" w:date="2018-10-24T13:40:00Z">
              <w:del w:id="88" w:author="韬 黄" w:date="2018-10-27T20:10:00Z">
                <w:r w:rsidR="00A22B63" w:rsidDel="00DA007D">
                  <w:rPr>
                    <w:rFonts w:ascii="Times New Roman" w:eastAsia="Times New Roman" w:hAnsi="Times New Roman" w:cs="Times New Roman"/>
                    <w:color w:val="7030A0"/>
                  </w:rPr>
                  <w:delText xml:space="preserve"> (please what does nasty mean here???)</w:delText>
                </w:r>
              </w:del>
            </w:ins>
          </w:p>
          <w:p w14:paraId="16165C2D" w14:textId="77777777" w:rsidR="00050F08" w:rsidRPr="0056537F" w:rsidRDefault="00050F08">
            <w:pPr>
              <w:shd w:val="clear" w:color="auto" w:fill="FFFFFF" w:themeFill="background1"/>
              <w:spacing w:after="0" w:line="276" w:lineRule="auto"/>
              <w:rPr>
                <w:rFonts w:ascii="Times New Roman" w:eastAsia="Times New Roman" w:hAnsi="Times New Roman" w:cs="Times New Roman"/>
                <w:color w:val="7030A0"/>
              </w:rPr>
              <w:pPrChange w:id="89" w:author="tao huang" w:date="2018-10-28T21:40:00Z">
                <w:pPr>
                  <w:shd w:val="clear" w:color="auto" w:fill="FFFFFF"/>
                  <w:spacing w:after="0" w:line="276" w:lineRule="auto"/>
                </w:pPr>
              </w:pPrChange>
            </w:pPr>
          </w:p>
          <w:p w14:paraId="7528FFB8" w14:textId="1958C4BE" w:rsidR="00050F08" w:rsidRPr="0056537F" w:rsidDel="00D340FD" w:rsidRDefault="00246D3D">
            <w:pPr>
              <w:shd w:val="clear" w:color="auto" w:fill="FFFFFF" w:themeFill="background1"/>
              <w:spacing w:after="0" w:line="276" w:lineRule="auto"/>
              <w:rPr>
                <w:del w:id="90" w:author="tao huang" w:date="2018-11-04T12:10:00Z"/>
                <w:rFonts w:ascii="Times New Roman" w:eastAsia="Times New Roman" w:hAnsi="Times New Roman" w:cs="Times New Roman"/>
                <w:color w:val="7030A0"/>
              </w:rPr>
              <w:pPrChange w:id="9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92" w:name="_Hlk526677944"/>
            <w:ins w:id="93" w:author="tao huang" w:date="2018-11-04T12:09:00Z">
              <w:r w:rsidR="00D340FD" w:rsidRPr="00D340FD">
                <w:rPr>
                  <w:rFonts w:ascii="Times New Roman" w:eastAsia="Times New Roman" w:hAnsi="Times New Roman" w:cs="Times New Roman"/>
                  <w:color w:val="7030A0"/>
                </w:rPr>
                <w:t xml:space="preserve">Also, an alternative to the ADL-intra-EWC method and the ADL-intra-IC method is to directly model the change </w:t>
              </w:r>
            </w:ins>
            <w:ins w:id="94" w:author="tao huang" w:date="2018-11-04T12:42:00Z">
              <w:r w:rsidR="00F236F8">
                <w:rPr>
                  <w:rFonts w:ascii="Times New Roman" w:eastAsia="Times New Roman" w:hAnsi="Times New Roman" w:cs="Times New Roman"/>
                  <w:color w:val="7030A0"/>
                </w:rPr>
                <w:t>in</w:t>
              </w:r>
            </w:ins>
            <w:ins w:id="95" w:author="tao huang" w:date="2018-11-04T12:09:00Z">
              <w:r w:rsidR="00D340FD" w:rsidRPr="00D340FD">
                <w:rPr>
                  <w:rFonts w:ascii="Times New Roman" w:eastAsia="Times New Roman" w:hAnsi="Times New Roman" w:cs="Times New Roman"/>
                  <w:color w:val="7030A0"/>
                </w:rPr>
                <w:t xml:space="preserve"> the effect of the marketing activities, such as the time-varying parameter model. However, a disadvantage of this method is that we need to make strong assumptions of how the effects of the marketing activities change. For example, </w:t>
              </w:r>
              <w:proofErr w:type="spellStart"/>
              <w:r w:rsidR="00D340FD" w:rsidRPr="00D340FD">
                <w:rPr>
                  <w:rFonts w:ascii="Times New Roman" w:eastAsia="Times New Roman" w:hAnsi="Times New Roman" w:cs="Times New Roman"/>
                  <w:color w:val="7030A0"/>
                </w:rPr>
                <w:t>Foekens</w:t>
              </w:r>
              <w:proofErr w:type="spellEnd"/>
              <w:r w:rsidR="00D340FD" w:rsidRPr="00D340FD">
                <w:rPr>
                  <w:rFonts w:ascii="Times New Roman" w:eastAsia="Times New Roman" w:hAnsi="Times New Roman" w:cs="Times New Roman"/>
                  <w:color w:val="7030A0"/>
                </w:rPr>
                <w:t xml:space="preserve">, </w:t>
              </w:r>
              <w:proofErr w:type="spellStart"/>
              <w:r w:rsidR="00D340FD" w:rsidRPr="00D340FD">
                <w:rPr>
                  <w:rFonts w:ascii="Times New Roman" w:eastAsia="Times New Roman" w:hAnsi="Times New Roman" w:cs="Times New Roman"/>
                  <w:color w:val="7030A0"/>
                </w:rPr>
                <w:t>Leeflang</w:t>
              </w:r>
              <w:proofErr w:type="spellEnd"/>
              <w:r w:rsidR="00D340FD" w:rsidRPr="00D340FD">
                <w:rPr>
                  <w:rFonts w:ascii="Times New Roman" w:eastAsia="Times New Roman" w:hAnsi="Times New Roman" w:cs="Times New Roman"/>
                  <w:color w:val="7030A0"/>
                </w:rPr>
                <w:t xml:space="preserve">, and </w:t>
              </w:r>
              <w:proofErr w:type="spellStart"/>
              <w:r w:rsidR="00D340FD" w:rsidRPr="00D340FD">
                <w:rPr>
                  <w:rFonts w:ascii="Times New Roman" w:eastAsia="Times New Roman" w:hAnsi="Times New Roman" w:cs="Times New Roman"/>
                  <w:color w:val="7030A0"/>
                </w:rPr>
                <w:t>Wittink</w:t>
              </w:r>
              <w:proofErr w:type="spellEnd"/>
              <w:r w:rsidR="00D340FD" w:rsidRPr="00D340FD">
                <w:rPr>
                  <w:rFonts w:ascii="Times New Roman" w:eastAsia="Times New Roman" w:hAnsi="Times New Roman" w:cs="Times New Roman"/>
                  <w:color w:val="7030A0"/>
                </w:rPr>
                <w:t xml:space="preserve"> (1999) </w:t>
              </w:r>
              <w:proofErr w:type="spellStart"/>
              <w:r w:rsidR="00D340FD" w:rsidRPr="00D340FD">
                <w:rPr>
                  <w:rFonts w:ascii="Times New Roman" w:eastAsia="Times New Roman" w:hAnsi="Times New Roman" w:cs="Times New Roman"/>
                  <w:color w:val="7030A0"/>
                </w:rPr>
                <w:t>modeled</w:t>
              </w:r>
              <w:proofErr w:type="spellEnd"/>
              <w:r w:rsidR="00D340FD" w:rsidRPr="00D340FD">
                <w:rPr>
                  <w:rFonts w:ascii="Times New Roman" w:eastAsia="Times New Roman" w:hAnsi="Times New Roman" w:cs="Times New Roman"/>
                  <w:color w:val="7030A0"/>
                </w:rPr>
                <w:t xml:space="preserve"> the effect of marketing activities as a linear function of previous promotional activities.</w:t>
              </w:r>
            </w:ins>
            <w:ins w:id="96" w:author="tao huang" w:date="2018-11-04T12:10:00Z">
              <w:r w:rsidR="00D340FD">
                <w:t xml:space="preserve"> </w:t>
              </w:r>
              <w:r w:rsidR="00D340FD" w:rsidRPr="00D340FD">
                <w:rPr>
                  <w:rFonts w:ascii="Times New Roman" w:eastAsia="Times New Roman" w:hAnsi="Times New Roman" w:cs="Times New Roman"/>
                  <w:color w:val="7030A0"/>
                </w:rPr>
                <w:t>Their models were not developed for forecasting purposes</w:t>
              </w:r>
              <w:r w:rsidR="00D340FD">
                <w:rPr>
                  <w:rFonts w:ascii="Times New Roman" w:eastAsia="Times New Roman" w:hAnsi="Times New Roman" w:cs="Times New Roman"/>
                  <w:color w:val="7030A0"/>
                </w:rPr>
                <w:t>.</w:t>
              </w:r>
            </w:ins>
            <w:del w:id="97" w:author="tao huang" w:date="2018-11-04T12:09:00Z">
              <w:r w:rsidR="00050F08" w:rsidRPr="0056537F" w:rsidDel="00D340FD">
                <w:rPr>
                  <w:rFonts w:ascii="Times New Roman" w:eastAsia="Times New Roman" w:hAnsi="Times New Roman" w:cs="Times New Roman"/>
                  <w:color w:val="7030A0"/>
                </w:rPr>
                <w:delText>A method alternative to the ADL-</w:delText>
              </w:r>
              <w:r w:rsidR="00050F08" w:rsidRPr="003E1E39" w:rsidDel="00D340FD">
                <w:rPr>
                  <w:rFonts w:ascii="Times New Roman" w:eastAsia="Times New Roman" w:hAnsi="Times New Roman" w:cs="Times New Roman"/>
                  <w:noProof/>
                  <w:color w:val="7030A0"/>
                </w:rPr>
                <w:delText>intra</w:delText>
              </w:r>
              <w:r w:rsidR="00050F08" w:rsidRPr="0056537F" w:rsidDel="00D340FD">
                <w:rPr>
                  <w:rFonts w:ascii="Times New Roman" w:eastAsia="Times New Roman" w:hAnsi="Times New Roman" w:cs="Times New Roman"/>
                  <w:color w:val="7030A0"/>
                </w:rPr>
                <w:delText xml:space="preserve">-EWC method and the ADL-intra-IC method is </w:delText>
              </w:r>
              <w:r w:rsidR="00665937" w:rsidRPr="0056537F" w:rsidDel="00D340FD">
                <w:rPr>
                  <w:rFonts w:ascii="Times New Roman" w:eastAsia="Times New Roman" w:hAnsi="Times New Roman" w:cs="Times New Roman"/>
                  <w:color w:val="7030A0"/>
                </w:rPr>
                <w:delText>to directly model</w:delText>
              </w:r>
              <w:r w:rsidR="00050F08" w:rsidRPr="0056537F" w:rsidDel="00D340FD">
                <w:rPr>
                  <w:rFonts w:ascii="Times New Roman" w:eastAsia="Times New Roman" w:hAnsi="Times New Roman" w:cs="Times New Roman"/>
                  <w:color w:val="7030A0"/>
                </w:rPr>
                <w:delText xml:space="preserve"> the changing process of the effect of the marketing activities</w:delText>
              </w:r>
              <w:r w:rsidR="00732EA0" w:rsidRPr="0056537F" w:rsidDel="00D340FD">
                <w:rPr>
                  <w:rFonts w:ascii="Times New Roman" w:eastAsia="Times New Roman" w:hAnsi="Times New Roman" w:cs="Times New Roman"/>
                  <w:color w:val="7030A0"/>
                </w:rPr>
                <w:delText>. F</w:delText>
              </w:r>
              <w:r w:rsidR="00050F08" w:rsidRPr="0056537F" w:rsidDel="00D340FD">
                <w:rPr>
                  <w:rFonts w:ascii="Times New Roman" w:eastAsia="Times New Roman" w:hAnsi="Times New Roman" w:cs="Times New Roman"/>
                  <w:color w:val="7030A0"/>
                </w:rPr>
                <w:delText>or example</w:delText>
              </w:r>
              <w:r w:rsidR="00732EA0" w:rsidRPr="0056537F" w:rsidDel="00D340FD">
                <w:rPr>
                  <w:rFonts w:ascii="Times New Roman" w:eastAsia="Times New Roman" w:hAnsi="Times New Roman" w:cs="Times New Roman"/>
                  <w:color w:val="7030A0"/>
                </w:rPr>
                <w:delText xml:space="preserve">, the time-varying parameter model. </w:delText>
              </w:r>
              <w:r w:rsidR="00665937" w:rsidRPr="0056537F" w:rsidDel="00D340FD">
                <w:rPr>
                  <w:rFonts w:ascii="Times New Roman" w:eastAsia="Times New Roman" w:hAnsi="Times New Roman" w:cs="Times New Roman"/>
                  <w:color w:val="7030A0"/>
                </w:rPr>
                <w:delText>However, a</w:delText>
              </w:r>
              <w:r w:rsidR="00050F08" w:rsidRPr="0056537F" w:rsidDel="00D340FD">
                <w:rPr>
                  <w:rFonts w:ascii="Times New Roman" w:eastAsia="Times New Roman" w:hAnsi="Times New Roman" w:cs="Times New Roman"/>
                  <w:color w:val="7030A0"/>
                </w:rPr>
                <w:delText xml:space="preserve"> disadvantage </w:delText>
              </w:r>
              <w:r w:rsidR="00732EA0" w:rsidRPr="0056537F" w:rsidDel="00D340FD">
                <w:rPr>
                  <w:rFonts w:ascii="Times New Roman" w:eastAsia="Times New Roman" w:hAnsi="Times New Roman" w:cs="Times New Roman"/>
                  <w:color w:val="7030A0"/>
                </w:rPr>
                <w:delText>of</w:delText>
              </w:r>
              <w:r w:rsidR="00050F08" w:rsidRPr="0056537F" w:rsidDel="00D340FD">
                <w:rPr>
                  <w:rFonts w:ascii="Times New Roman" w:eastAsia="Times New Roman" w:hAnsi="Times New Roman" w:cs="Times New Roman"/>
                  <w:color w:val="7030A0"/>
                </w:rPr>
                <w:delText xml:space="preserve"> this method is that we </w:delText>
              </w:r>
              <w:r w:rsidR="00732EA0" w:rsidRPr="0056537F" w:rsidDel="00D340FD">
                <w:rPr>
                  <w:rFonts w:ascii="Times New Roman" w:eastAsia="Times New Roman" w:hAnsi="Times New Roman" w:cs="Times New Roman"/>
                  <w:color w:val="7030A0"/>
                </w:rPr>
                <w:delText xml:space="preserve">need to </w:delText>
              </w:r>
              <w:r w:rsidR="00050F08" w:rsidRPr="0056537F" w:rsidDel="00D340FD">
                <w:rPr>
                  <w:rFonts w:ascii="Times New Roman" w:eastAsia="Times New Roman" w:hAnsi="Times New Roman" w:cs="Times New Roman"/>
                  <w:color w:val="7030A0"/>
                </w:rPr>
                <w:delText xml:space="preserve">make </w:delText>
              </w:r>
              <w:r w:rsidR="00E93A50" w:rsidRPr="0056537F" w:rsidDel="00D340FD">
                <w:rPr>
                  <w:rFonts w:ascii="Times New Roman" w:eastAsia="Times New Roman" w:hAnsi="Times New Roman" w:cs="Times New Roman"/>
                  <w:color w:val="7030A0"/>
                </w:rPr>
                <w:delText xml:space="preserve">very </w:delText>
              </w:r>
              <w:r w:rsidR="00050F08" w:rsidRPr="0056537F" w:rsidDel="00D340FD">
                <w:rPr>
                  <w:rFonts w:ascii="Times New Roman" w:eastAsia="Times New Roman" w:hAnsi="Times New Roman" w:cs="Times New Roman"/>
                  <w:color w:val="7030A0"/>
                </w:rPr>
                <w:delText>strong assumptions of how the effect of the marketing activities change</w:delText>
              </w:r>
              <w:r w:rsidR="00732EA0" w:rsidRPr="0056537F" w:rsidDel="00D340FD">
                <w:rPr>
                  <w:rFonts w:ascii="Times New Roman" w:eastAsia="Times New Roman" w:hAnsi="Times New Roman" w:cs="Times New Roman"/>
                  <w:color w:val="7030A0"/>
                </w:rPr>
                <w:delText xml:space="preserve"> </w:delText>
              </w:r>
              <w:r w:rsidR="00732EA0" w:rsidRPr="003E1E39" w:rsidDel="00D340FD">
                <w:rPr>
                  <w:rFonts w:ascii="Times New Roman" w:eastAsia="Times New Roman" w:hAnsi="Times New Roman" w:cs="Times New Roman"/>
                  <w:noProof/>
                  <w:color w:val="7030A0"/>
                </w:rPr>
                <w:delText>overtime</w:delText>
              </w:r>
              <w:r w:rsidR="00E93A50" w:rsidRPr="0056537F" w:rsidDel="00D340FD">
                <w:rPr>
                  <w:rFonts w:ascii="Times New Roman" w:eastAsia="Times New Roman" w:hAnsi="Times New Roman" w:cs="Times New Roman"/>
                  <w:color w:val="7030A0"/>
                </w:rPr>
                <w:delText xml:space="preserve">. e.g., Foekens et al. (1999) </w:delText>
              </w:r>
              <w:r w:rsidR="00732EA0" w:rsidRPr="00044520" w:rsidDel="00D340FD">
                <w:rPr>
                  <w:rFonts w:ascii="Times New Roman" w:eastAsia="Times New Roman" w:hAnsi="Times New Roman" w:cs="Times New Roman"/>
                  <w:noProof/>
                  <w:color w:val="7030A0"/>
                </w:rPr>
                <w:delText>mode</w:delText>
              </w:r>
            </w:del>
            <w:del w:id="98" w:author="tao huang" w:date="2018-10-28T23:01:00Z">
              <w:r w:rsidR="00732EA0" w:rsidRPr="00044520" w:rsidDel="00044520">
                <w:rPr>
                  <w:rFonts w:ascii="Times New Roman" w:eastAsia="Times New Roman" w:hAnsi="Times New Roman" w:cs="Times New Roman"/>
                  <w:noProof/>
                  <w:color w:val="7030A0"/>
                </w:rPr>
                <w:delText>l</w:delText>
              </w:r>
            </w:del>
            <w:del w:id="99" w:author="tao huang" w:date="2018-11-04T12:09:00Z">
              <w:r w:rsidR="00732EA0" w:rsidRPr="00044520" w:rsidDel="00D340FD">
                <w:rPr>
                  <w:rFonts w:ascii="Times New Roman" w:eastAsia="Times New Roman" w:hAnsi="Times New Roman" w:cs="Times New Roman"/>
                  <w:noProof/>
                  <w:color w:val="7030A0"/>
                </w:rPr>
                <w:delText>led</w:delText>
              </w:r>
              <w:r w:rsidR="00E93A50" w:rsidRPr="0056537F" w:rsidDel="00D340FD">
                <w:rPr>
                  <w:rFonts w:ascii="Times New Roman" w:eastAsia="Times New Roman" w:hAnsi="Times New Roman" w:cs="Times New Roman"/>
                  <w:color w:val="7030A0"/>
                </w:rPr>
                <w:delText xml:space="preserve"> the effect of </w:delText>
              </w:r>
            </w:del>
            <w:del w:id="100" w:author="tao huang" w:date="2018-10-28T23:01:00Z">
              <w:r w:rsidR="00E93A50" w:rsidRPr="00044520" w:rsidDel="00044520">
                <w:rPr>
                  <w:rFonts w:ascii="Times New Roman" w:eastAsia="Times New Roman" w:hAnsi="Times New Roman" w:cs="Times New Roman"/>
                  <w:noProof/>
                  <w:color w:val="7030A0"/>
                </w:rPr>
                <w:delText xml:space="preserve">the </w:delText>
              </w:r>
            </w:del>
            <w:del w:id="101" w:author="tao huang" w:date="2018-11-04T12:09:00Z">
              <w:r w:rsidR="00E93A50" w:rsidRPr="00044520" w:rsidDel="00D340FD">
                <w:rPr>
                  <w:rFonts w:ascii="Times New Roman" w:eastAsia="Times New Roman" w:hAnsi="Times New Roman" w:cs="Times New Roman"/>
                  <w:noProof/>
                  <w:color w:val="7030A0"/>
                </w:rPr>
                <w:delText>marketing</w:delText>
              </w:r>
              <w:r w:rsidR="00E93A50" w:rsidRPr="0056537F" w:rsidDel="00D340FD">
                <w:rPr>
                  <w:rFonts w:ascii="Times New Roman" w:eastAsia="Times New Roman" w:hAnsi="Times New Roman" w:cs="Times New Roman"/>
                  <w:color w:val="7030A0"/>
                </w:rPr>
                <w:delText xml:space="preserve"> activities </w:delText>
              </w:r>
              <w:r w:rsidR="00C141EF" w:rsidRPr="0056537F" w:rsidDel="00D340FD">
                <w:rPr>
                  <w:rFonts w:ascii="Times New Roman" w:eastAsia="Times New Roman" w:hAnsi="Times New Roman" w:cs="Times New Roman"/>
                  <w:color w:val="7030A0"/>
                </w:rPr>
                <w:delText xml:space="preserve">as </w:delText>
              </w:r>
              <w:r w:rsidR="00E93A50" w:rsidRPr="0056537F" w:rsidDel="00D340FD">
                <w:rPr>
                  <w:rFonts w:ascii="Times New Roman" w:eastAsia="Times New Roman" w:hAnsi="Times New Roman" w:cs="Times New Roman"/>
                  <w:color w:val="7030A0"/>
                </w:rPr>
                <w:delText>a linear function of previous promotional activities. T</w:delText>
              </w:r>
              <w:r w:rsidR="00665937" w:rsidRPr="0056537F" w:rsidDel="00D340FD">
                <w:rPr>
                  <w:rFonts w:ascii="Times New Roman" w:eastAsia="Times New Roman" w:hAnsi="Times New Roman" w:cs="Times New Roman"/>
                  <w:color w:val="7030A0"/>
                </w:rPr>
                <w:delText xml:space="preserve">he </w:delText>
              </w:r>
              <w:r w:rsidR="00E93A50" w:rsidRPr="0056537F" w:rsidDel="00D340FD">
                <w:rPr>
                  <w:rFonts w:ascii="Times New Roman" w:eastAsia="Times New Roman" w:hAnsi="Times New Roman" w:cs="Times New Roman"/>
                  <w:color w:val="7030A0"/>
                </w:rPr>
                <w:delText xml:space="preserve">model </w:delText>
              </w:r>
              <w:r w:rsidR="00732EA0" w:rsidRPr="00044520" w:rsidDel="00D340FD">
                <w:rPr>
                  <w:rFonts w:ascii="Times New Roman" w:eastAsia="Times New Roman" w:hAnsi="Times New Roman" w:cs="Times New Roman"/>
                  <w:noProof/>
                  <w:color w:val="7030A0"/>
                </w:rPr>
                <w:delText>has</w:delText>
              </w:r>
              <w:r w:rsidR="00732EA0" w:rsidRPr="0056537F" w:rsidDel="00D340FD">
                <w:rPr>
                  <w:rFonts w:ascii="Times New Roman" w:eastAsia="Times New Roman" w:hAnsi="Times New Roman" w:cs="Times New Roman"/>
                  <w:color w:val="7030A0"/>
                </w:rPr>
                <w:delText xml:space="preserve"> a sophisticated </w:delText>
              </w:r>
              <w:r w:rsidR="00E93A50" w:rsidRPr="0056537F" w:rsidDel="00D340FD">
                <w:rPr>
                  <w:rFonts w:ascii="Times New Roman" w:eastAsia="Times New Roman" w:hAnsi="Times New Roman" w:cs="Times New Roman"/>
                  <w:color w:val="7030A0"/>
                </w:rPr>
                <w:delText xml:space="preserve">structure and </w:delText>
              </w:r>
            </w:del>
            <w:del w:id="102" w:author="tao huang" w:date="2018-10-28T23:01:00Z">
              <w:r w:rsidR="00732EA0" w:rsidRPr="003E1E39" w:rsidDel="00044520">
                <w:rPr>
                  <w:rFonts w:ascii="Times New Roman" w:eastAsia="Times New Roman" w:hAnsi="Times New Roman" w:cs="Times New Roman"/>
                  <w:noProof/>
                  <w:color w:val="7030A0"/>
                </w:rPr>
                <w:delText xml:space="preserve">was </w:delText>
              </w:r>
            </w:del>
            <w:del w:id="103" w:author="tao huang" w:date="2018-11-04T12:09:00Z">
              <w:r w:rsidR="00732EA0" w:rsidRPr="003E1E39" w:rsidDel="00D340FD">
                <w:rPr>
                  <w:rFonts w:ascii="Times New Roman" w:eastAsia="Times New Roman" w:hAnsi="Times New Roman" w:cs="Times New Roman"/>
                  <w:noProof/>
                  <w:color w:val="7030A0"/>
                </w:rPr>
                <w:delText>not developed</w:delText>
              </w:r>
              <w:r w:rsidR="00732EA0" w:rsidRPr="0056537F" w:rsidDel="00D340FD">
                <w:rPr>
                  <w:rFonts w:ascii="Times New Roman" w:eastAsia="Times New Roman" w:hAnsi="Times New Roman" w:cs="Times New Roman"/>
                  <w:color w:val="7030A0"/>
                </w:rPr>
                <w:delText xml:space="preserve"> for forecasting</w:delText>
              </w:r>
              <w:r w:rsidR="00050F08" w:rsidRPr="0056537F" w:rsidDel="00D340FD">
                <w:rPr>
                  <w:rFonts w:ascii="Times New Roman" w:eastAsia="Times New Roman" w:hAnsi="Times New Roman" w:cs="Times New Roman"/>
                  <w:color w:val="7030A0"/>
                </w:rPr>
                <w:delText xml:space="preserve">. Therefore, we leave the exploration of the potential of this type of model </w:delText>
              </w:r>
            </w:del>
            <w:del w:id="104" w:author="tao huang" w:date="2018-10-28T23:01:00Z">
              <w:r w:rsidR="00050F08" w:rsidRPr="00044520" w:rsidDel="00044520">
                <w:rPr>
                  <w:rFonts w:ascii="Times New Roman" w:eastAsia="Times New Roman" w:hAnsi="Times New Roman" w:cs="Times New Roman"/>
                  <w:noProof/>
                  <w:color w:val="7030A0"/>
                </w:rPr>
                <w:delText>to</w:delText>
              </w:r>
            </w:del>
            <w:del w:id="105" w:author="tao huang" w:date="2018-11-04T12:09:00Z">
              <w:r w:rsidR="00050F08" w:rsidRPr="0056537F" w:rsidDel="00D340FD">
                <w:rPr>
                  <w:rFonts w:ascii="Times New Roman" w:eastAsia="Times New Roman" w:hAnsi="Times New Roman" w:cs="Times New Roman"/>
                  <w:color w:val="7030A0"/>
                </w:rPr>
                <w:delText xml:space="preserve"> future research</w:delText>
              </w:r>
              <w:bookmarkEnd w:id="92"/>
              <w:r w:rsidR="00050F08" w:rsidRPr="0056537F" w:rsidDel="00D340FD">
                <w:rPr>
                  <w:rFonts w:ascii="Times New Roman" w:eastAsia="Times New Roman" w:hAnsi="Times New Roman" w:cs="Times New Roman"/>
                  <w:color w:val="7030A0"/>
                </w:rPr>
                <w:delText>.</w:delText>
              </w:r>
            </w:del>
          </w:p>
          <w:p w14:paraId="3CBC43C7" w14:textId="6C6D190C" w:rsidR="00FC4C34" w:rsidRPr="0056537F" w:rsidRDefault="00F6703A">
            <w:pPr>
              <w:shd w:val="clear" w:color="auto" w:fill="FFFFFF" w:themeFill="background1"/>
              <w:spacing w:after="0" w:line="276" w:lineRule="auto"/>
              <w:rPr>
                <w:rFonts w:ascii="Times New Roman" w:eastAsia="Times New Roman" w:hAnsi="Times New Roman" w:cs="Times New Roman"/>
              </w:rPr>
              <w:pPrChange w:id="10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2628F1">
              <w:rPr>
                <w:rFonts w:ascii="Times New Roman" w:eastAsia="Times New Roman" w:hAnsi="Times New Roman" w:cs="Times New Roman"/>
              </w:rPr>
              <w:t xml:space="preserve">- None of the accuracy measures used is minimized in expectation by an unbiased forecast (see the introduction of </w:t>
            </w:r>
            <w:bookmarkStart w:id="107" w:name="OLE_LINK1"/>
            <w:proofErr w:type="spellStart"/>
            <w:r w:rsidR="0082558B" w:rsidRPr="002628F1">
              <w:rPr>
                <w:rFonts w:ascii="Times New Roman" w:eastAsia="Times New Roman" w:hAnsi="Times New Roman" w:cs="Times New Roman"/>
              </w:rPr>
              <w:t>Kolassa</w:t>
            </w:r>
            <w:proofErr w:type="spellEnd"/>
            <w:r w:rsidR="0082558B" w:rsidRPr="002628F1">
              <w:rPr>
                <w:rFonts w:ascii="Times New Roman" w:eastAsia="Times New Roman" w:hAnsi="Times New Roman" w:cs="Times New Roman"/>
              </w:rPr>
              <w:t>, 2016, IJF</w:t>
            </w:r>
            <w:bookmarkEnd w:id="107"/>
            <w:r w:rsidR="0082558B" w:rsidRPr="002628F1">
              <w:rPr>
                <w:rFonts w:ascii="Times New Roman" w:eastAsia="Times New Roman" w:hAnsi="Times New Roman" w:cs="Times New Roman"/>
              </w:rPr>
              <w:t xml:space="preserve">). </w:t>
            </w:r>
            <w:r w:rsidR="0082558B" w:rsidRPr="002628F1">
              <w:rPr>
                <w:rFonts w:ascii="Times New Roman" w:eastAsia="Times New Roman" w:hAnsi="Times New Roman" w:cs="Times New Roman"/>
                <w:rPrChange w:id="108" w:author="tao huang" w:date="2018-10-28T21:43:00Z">
                  <w:rPr>
                    <w:rFonts w:ascii="Times New Roman" w:eastAsia="Times New Roman" w:hAnsi="Times New Roman" w:cs="Times New Roman"/>
                    <w:shd w:val="clear" w:color="auto" w:fill="FFFF00"/>
                  </w:rPr>
                </w:rPrChange>
              </w:rPr>
              <w:t>I am somewhat concerned that the increase in accuracy may have come at the cost of bias.</w:t>
            </w:r>
            <w:r w:rsidR="0082558B" w:rsidRPr="002628F1">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pPr>
              <w:shd w:val="clear" w:color="auto" w:fill="FFFFFF" w:themeFill="background1"/>
              <w:spacing w:after="0" w:line="276" w:lineRule="auto"/>
              <w:rPr>
                <w:rFonts w:ascii="Times New Roman" w:eastAsia="Times New Roman" w:hAnsi="Times New Roman" w:cs="Times New Roman"/>
              </w:rPr>
              <w:pPrChange w:id="109" w:author="tao huang" w:date="2018-10-28T21:40:00Z">
                <w:pPr>
                  <w:shd w:val="clear" w:color="auto" w:fill="FFFFFF"/>
                  <w:spacing w:after="0" w:line="276" w:lineRule="auto"/>
                </w:pPr>
              </w:pPrChange>
            </w:pPr>
          </w:p>
          <w:p w14:paraId="5A265CBB" w14:textId="78E1142C" w:rsidR="00AC2D81" w:rsidRPr="0056537F" w:rsidRDefault="00330527">
            <w:pPr>
              <w:shd w:val="clear" w:color="auto" w:fill="FFFFFF" w:themeFill="background1"/>
              <w:spacing w:after="0" w:line="276" w:lineRule="auto"/>
              <w:rPr>
                <w:rFonts w:ascii="Times New Roman" w:eastAsia="Times New Roman" w:hAnsi="Times New Roman" w:cs="Times New Roman"/>
                <w:color w:val="7030A0"/>
              </w:rPr>
              <w:pPrChange w:id="110"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ins w:id="111" w:author="tao huang" w:date="2018-11-04T12:10:00Z">
              <w:r w:rsidR="00E52A71">
                <w:rPr>
                  <w:rFonts w:ascii="Times New Roman" w:eastAsia="Times New Roman" w:hAnsi="Times New Roman" w:cs="Times New Roman"/>
                  <w:color w:val="7030A0"/>
                </w:rPr>
                <w:t xml:space="preserve">have now </w:t>
              </w:r>
            </w:ins>
            <w:r w:rsidRPr="0056537F">
              <w:rPr>
                <w:rFonts w:ascii="Times New Roman" w:eastAsia="Times New Roman" w:hAnsi="Times New Roman" w:cs="Times New Roman"/>
                <w:color w:val="7030A0"/>
              </w:rPr>
              <w:t>add</w:t>
            </w:r>
            <w:ins w:id="112" w:author="tao huang" w:date="2018-11-04T12:11:00Z">
              <w:r w:rsidR="00E52A71">
                <w:rPr>
                  <w:rFonts w:ascii="Times New Roman" w:eastAsia="Times New Roman" w:hAnsi="Times New Roman" w:cs="Times New Roman"/>
                  <w:color w:val="7030A0"/>
                </w:rPr>
                <w:t>ed</w:t>
              </w:r>
            </w:ins>
            <w:r w:rsidRPr="0056537F">
              <w:rPr>
                <w:rFonts w:ascii="Times New Roman" w:eastAsia="Times New Roman" w:hAnsi="Times New Roman" w:cs="Times New Roman"/>
                <w:color w:val="7030A0"/>
              </w:rPr>
              <w:t xml:space="preserve"> the scaled MSE as one of the error measures</w:t>
            </w:r>
            <w:ins w:id="113" w:author="tao huang" w:date="2018-10-28T23:02:00Z">
              <w:r w:rsidR="00044520">
                <w:rPr>
                  <w:rFonts w:ascii="Times New Roman" w:eastAsia="Times New Roman" w:hAnsi="Times New Roman" w:cs="Times New Roman"/>
                  <w:color w:val="7030A0"/>
                </w:rPr>
                <w:t>,</w:t>
              </w:r>
            </w:ins>
            <w:ins w:id="114" w:author="tao huang" w:date="2018-10-28T21:35:00Z">
              <w:r w:rsidR="001B2261">
                <w:rPr>
                  <w:rFonts w:ascii="Times New Roman" w:eastAsia="Times New Roman" w:hAnsi="Times New Roman" w:cs="Times New Roman"/>
                  <w:color w:val="7030A0"/>
                </w:rPr>
                <w:t xml:space="preserve"> </w:t>
              </w:r>
              <w:r w:rsidR="001B2261" w:rsidRPr="00044520">
                <w:rPr>
                  <w:rFonts w:ascii="Times New Roman" w:eastAsia="Times New Roman" w:hAnsi="Times New Roman" w:cs="Times New Roman"/>
                  <w:noProof/>
                  <w:color w:val="7030A0"/>
                </w:rPr>
                <w:t>and</w:t>
              </w:r>
              <w:r w:rsidR="001B2261">
                <w:rPr>
                  <w:rFonts w:ascii="Times New Roman" w:eastAsia="Times New Roman" w:hAnsi="Times New Roman" w:cs="Times New Roman"/>
                  <w:color w:val="7030A0"/>
                </w:rPr>
                <w:t xml:space="preserve"> our proposed methods </w:t>
              </w:r>
            </w:ins>
            <w:ins w:id="115" w:author="tao huang" w:date="2018-11-04T12:11:00Z">
              <w:r w:rsidR="00E52A71">
                <w:rPr>
                  <w:rFonts w:ascii="Times New Roman" w:eastAsia="Times New Roman" w:hAnsi="Times New Roman" w:cs="Times New Roman"/>
                  <w:color w:val="7030A0"/>
                </w:rPr>
                <w:t xml:space="preserve">still </w:t>
              </w:r>
            </w:ins>
            <w:ins w:id="116" w:author="tao huang" w:date="2018-10-28T21:35:00Z">
              <w:r w:rsidR="00730CD4">
                <w:rPr>
                  <w:rFonts w:ascii="Times New Roman" w:eastAsia="Times New Roman" w:hAnsi="Times New Roman" w:cs="Times New Roman"/>
                  <w:color w:val="7030A0"/>
                </w:rPr>
                <w:t>have the best forecasting performance in general</w:t>
              </w:r>
            </w:ins>
            <w:r w:rsidRPr="0056537F">
              <w:rPr>
                <w:rFonts w:ascii="Times New Roman" w:eastAsia="Times New Roman" w:hAnsi="Times New Roman" w:cs="Times New Roman"/>
                <w:color w:val="7030A0"/>
              </w:rPr>
              <w:t>.</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accuracy come</w:t>
            </w:r>
            <w:ins w:id="117" w:author="Didier Soopramanien" w:date="2018-10-24T13:45:00Z">
              <w:r w:rsidR="00B97EC6">
                <w:rPr>
                  <w:rFonts w:ascii="Times New Roman" w:eastAsia="Times New Roman" w:hAnsi="Times New Roman" w:cs="Times New Roman"/>
                  <w:color w:val="7030A0"/>
                </w:rPr>
                <w:t>s</w:t>
              </w:r>
            </w:ins>
            <w:r w:rsidR="00AC2D81" w:rsidRPr="0056537F">
              <w:rPr>
                <w:rFonts w:ascii="Times New Roman" w:eastAsia="Times New Roman" w:hAnsi="Times New Roman" w:cs="Times New Roman"/>
                <w:color w:val="7030A0"/>
              </w:rPr>
              <w:t xml:space="preserv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w:t>
            </w:r>
            <w:ins w:id="118" w:author="Didier Soopramanien" w:date="2018-10-24T13:45:00Z">
              <w:r w:rsidR="00B97EC6">
                <w:rPr>
                  <w:rFonts w:ascii="Times New Roman" w:eastAsia="Times New Roman" w:hAnsi="Times New Roman" w:cs="Times New Roman"/>
                  <w:color w:val="7030A0"/>
                </w:rPr>
                <w:t xml:space="preserve">the </w:t>
              </w:r>
            </w:ins>
            <w:del w:id="119" w:author="Didier Soopramanien" w:date="2018-10-24T13:45:00Z">
              <w:r w:rsidR="00AC2D81" w:rsidRPr="0056537F" w:rsidDel="00B97EC6">
                <w:rPr>
                  <w:rFonts w:ascii="Times New Roman" w:eastAsia="Times New Roman" w:hAnsi="Times New Roman" w:cs="Times New Roman"/>
                  <w:color w:val="7030A0"/>
                </w:rPr>
                <w:delText xml:space="preserve">a </w:delText>
              </w:r>
            </w:del>
            <w:r w:rsidR="00AC2D81" w:rsidRPr="0056537F">
              <w:rPr>
                <w:rFonts w:ascii="Times New Roman" w:eastAsia="Times New Roman" w:hAnsi="Times New Roman" w:cs="Times New Roman"/>
                <w:color w:val="7030A0"/>
              </w:rPr>
              <w:t xml:space="preserve">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044520">
              <w:rPr>
                <w:rFonts w:ascii="Times New Roman" w:eastAsia="Times New Roman" w:hAnsi="Times New Roman" w:cs="Times New Roman"/>
                <w:noProof/>
                <w:color w:val="7030A0"/>
              </w:rPr>
              <w:t>increase</w:t>
            </w:r>
            <w:ins w:id="120" w:author="tao huang" w:date="2018-10-28T23:02:00Z">
              <w:r w:rsidR="00044520">
                <w:rPr>
                  <w:rFonts w:ascii="Times New Roman" w:eastAsia="Times New Roman" w:hAnsi="Times New Roman" w:cs="Times New Roman"/>
                  <w:noProof/>
                  <w:color w:val="7030A0"/>
                </w:rPr>
                <w:t>s</w:t>
              </w:r>
            </w:ins>
            <w:r w:rsidR="00456C94" w:rsidRPr="0056537F">
              <w:rPr>
                <w:rFonts w:ascii="Times New Roman" w:eastAsia="Times New Roman" w:hAnsi="Times New Roman" w:cs="Times New Roman"/>
                <w:color w:val="7030A0"/>
              </w:rPr>
              <w:t xml:space="preserv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w:t>
            </w:r>
            <w:del w:id="121" w:author="tao huang" w:date="2018-11-04T12:12:00Z">
              <w:r w:rsidR="00AC2D81" w:rsidRPr="0056537F" w:rsidDel="00E52A71">
                <w:rPr>
                  <w:rFonts w:ascii="Times New Roman" w:eastAsia="Times New Roman" w:hAnsi="Times New Roman" w:cs="Times New Roman"/>
                  <w:color w:val="7030A0"/>
                </w:rPr>
                <w:delText xml:space="preserve">original </w:delText>
              </w:r>
            </w:del>
            <w:r w:rsidR="00AC2D81" w:rsidRPr="0056537F">
              <w:rPr>
                <w:rFonts w:ascii="Times New Roman" w:eastAsia="Times New Roman" w:hAnsi="Times New Roman" w:cs="Times New Roman"/>
                <w:color w:val="7030A0"/>
              </w:rPr>
              <w:t xml:space="preserve">full estimation window, other estimation windows are all smaller but </w:t>
            </w:r>
            <w:ins w:id="122" w:author="韬 黄" w:date="2018-10-27T20:12:00Z">
              <w:r w:rsidR="0042731A">
                <w:rPr>
                  <w:rFonts w:ascii="Times New Roman" w:eastAsia="Times New Roman" w:hAnsi="Times New Roman" w:cs="Times New Roman"/>
                  <w:color w:val="7030A0"/>
                </w:rPr>
                <w:t xml:space="preserve">with </w:t>
              </w:r>
            </w:ins>
            <w:r w:rsidR="00AC2D81" w:rsidRPr="0056537F">
              <w:rPr>
                <w:rFonts w:ascii="Times New Roman" w:eastAsia="Times New Roman" w:hAnsi="Times New Roman" w:cs="Times New Roman"/>
                <w:color w:val="7030A0"/>
              </w:rPr>
              <w:t xml:space="preserve">more recent </w:t>
            </w:r>
            <w:ins w:id="123" w:author="韬 黄" w:date="2018-10-27T20:12:00Z">
              <w:r w:rsidR="0042731A">
                <w:rPr>
                  <w:rFonts w:ascii="Times New Roman" w:eastAsia="Times New Roman" w:hAnsi="Times New Roman" w:cs="Times New Roman"/>
                  <w:color w:val="7030A0"/>
                </w:rPr>
                <w:t xml:space="preserve">information </w:t>
              </w:r>
            </w:ins>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ins w:id="124" w:author="韬 黄" w:date="2018-10-27T20:13:00Z">
              <w:r w:rsidR="0042731A">
                <w:rPr>
                  <w:rFonts w:ascii="Times New Roman" w:eastAsia="Times New Roman" w:hAnsi="Times New Roman" w:cs="Times New Roman"/>
                  <w:color w:val="7030A0"/>
                </w:rPr>
                <w:t xml:space="preserve">these estimation windows </w:t>
              </w:r>
            </w:ins>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pPr>
              <w:shd w:val="clear" w:color="auto" w:fill="FFFFFF" w:themeFill="background1"/>
              <w:spacing w:after="0" w:line="276" w:lineRule="auto"/>
              <w:rPr>
                <w:rFonts w:ascii="Times New Roman" w:eastAsia="Times New Roman" w:hAnsi="Times New Roman" w:cs="Times New Roman"/>
                <w:color w:val="7030A0"/>
              </w:rPr>
              <w:pPrChange w:id="12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 </w:t>
            </w:r>
          </w:p>
          <w:p w14:paraId="53C57293" w14:textId="472A9748" w:rsidR="00050F08"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126"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w:t>
            </w:r>
            <w:r w:rsidRPr="003E1E39">
              <w:rPr>
                <w:rFonts w:ascii="Times New Roman" w:eastAsia="Times New Roman" w:hAnsi="Times New Roman" w:cs="Times New Roman"/>
                <w:noProof/>
              </w:rPr>
              <w:t>actually</w:t>
            </w:r>
            <w:r w:rsidRPr="0056537F">
              <w:rPr>
                <w:rFonts w:ascii="Times New Roman" w:eastAsia="Times New Roman" w:hAnsi="Times New Roman" w:cs="Times New Roman"/>
              </w:rPr>
              <w:t xml:space="preserve"> carried out. Was some third-party software used, e.g., an R package? Please cite software and packages used (with version numbers). Software authors are entitled to recognition.</w:t>
            </w:r>
            <w:r w:rsidRPr="0056537F">
              <w:rPr>
                <w:rFonts w:ascii="Times New Roman" w:eastAsia="Times New Roman" w:hAnsi="Times New Roman" w:cs="Times New Roman"/>
              </w:rPr>
              <w:br/>
            </w:r>
          </w:p>
          <w:p w14:paraId="405218ED" w14:textId="14A3A472" w:rsidR="00050F08" w:rsidRPr="0056537F" w:rsidRDefault="00050F08">
            <w:pPr>
              <w:shd w:val="clear" w:color="auto" w:fill="FFFFFF" w:themeFill="background1"/>
              <w:spacing w:after="0" w:line="276" w:lineRule="auto"/>
              <w:rPr>
                <w:rFonts w:ascii="Times New Roman" w:eastAsia="Times New Roman" w:hAnsi="Times New Roman" w:cs="Times New Roman"/>
                <w:color w:val="7030A0"/>
              </w:rPr>
              <w:pPrChange w:id="127"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lastRenderedPageBreak/>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ins w:id="128" w:author="韬 黄" w:date="2018-10-27T20:14:00Z">
              <w:r w:rsidR="0036526A">
                <w:rPr>
                  <w:rFonts w:ascii="Times New Roman" w:eastAsia="Times New Roman" w:hAnsi="Times New Roman" w:cs="Times New Roman"/>
                  <w:color w:val="7030A0"/>
                </w:rPr>
                <w:t xml:space="preserve">with macros </w:t>
              </w:r>
            </w:ins>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
              <w:t xml:space="preserve">e </w:t>
            </w:r>
            <w:ins w:id="129" w:author="tao huang" w:date="2018-11-04T12:13:00Z">
              <w:r w:rsidR="00E52A71">
                <w:rPr>
                  <w:rFonts w:ascii="Times New Roman" w:eastAsia="Times New Roman" w:hAnsi="Times New Roman" w:cs="Times New Roman"/>
                  <w:color w:val="7030A0"/>
                </w:rPr>
                <w:t xml:space="preserve">have </w:t>
              </w:r>
            </w:ins>
            <w:r w:rsidRPr="00532908">
              <w:rPr>
                <w:rFonts w:ascii="Times New Roman" w:eastAsia="Times New Roman" w:hAnsi="Times New Roman" w:cs="Times New Roman"/>
                <w:color w:val="7030A0"/>
              </w:rPr>
              <w:t>add</w:t>
            </w:r>
            <w:ins w:id="130" w:author="tao huang" w:date="2018-11-04T12:13:00Z">
              <w:r w:rsidR="00E52A71">
                <w:rPr>
                  <w:rFonts w:ascii="Times New Roman" w:eastAsia="Times New Roman" w:hAnsi="Times New Roman" w:cs="Times New Roman"/>
                  <w:color w:val="7030A0"/>
                </w:rPr>
                <w:t>ed</w:t>
              </w:r>
            </w:ins>
            <w:r w:rsidRPr="00532908">
              <w:rPr>
                <w:rFonts w:ascii="Times New Roman" w:eastAsia="Times New Roman" w:hAnsi="Times New Roman" w:cs="Times New Roman"/>
                <w:color w:val="7030A0"/>
              </w:rPr>
              <w:t xml:space="preserve"> this </w:t>
            </w:r>
            <w:r w:rsidR="009B261E" w:rsidRPr="00532908">
              <w:rPr>
                <w:rFonts w:ascii="Times New Roman" w:eastAsia="Times New Roman" w:hAnsi="Times New Roman" w:cs="Times New Roman"/>
                <w:color w:val="7030A0"/>
              </w:rPr>
              <w:t>in section 6 and section 7.</w:t>
            </w:r>
          </w:p>
          <w:p w14:paraId="7E802ED0" w14:textId="4DE052D6" w:rsidR="00195FBE" w:rsidRDefault="0082558B" w:rsidP="00195FBE">
            <w:pPr>
              <w:spacing w:after="0" w:line="276" w:lineRule="auto"/>
              <w:rPr>
                <w:ins w:id="131" w:author="tao huang" w:date="2018-10-28T21:43:00Z"/>
                <w:rFonts w:ascii="Times New Roman" w:eastAsia="Times New Roman" w:hAnsi="Times New Roman" w:cs="Times New Roman"/>
              </w:rPr>
            </w:pPr>
            <w:r w:rsidRPr="0056537F">
              <w:rPr>
                <w:rFonts w:ascii="Times New Roman" w:eastAsia="Times New Roman" w:hAnsi="Times New Roman" w:cs="Times New Roman"/>
              </w:rPr>
              <w:br/>
            </w:r>
            <w:del w:id="132" w:author="tao huang" w:date="2018-10-28T21:43:00Z">
              <w:r w:rsidRPr="00532908" w:rsidDel="00195FBE">
                <w:rPr>
                  <w:rFonts w:ascii="Times New Roman" w:eastAsia="Times New Roman" w:hAnsi="Times New Roman" w:cs="Times New Roman"/>
                  <w:shd w:val="clear" w:color="auto" w:fill="FFFF00"/>
                  <w:rPrChange w:id="133" w:author="tao huang" w:date="2018-10-28T21:37:00Z">
                    <w:rPr>
                      <w:rFonts w:ascii="Times New Roman" w:eastAsia="Times New Roman" w:hAnsi="Times New Roman" w:cs="Times New Roman"/>
                    </w:rPr>
                  </w:rPrChange>
                </w:rPr>
                <w:delTex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w:delText>
              </w:r>
              <w:r w:rsidRPr="00532908" w:rsidDel="00195FBE">
                <w:rPr>
                  <w:rFonts w:ascii="Times New Roman" w:eastAsia="Times New Roman" w:hAnsi="Times New Roman" w:cs="Times New Roman"/>
                  <w:shd w:val="clear" w:color="auto" w:fill="FFFF00"/>
                </w:rPr>
                <w:delText>use a number of periodic spline transforms of time</w:delText>
              </w:r>
              <w:r w:rsidRPr="00532908" w:rsidDel="00195FBE">
                <w:rPr>
                  <w:rFonts w:ascii="Times New Roman" w:eastAsia="Times New Roman" w:hAnsi="Times New Roman" w:cs="Times New Roman"/>
                  <w:shd w:val="clear" w:color="auto" w:fill="FFFF00"/>
                  <w:rPrChange w:id="134" w:author="tao huang" w:date="2018-10-28T21:37:00Z">
                    <w:rPr>
                      <w:rFonts w:ascii="Times New Roman" w:eastAsia="Times New Roman" w:hAnsi="Times New Roman" w:cs="Times New Roman"/>
                    </w:rPr>
                  </w:rPrChange>
                </w:rPr>
                <w:delText>. Three or four parameters expended here would be much better invested than twelve in discretization. Further reading here:</w:delText>
              </w:r>
              <w:r w:rsidRPr="00532908" w:rsidDel="00195FBE">
                <w:rPr>
                  <w:rFonts w:ascii="Times New Roman" w:eastAsia="Times New Roman" w:hAnsi="Times New Roman" w:cs="Times New Roman"/>
                  <w:shd w:val="clear" w:color="auto" w:fill="FFFF00"/>
                  <w:rPrChange w:id="135" w:author="tao huang" w:date="2018-10-28T21:37:00Z">
                    <w:rPr>
                      <w:rFonts w:ascii="Times New Roman" w:eastAsia="Times New Roman" w:hAnsi="Times New Roman" w:cs="Times New Roman"/>
                    </w:rPr>
                  </w:rPrChange>
                </w:rPr>
                <w:br/>
                <w:delText>https://stats.stackexchange.com/questions/230750/when-should-we-discretize-bin-continuous-independent-variables-features-and-when</w:delText>
              </w:r>
              <w:r w:rsidRPr="00532908" w:rsidDel="00195FBE">
                <w:rPr>
                  <w:rFonts w:ascii="Times New Roman" w:eastAsia="Times New Roman" w:hAnsi="Times New Roman" w:cs="Times New Roman"/>
                  <w:shd w:val="clear" w:color="auto" w:fill="FFFF00"/>
                  <w:rPrChange w:id="136" w:author="tao huang" w:date="2018-10-28T21:37:00Z">
                    <w:rPr>
                      <w:rFonts w:ascii="Times New Roman" w:eastAsia="Times New Roman" w:hAnsi="Times New Roman" w:cs="Times New Roman"/>
                    </w:rPr>
                  </w:rPrChange>
                </w:rPr>
                <w:br/>
                <w:delText>https://stats.stackexchange.com/questions/41227/justification-for-low-high-or-tertiary-splits-in-anova (see the links in Glen_b's answer)</w:delText>
              </w:r>
            </w:del>
            <w:r w:rsidRPr="0056537F">
              <w:rPr>
                <w:rFonts w:ascii="Times New Roman" w:eastAsia="Times New Roman" w:hAnsi="Times New Roman" w:cs="Times New Roman"/>
              </w:rPr>
              <w:br/>
            </w:r>
            <w:ins w:id="137" w:author="tao huang" w:date="2018-10-28T21:43:00Z">
              <w:r w:rsidR="00195FBE" w:rsidRPr="00195FBE">
                <w:rPr>
                  <w:rFonts w:ascii="Times New Roman" w:eastAsia="Times New Roman" w:hAnsi="Times New Roman" w:cs="Times New Roman"/>
                  <w:rPrChange w:id="138" w:author="tao huang" w:date="2018-10-28T21:43:00Z">
                    <w:rPr>
                      <w:rFonts w:ascii="Times New Roman" w:eastAsia="Times New Roman" w:hAnsi="Times New Roman" w:cs="Times New Roman"/>
                      <w:color w:val="C45911" w:themeColor="accent2" w:themeShade="BF"/>
                    </w:rPr>
                  </w:rPrChange>
                </w:rPr>
                <w:t xml:space="preserve">- p. 11: what is "four-week seasonality"? Does this refer to cutting the year into 13 four-week periods (13*4=52), then expending 12 dummies? If so, this corresponds to fitting a periodic *step* function, which stays constant for four weeks and then may change </w:t>
              </w:r>
              <w:r w:rsidR="00195FBE" w:rsidRPr="003E1E39">
                <w:rPr>
                  <w:rFonts w:ascii="Times New Roman" w:eastAsia="Times New Roman" w:hAnsi="Times New Roman" w:cs="Times New Roman"/>
                  <w:noProof/>
                  <w:rPrChange w:id="139" w:author="tao huang" w:date="2018-10-28T23:08:00Z">
                    <w:rPr>
                      <w:rFonts w:ascii="Times New Roman" w:eastAsia="Times New Roman" w:hAnsi="Times New Roman" w:cs="Times New Roman"/>
                      <w:color w:val="C45911" w:themeColor="accent2" w:themeShade="BF"/>
                    </w:rPr>
                  </w:rPrChange>
                </w:rPr>
                <w:t>sharply</w:t>
              </w:r>
              <w:r w:rsidR="00195FBE" w:rsidRPr="00195FBE">
                <w:rPr>
                  <w:rFonts w:ascii="Times New Roman" w:eastAsia="Times New Roman" w:hAnsi="Times New Roman" w:cs="Times New Roman"/>
                  <w:rPrChange w:id="140" w:author="tao huang" w:date="2018-10-28T21:43:00Z">
                    <w:rPr>
                      <w:rFonts w:ascii="Times New Roman" w:eastAsia="Times New Roman" w:hAnsi="Times New Roman" w:cs="Times New Roman"/>
                      <w:color w:val="C45911" w:themeColor="accent2" w:themeShade="BF"/>
                    </w:rPr>
                  </w:rPrChange>
                </w:rPr>
                <w:t xml:space="preserve"> when we enter the next four-week bin. </w:t>
              </w:r>
              <w:r w:rsidR="00195FBE" w:rsidRPr="003E1E39">
                <w:rPr>
                  <w:rFonts w:ascii="Times New Roman" w:eastAsia="Times New Roman" w:hAnsi="Times New Roman" w:cs="Times New Roman"/>
                  <w:noProof/>
                  <w:rPrChange w:id="141" w:author="tao huang" w:date="2018-10-28T23:08:00Z">
                    <w:rPr>
                      <w:rFonts w:ascii="Times New Roman" w:eastAsia="Times New Roman" w:hAnsi="Times New Roman" w:cs="Times New Roman"/>
                      <w:color w:val="C45911" w:themeColor="accent2" w:themeShade="BF"/>
                    </w:rPr>
                  </w:rPrChange>
                </w:rPr>
                <w:t>This</w:t>
              </w:r>
              <w:r w:rsidR="00195FBE" w:rsidRPr="00195FBE">
                <w:rPr>
                  <w:rFonts w:ascii="Times New Roman" w:eastAsia="Times New Roman" w:hAnsi="Times New Roman" w:cs="Times New Roman"/>
                  <w:rPrChange w:id="142" w:author="tao huang" w:date="2018-10-28T21:43:00Z">
                    <w:rPr>
                      <w:rFonts w:ascii="Times New Roman" w:eastAsia="Times New Roman" w:hAnsi="Times New Roman" w:cs="Times New Roman"/>
                      <w:color w:val="C45911" w:themeColor="accent2" w:themeShade="BF"/>
                    </w:rPr>
                  </w:rPrChange>
                </w:rPr>
                <w:t xml:space="preserve"> is discretizing a continuous variable (namely, time). Don't do this. The disadvantages of discretization have been well documented over the years - apart from the almost certainly ecologically invalid step fit I discuss</w:t>
              </w:r>
              <w:r w:rsidR="00195FBE" w:rsidRPr="003E1E39">
                <w:rPr>
                  <w:rFonts w:ascii="Times New Roman" w:eastAsia="Times New Roman" w:hAnsi="Times New Roman" w:cs="Times New Roman"/>
                  <w:noProof/>
                  <w:rPrChange w:id="143" w:author="tao huang" w:date="2018-10-28T23:08:00Z">
                    <w:rPr>
                      <w:rFonts w:ascii="Times New Roman" w:eastAsia="Times New Roman" w:hAnsi="Times New Roman" w:cs="Times New Roman"/>
                      <w:color w:val="C45911" w:themeColor="accent2" w:themeShade="BF"/>
                    </w:rPr>
                  </w:rPrChange>
                </w:rPr>
                <w:t>, it</w:t>
              </w:r>
              <w:r w:rsidR="00195FBE" w:rsidRPr="00195FBE">
                <w:rPr>
                  <w:rFonts w:ascii="Times New Roman" w:eastAsia="Times New Roman" w:hAnsi="Times New Roman" w:cs="Times New Roman"/>
                  <w:rPrChange w:id="144" w:author="tao huang" w:date="2018-10-28T21:43:00Z">
                    <w:rPr>
                      <w:rFonts w:ascii="Times New Roman" w:eastAsia="Times New Roman" w:hAnsi="Times New Roman" w:cs="Times New Roman"/>
                      <w:color w:val="C45911" w:themeColor="accent2" w:themeShade="BF"/>
                    </w:rPr>
                  </w:rPrChange>
                </w:rPr>
                <w:t xml:space="preserve"> also expends far too many degrees of freedom. Instead, use </w:t>
              </w:r>
              <w:r w:rsidR="00195FBE" w:rsidRPr="003E1E39">
                <w:rPr>
                  <w:rFonts w:ascii="Times New Roman" w:eastAsia="Times New Roman" w:hAnsi="Times New Roman" w:cs="Times New Roman"/>
                  <w:noProof/>
                  <w:rPrChange w:id="145" w:author="tao huang" w:date="2018-10-28T23:08:00Z">
                    <w:rPr>
                      <w:rFonts w:ascii="Times New Roman" w:eastAsia="Times New Roman" w:hAnsi="Times New Roman" w:cs="Times New Roman"/>
                      <w:color w:val="C45911" w:themeColor="accent2" w:themeShade="BF"/>
                    </w:rPr>
                  </w:rPrChange>
                </w:rPr>
                <w:t>a number of</w:t>
              </w:r>
              <w:r w:rsidR="00195FBE" w:rsidRPr="00195FBE">
                <w:rPr>
                  <w:rFonts w:ascii="Times New Roman" w:eastAsia="Times New Roman" w:hAnsi="Times New Roman" w:cs="Times New Roman"/>
                  <w:rPrChange w:id="146" w:author="tao huang" w:date="2018-10-28T21:43:00Z">
                    <w:rPr>
                      <w:rFonts w:ascii="Times New Roman" w:eastAsia="Times New Roman" w:hAnsi="Times New Roman" w:cs="Times New Roman"/>
                      <w:color w:val="C45911" w:themeColor="accent2" w:themeShade="BF"/>
                    </w:rPr>
                  </w:rPrChange>
                </w:rPr>
                <w:t xml:space="preserve"> periodic </w:t>
              </w:r>
              <w:r w:rsidR="00195FBE" w:rsidRPr="003E1E39">
                <w:rPr>
                  <w:rFonts w:ascii="Times New Roman" w:eastAsia="Times New Roman" w:hAnsi="Times New Roman" w:cs="Times New Roman"/>
                  <w:noProof/>
                  <w:rPrChange w:id="147" w:author="tao huang" w:date="2018-10-28T23:08:00Z">
                    <w:rPr>
                      <w:rFonts w:ascii="Times New Roman" w:eastAsia="Times New Roman" w:hAnsi="Times New Roman" w:cs="Times New Roman"/>
                      <w:color w:val="C45911" w:themeColor="accent2" w:themeShade="BF"/>
                    </w:rPr>
                  </w:rPrChange>
                </w:rPr>
                <w:t>spline</w:t>
              </w:r>
              <w:r w:rsidR="00195FBE" w:rsidRPr="00195FBE">
                <w:rPr>
                  <w:rFonts w:ascii="Times New Roman" w:eastAsia="Times New Roman" w:hAnsi="Times New Roman" w:cs="Times New Roman"/>
                  <w:rPrChange w:id="148" w:author="tao huang" w:date="2018-10-28T21:43:00Z">
                    <w:rPr>
                      <w:rFonts w:ascii="Times New Roman" w:eastAsia="Times New Roman" w:hAnsi="Times New Roman" w:cs="Times New Roman"/>
                      <w:color w:val="C45911" w:themeColor="accent2" w:themeShade="BF"/>
                    </w:rPr>
                  </w:rPrChange>
                </w:rPr>
                <w:t xml:space="preserve"> transforms of time. Three or four parameters expended here would </w:t>
              </w:r>
              <w:r w:rsidR="00195FBE" w:rsidRPr="003E1E39">
                <w:rPr>
                  <w:rFonts w:ascii="Times New Roman" w:eastAsia="Times New Roman" w:hAnsi="Times New Roman" w:cs="Times New Roman"/>
                  <w:noProof/>
                  <w:rPrChange w:id="149" w:author="tao huang" w:date="2018-10-28T23:08:00Z">
                    <w:rPr>
                      <w:rFonts w:ascii="Times New Roman" w:eastAsia="Times New Roman" w:hAnsi="Times New Roman" w:cs="Times New Roman"/>
                      <w:color w:val="C45911" w:themeColor="accent2" w:themeShade="BF"/>
                    </w:rPr>
                  </w:rPrChange>
                </w:rPr>
                <w:t>be much better invested</w:t>
              </w:r>
              <w:r w:rsidR="00195FBE" w:rsidRPr="00195FBE">
                <w:rPr>
                  <w:rFonts w:ascii="Times New Roman" w:eastAsia="Times New Roman" w:hAnsi="Times New Roman" w:cs="Times New Roman"/>
                  <w:rPrChange w:id="150" w:author="tao huang" w:date="2018-10-28T21:43:00Z">
                    <w:rPr>
                      <w:rFonts w:ascii="Times New Roman" w:eastAsia="Times New Roman" w:hAnsi="Times New Roman" w:cs="Times New Roman"/>
                      <w:color w:val="C45911" w:themeColor="accent2" w:themeShade="BF"/>
                    </w:rPr>
                  </w:rPrChange>
                </w:rPr>
                <w:t xml:space="preserve"> than twelve in discretization. Further reading here:</w:t>
              </w:r>
            </w:ins>
          </w:p>
          <w:p w14:paraId="31D6CCBC" w14:textId="77777777" w:rsidR="00195FBE" w:rsidRPr="00195FBE" w:rsidRDefault="00195FBE" w:rsidP="00195FBE">
            <w:pPr>
              <w:spacing w:after="0" w:line="276" w:lineRule="auto"/>
              <w:rPr>
                <w:ins w:id="151" w:author="tao huang" w:date="2018-10-28T21:43:00Z"/>
                <w:rFonts w:ascii="Times New Roman" w:eastAsia="Times New Roman" w:hAnsi="Times New Roman" w:cs="Times New Roman"/>
                <w:rPrChange w:id="152" w:author="tao huang" w:date="2018-10-28T21:43:00Z">
                  <w:rPr>
                    <w:ins w:id="153" w:author="tao huang" w:date="2018-10-28T21:43:00Z"/>
                    <w:rFonts w:ascii="Times New Roman" w:eastAsia="Times New Roman" w:hAnsi="Times New Roman" w:cs="Times New Roman"/>
                    <w:color w:val="C45911" w:themeColor="accent2" w:themeShade="BF"/>
                  </w:rPr>
                </w:rPrChange>
              </w:rPr>
            </w:pPr>
          </w:p>
          <w:p w14:paraId="1690F027" w14:textId="77777777" w:rsidR="00195FBE" w:rsidRPr="00195FBE" w:rsidRDefault="00195FBE" w:rsidP="00195FBE">
            <w:pPr>
              <w:spacing w:after="0" w:line="276" w:lineRule="auto"/>
              <w:rPr>
                <w:ins w:id="154" w:author="tao huang" w:date="2018-10-28T21:43:00Z"/>
                <w:rFonts w:ascii="Times New Roman" w:eastAsia="Times New Roman" w:hAnsi="Times New Roman" w:cs="Times New Roman"/>
                <w:rPrChange w:id="155" w:author="tao huang" w:date="2018-10-28T21:43:00Z">
                  <w:rPr>
                    <w:ins w:id="156" w:author="tao huang" w:date="2018-10-28T21:43:00Z"/>
                    <w:rFonts w:ascii="Times New Roman" w:eastAsia="Times New Roman" w:hAnsi="Times New Roman" w:cs="Times New Roman"/>
                    <w:color w:val="C45911" w:themeColor="accent2" w:themeShade="BF"/>
                  </w:rPr>
                </w:rPrChange>
              </w:rPr>
            </w:pPr>
            <w:ins w:id="157" w:author="tao huang" w:date="2018-10-28T21:43:00Z">
              <w:r w:rsidRPr="00195FBE">
                <w:rPr>
                  <w:rFonts w:ascii="Times New Roman" w:eastAsia="Times New Roman" w:hAnsi="Times New Roman" w:cs="Times New Roman"/>
                  <w:rPrChange w:id="158" w:author="tao huang" w:date="2018-10-28T21:43:00Z">
                    <w:rPr>
                      <w:rFonts w:ascii="Times New Roman" w:eastAsia="Times New Roman" w:hAnsi="Times New Roman" w:cs="Times New Roman"/>
                      <w:color w:val="C45911" w:themeColor="accent2" w:themeShade="BF"/>
                    </w:rPr>
                  </w:rPrChange>
                </w:rPr>
                <w:t>https://stats.stackexchange.com/questions/230750/when-should-we-discretize-bin-continuous-independent-variables-features-and-when</w:t>
              </w:r>
            </w:ins>
          </w:p>
          <w:p w14:paraId="32171E76" w14:textId="5159D51E" w:rsidR="008E46EF" w:rsidRPr="00195FBE" w:rsidRDefault="00195FBE">
            <w:pPr>
              <w:spacing w:after="0" w:line="276" w:lineRule="auto"/>
              <w:rPr>
                <w:rFonts w:ascii="Times New Roman" w:eastAsia="Times New Roman" w:hAnsi="Times New Roman" w:cs="Times New Roman"/>
                <w:rPrChange w:id="159" w:author="tao huang" w:date="2018-10-28T21:43:00Z">
                  <w:rPr>
                    <w:rFonts w:ascii="Times New Roman" w:eastAsia="Times New Roman" w:hAnsi="Times New Roman" w:cs="Times New Roman"/>
                    <w:color w:val="C45911" w:themeColor="accent2" w:themeShade="BF"/>
                  </w:rPr>
                </w:rPrChange>
              </w:rPr>
              <w:pPrChange w:id="160" w:author="tao huang" w:date="2018-10-28T21:43:00Z">
                <w:pPr>
                  <w:shd w:val="clear" w:color="auto" w:fill="FFFFFF"/>
                  <w:spacing w:after="0" w:line="276" w:lineRule="auto"/>
                </w:pPr>
              </w:pPrChange>
            </w:pPr>
            <w:ins w:id="161" w:author="tao huang" w:date="2018-10-28T21:43:00Z">
              <w:r w:rsidRPr="00195FBE">
                <w:rPr>
                  <w:rFonts w:ascii="Times New Roman" w:eastAsia="Times New Roman" w:hAnsi="Times New Roman" w:cs="Times New Roman"/>
                  <w:rPrChange w:id="162" w:author="tao huang" w:date="2018-10-28T21:43:00Z">
                    <w:rPr>
                      <w:rFonts w:ascii="Times New Roman" w:eastAsia="Times New Roman" w:hAnsi="Times New Roman" w:cs="Times New Roman"/>
                      <w:color w:val="C45911" w:themeColor="accent2" w:themeShade="BF"/>
                    </w:rPr>
                  </w:rPrChange>
                </w:rPr>
                <w:t xml:space="preserve">https://stats.stackexchange.com/questions/41227/justification-for-low-high-or-tertiary-splits-in-anova (see the links in </w:t>
              </w:r>
              <w:proofErr w:type="spellStart"/>
              <w:r w:rsidRPr="00195FBE">
                <w:rPr>
                  <w:rFonts w:ascii="Times New Roman" w:eastAsia="Times New Roman" w:hAnsi="Times New Roman" w:cs="Times New Roman"/>
                  <w:rPrChange w:id="163" w:author="tao huang" w:date="2018-10-28T21:43:00Z">
                    <w:rPr>
                      <w:rFonts w:ascii="Times New Roman" w:eastAsia="Times New Roman" w:hAnsi="Times New Roman" w:cs="Times New Roman"/>
                      <w:color w:val="C45911" w:themeColor="accent2" w:themeShade="BF"/>
                    </w:rPr>
                  </w:rPrChange>
                </w:rPr>
                <w:t>Glen_b's</w:t>
              </w:r>
              <w:proofErr w:type="spellEnd"/>
              <w:r w:rsidRPr="00195FBE">
                <w:rPr>
                  <w:rFonts w:ascii="Times New Roman" w:eastAsia="Times New Roman" w:hAnsi="Times New Roman" w:cs="Times New Roman"/>
                  <w:rPrChange w:id="164" w:author="tao huang" w:date="2018-10-28T21:43:00Z">
                    <w:rPr>
                      <w:rFonts w:ascii="Times New Roman" w:eastAsia="Times New Roman" w:hAnsi="Times New Roman" w:cs="Times New Roman"/>
                      <w:color w:val="C45911" w:themeColor="accent2" w:themeShade="BF"/>
                    </w:rPr>
                  </w:rPrChange>
                </w:rPr>
                <w:t xml:space="preserve"> answer)</w:t>
              </w:r>
            </w:ins>
          </w:p>
          <w:p w14:paraId="4C505444" w14:textId="77777777" w:rsidR="008E46EF" w:rsidRPr="0056537F" w:rsidRDefault="008E46EF">
            <w:pPr>
              <w:shd w:val="clear" w:color="auto" w:fill="FFFFFF" w:themeFill="background1"/>
              <w:spacing w:after="0" w:line="276" w:lineRule="auto"/>
              <w:rPr>
                <w:rFonts w:ascii="Times New Roman" w:eastAsia="Times New Roman" w:hAnsi="Times New Roman" w:cs="Times New Roman"/>
                <w:color w:val="C45911" w:themeColor="accent2" w:themeShade="BF"/>
              </w:rPr>
              <w:pPrChange w:id="165" w:author="tao huang" w:date="2018-10-28T21:40:00Z">
                <w:pPr>
                  <w:shd w:val="clear" w:color="auto" w:fill="FFFFFF"/>
                  <w:spacing w:after="0" w:line="276" w:lineRule="auto"/>
                </w:pPr>
              </w:pPrChange>
            </w:pPr>
          </w:p>
          <w:p w14:paraId="294F84B9" w14:textId="6C7FA18E" w:rsidR="00425392" w:rsidRPr="0056537F" w:rsidDel="00DF152C" w:rsidRDefault="008E46EF">
            <w:pPr>
              <w:shd w:val="clear" w:color="auto" w:fill="FFFFFF" w:themeFill="background1"/>
              <w:spacing w:after="0" w:line="276" w:lineRule="auto"/>
              <w:rPr>
                <w:del w:id="166" w:author="韬 黄" w:date="2018-10-27T20:15:00Z"/>
                <w:rFonts w:ascii="Times New Roman" w:eastAsia="Times New Roman" w:hAnsi="Times New Roman" w:cs="Times New Roman"/>
                <w:color w:val="7030A0"/>
              </w:rPr>
              <w:pPrChange w:id="167"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202AF0" w:rsidRPr="0056537F">
              <w:rPr>
                <w:rFonts w:ascii="Times New Roman" w:eastAsia="Times New Roman" w:hAnsi="Times New Roman" w:cs="Times New Roman"/>
                <w:color w:val="7030A0"/>
              </w:rPr>
              <w:t xml:space="preserve">we use </w:t>
            </w:r>
            <w:r w:rsidR="00C2361B" w:rsidRPr="0056537F">
              <w:rPr>
                <w:rFonts w:ascii="Times New Roman" w:eastAsia="Times New Roman" w:hAnsi="Times New Roman" w:cs="Times New Roman"/>
                <w:color w:val="7030A0"/>
              </w:rPr>
              <w:t xml:space="preserve">the deterministic </w:t>
            </w:r>
            <w:r w:rsidR="00202AF0" w:rsidRPr="0056537F">
              <w:rPr>
                <w:rFonts w:ascii="Times New Roman" w:eastAsia="Times New Roman" w:hAnsi="Times New Roman" w:cs="Times New Roman"/>
                <w:color w:val="7030A0"/>
              </w:rPr>
              <w:t>four-week</w:t>
            </w:r>
            <w:r w:rsidRPr="0056537F">
              <w:rPr>
                <w:rFonts w:ascii="Times New Roman" w:eastAsia="Times New Roman" w:hAnsi="Times New Roman" w:cs="Times New Roman"/>
                <w:color w:val="7030A0"/>
              </w:rPr>
              <w:t xml:space="preserve"> dummy variables (e.g., </w:t>
            </w:r>
            <w:r w:rsidR="00031F73" w:rsidRPr="0056537F">
              <w:rPr>
                <w:rFonts w:ascii="Times New Roman" w:eastAsia="Times New Roman" w:hAnsi="Times New Roman" w:cs="Times New Roman"/>
                <w:color w:val="7030A0"/>
              </w:rPr>
              <w:t>12 four-week</w:t>
            </w:r>
            <w:r w:rsidRPr="0056537F">
              <w:rPr>
                <w:rFonts w:ascii="Times New Roman" w:eastAsia="Times New Roman" w:hAnsi="Times New Roman" w:cs="Times New Roman"/>
                <w:color w:val="7030A0"/>
              </w:rPr>
              <w:t xml:space="preserve"> dummy variables for the 52 weeks)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w:t>
            </w:r>
            <w:ins w:id="168" w:author="tao huang" w:date="2018-10-28T23:02:00Z">
              <w:r w:rsidR="00044520">
                <w:rPr>
                  <w:rFonts w:ascii="Times New Roman" w:eastAsia="Times New Roman" w:hAnsi="Times New Roman" w:cs="Times New Roman"/>
                  <w:color w:val="7030A0"/>
                </w:rPr>
                <w:t>,</w:t>
              </w:r>
            </w:ins>
            <w:r w:rsidR="005E2EC2" w:rsidRPr="0056537F">
              <w:rPr>
                <w:rFonts w:ascii="Times New Roman" w:eastAsia="Times New Roman" w:hAnsi="Times New Roman" w:cs="Times New Roman"/>
                <w:color w:val="7030A0"/>
              </w:rPr>
              <w:t xml:space="preserve"> </w:t>
            </w:r>
            <w:r w:rsidR="005E2EC2" w:rsidRPr="00044520">
              <w:rPr>
                <w:rFonts w:ascii="Times New Roman" w:eastAsia="Times New Roman" w:hAnsi="Times New Roman" w:cs="Times New Roman"/>
                <w:noProof/>
                <w:color w:val="7030A0"/>
              </w:rPr>
              <w:t>etc.</w:t>
            </w:r>
            <w:r w:rsidR="005E2EC2" w:rsidRPr="0056537F">
              <w:rPr>
                <w:rFonts w:ascii="Times New Roman" w:eastAsia="Times New Roman" w:hAnsi="Times New Roman" w:cs="Times New Roman"/>
                <w:color w:val="7030A0"/>
              </w:rPr>
              <w:t xml:space="preserve">).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ins w:id="169" w:author="韬 黄" w:date="2018-10-27T20:15:00Z">
              <w:r w:rsidR="00DF152C">
                <w:rPr>
                  <w:rFonts w:ascii="Times New Roman" w:eastAsia="Times New Roman" w:hAnsi="Times New Roman" w:cs="Times New Roman"/>
                  <w:color w:val="7030A0"/>
                </w:rPr>
                <w:t>s</w:t>
              </w:r>
            </w:ins>
            <w:r w:rsidR="009441FB" w:rsidRPr="0056537F">
              <w:rPr>
                <w:rFonts w:ascii="Times New Roman" w:eastAsia="Times New Roman" w:hAnsi="Times New Roman" w:cs="Times New Roman"/>
                <w:color w:val="7030A0"/>
              </w:rPr>
              <w:t xml:space="preserve"> and has a cost of </w:t>
            </w:r>
            <w:r w:rsidR="009441FB" w:rsidRPr="003E1E39">
              <w:rPr>
                <w:rFonts w:ascii="Times New Roman" w:eastAsia="Times New Roman" w:hAnsi="Times New Roman" w:cs="Times New Roman"/>
                <w:noProof/>
                <w:color w:val="7030A0"/>
              </w:rPr>
              <w:t>degree</w:t>
            </w:r>
            <w:ins w:id="170" w:author="tao huang" w:date="2018-10-28T23:02:00Z">
              <w:r w:rsidR="00044520" w:rsidRPr="00044520">
                <w:rPr>
                  <w:rFonts w:ascii="Times New Roman" w:eastAsia="Times New Roman" w:hAnsi="Times New Roman" w:cs="Times New Roman"/>
                  <w:noProof/>
                  <w:color w:val="7030A0"/>
                  <w:rPrChange w:id="171" w:author="tao huang" w:date="2018-10-28T23:02:00Z">
                    <w:rPr>
                      <w:rFonts w:ascii="Times New Roman" w:eastAsia="Times New Roman" w:hAnsi="Times New Roman" w:cs="Times New Roman"/>
                      <w:noProof/>
                      <w:color w:val="7030A0"/>
                      <w:u w:val="thick" w:color="28B473"/>
                    </w:rPr>
                  </w:rPrChange>
                </w:rPr>
                <w:t>s</w:t>
              </w:r>
            </w:ins>
            <w:r w:rsidR="009441FB" w:rsidRPr="0056537F">
              <w:rPr>
                <w:rFonts w:ascii="Times New Roman" w:eastAsia="Times New Roman" w:hAnsi="Times New Roman" w:cs="Times New Roman"/>
                <w:color w:val="7030A0"/>
              </w:rPr>
              <w:t xml:space="preserv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del w:id="172" w:author="tao huang" w:date="2018-11-04T12:14:00Z">
              <w:r w:rsidR="00425392" w:rsidRPr="0056537F" w:rsidDel="00B43739">
                <w:rPr>
                  <w:rFonts w:ascii="Times New Roman" w:eastAsia="Times New Roman" w:hAnsi="Times New Roman" w:cs="Times New Roman"/>
                  <w:color w:val="7030A0"/>
                </w:rPr>
                <w:delText xml:space="preserve">the </w:delText>
              </w:r>
              <w:r w:rsidR="00425392" w:rsidRPr="00FD2068" w:rsidDel="00B43739">
                <w:rPr>
                  <w:rFonts w:ascii="Times New Roman" w:eastAsia="Times New Roman" w:hAnsi="Times New Roman" w:cs="Times New Roman"/>
                  <w:color w:val="7030A0"/>
                </w:rPr>
                <w:delText>retailer</w:delText>
              </w:r>
            </w:del>
            <w:ins w:id="173" w:author="tao huang" w:date="2018-11-04T12:14:00Z">
              <w:r w:rsidR="00B43739">
                <w:rPr>
                  <w:rFonts w:ascii="Times New Roman" w:eastAsia="Times New Roman" w:hAnsi="Times New Roman" w:cs="Times New Roman"/>
                  <w:color w:val="7030A0"/>
                </w:rPr>
                <w:t>our</w:t>
              </w:r>
            </w:ins>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w:t>
            </w:r>
            <w:del w:id="174" w:author="tao huang" w:date="2018-11-04T12:14:00Z">
              <w:r w:rsidR="00425392" w:rsidRPr="00FD2068" w:rsidDel="00B43739">
                <w:rPr>
                  <w:rFonts w:ascii="Times New Roman" w:eastAsia="Times New Roman" w:hAnsi="Times New Roman" w:cs="Times New Roman"/>
                  <w:color w:val="7030A0"/>
                </w:rPr>
                <w:delText xml:space="preserve">usually </w:delText>
              </w:r>
            </w:del>
            <w:r w:rsidR="00544B11" w:rsidRPr="00FD2068">
              <w:rPr>
                <w:rFonts w:ascii="Times New Roman" w:eastAsia="Times New Roman" w:hAnsi="Times New Roman" w:cs="Times New Roman"/>
                <w:color w:val="7030A0"/>
              </w:rPr>
              <w:t>estimated with a comparably large sample (e.g., 160 weeks</w:t>
            </w:r>
            <w:del w:id="175" w:author="tao huang" w:date="2018-11-04T12:14:00Z">
              <w:r w:rsidR="00425392" w:rsidRPr="00FD2068" w:rsidDel="00B43739">
                <w:rPr>
                  <w:rFonts w:ascii="Times New Roman" w:eastAsia="Times New Roman" w:hAnsi="Times New Roman" w:cs="Times New Roman"/>
                  <w:color w:val="7030A0"/>
                </w:rPr>
                <w:delText xml:space="preserve"> in our study</w:delText>
              </w:r>
            </w:del>
            <w:r w:rsidR="00544B11" w:rsidRPr="00FD2068">
              <w:rPr>
                <w:rFonts w:ascii="Times New Roman" w:eastAsia="Times New Roman" w:hAnsi="Times New Roman" w:cs="Times New Roman"/>
                <w:color w:val="7030A0"/>
              </w:rPr>
              <w:t xml:space="preserve">),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C902B9" w:rsidRPr="00FD2068">
              <w:rPr>
                <w:rFonts w:ascii="Times New Roman" w:eastAsia="Times New Roman" w:hAnsi="Times New Roman" w:cs="Times New Roman"/>
                <w:color w:val="7030A0"/>
              </w:rPr>
              <w:t xml:space="preserve">the </w:t>
            </w:r>
            <w:r w:rsidR="00544B11" w:rsidRPr="00FD2068">
              <w:rPr>
                <w:rFonts w:ascii="Times New Roman" w:eastAsia="Times New Roman" w:hAnsi="Times New Roman" w:cs="Times New Roman"/>
                <w:color w:val="7030A0"/>
              </w:rPr>
              <w:t>degree</w:t>
            </w:r>
            <w:ins w:id="176" w:author="Didier Soopramanien" w:date="2018-10-23T09:14:00Z">
              <w:r w:rsidR="00C902B9" w:rsidRPr="00FD2068">
                <w:rPr>
                  <w:rFonts w:ascii="Times New Roman" w:eastAsia="Times New Roman" w:hAnsi="Times New Roman" w:cs="Times New Roman"/>
                  <w:color w:val="7030A0"/>
                </w:rPr>
                <w:t>s</w:t>
              </w:r>
            </w:ins>
            <w:r w:rsidR="00544B11" w:rsidRPr="00FD2068">
              <w:rPr>
                <w:rFonts w:ascii="Times New Roman" w:eastAsia="Times New Roman" w:hAnsi="Times New Roman" w:cs="Times New Roman"/>
                <w:color w:val="7030A0"/>
              </w:rPr>
              <w:t xml:space="preserve"> of freedom is not an</w:t>
            </w:r>
            <w:r w:rsidR="00390562"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 xml:space="preserve">issue. </w:t>
            </w:r>
            <w:del w:id="177" w:author="韬 黄" w:date="2018-10-27T20:15:00Z">
              <w:r w:rsidR="00055795" w:rsidRPr="00FD2068" w:rsidDel="00DF152C">
                <w:rPr>
                  <w:rFonts w:ascii="Times New Roman" w:eastAsia="Times New Roman" w:hAnsi="Times New Roman" w:cs="Times New Roman"/>
                  <w:color w:val="7030A0"/>
                </w:rPr>
                <w:delText>Also, the effect is in theory allowed to change sharply across different four-week bins, but it empirically depends on the data.</w:delText>
              </w:r>
            </w:del>
          </w:p>
          <w:p w14:paraId="267D31C9" w14:textId="77777777" w:rsidR="00425392" w:rsidRPr="0056537F" w:rsidRDefault="00425392">
            <w:pPr>
              <w:shd w:val="clear" w:color="auto" w:fill="FFFFFF" w:themeFill="background1"/>
              <w:spacing w:after="0" w:line="276" w:lineRule="auto"/>
              <w:rPr>
                <w:rFonts w:ascii="Times New Roman" w:eastAsia="Times New Roman" w:hAnsi="Times New Roman" w:cs="Times New Roman"/>
                <w:color w:val="7030A0"/>
              </w:rPr>
              <w:pPrChange w:id="178" w:author="tao huang" w:date="2018-10-28T21:40:00Z">
                <w:pPr>
                  <w:shd w:val="clear" w:color="auto" w:fill="FFFFFF"/>
                  <w:spacing w:after="0" w:line="276" w:lineRule="auto"/>
                </w:pPr>
              </w:pPrChange>
            </w:pPr>
          </w:p>
          <w:p w14:paraId="2AC604EE" w14:textId="207904A8" w:rsidR="00055795" w:rsidRDefault="00055795">
            <w:pPr>
              <w:shd w:val="clear" w:color="auto" w:fill="FFFFFF" w:themeFill="background1"/>
              <w:spacing w:after="0" w:line="276" w:lineRule="auto"/>
              <w:rPr>
                <w:ins w:id="179" w:author="韬 黄" w:date="2018-10-27T20:19:00Z"/>
                <w:rFonts w:ascii="Times New Roman" w:eastAsia="Times New Roman" w:hAnsi="Times New Roman" w:cs="Times New Roman"/>
                <w:color w:val="7030A0"/>
              </w:rPr>
              <w:pPrChange w:id="180" w:author="tao huang" w:date="2018-10-28T21:40:00Z">
                <w:pPr>
                  <w:shd w:val="clear" w:color="auto" w:fill="FFFFFF"/>
                  <w:spacing w:after="0" w:line="276" w:lineRule="auto"/>
                </w:pPr>
              </w:pPrChange>
            </w:pPr>
          </w:p>
          <w:p w14:paraId="5DB45EEC" w14:textId="6F2D21AA" w:rsidR="00092633" w:rsidRPr="0056537F" w:rsidDel="00092633" w:rsidRDefault="00092633">
            <w:pPr>
              <w:shd w:val="clear" w:color="auto" w:fill="FFFFFF" w:themeFill="background1"/>
              <w:spacing w:after="0" w:line="276" w:lineRule="auto"/>
              <w:rPr>
                <w:del w:id="181" w:author="韬 黄" w:date="2018-10-27T20:20:00Z"/>
                <w:rFonts w:ascii="Times New Roman" w:eastAsia="Times New Roman" w:hAnsi="Times New Roman" w:cs="Times New Roman"/>
                <w:color w:val="7030A0"/>
              </w:rPr>
              <w:pPrChange w:id="182" w:author="tao huang" w:date="2018-10-28T21:40:00Z">
                <w:pPr>
                  <w:shd w:val="clear" w:color="auto" w:fill="FFFFFF"/>
                  <w:spacing w:after="0" w:line="276" w:lineRule="auto"/>
                </w:pPr>
              </w:pPrChange>
            </w:pPr>
            <w:ins w:id="183" w:author="韬 黄" w:date="2018-10-27T20:20:00Z">
              <w:r>
                <w:rPr>
                  <w:rFonts w:ascii="Times New Roman" w:eastAsia="Times New Roman" w:hAnsi="Times New Roman" w:cs="Times New Roman"/>
                  <w:color w:val="7030A0"/>
                </w:rPr>
                <w:t>We think</w:t>
              </w:r>
            </w:ins>
            <w:ins w:id="184" w:author="韬 黄" w:date="2018-10-27T20:19:00Z">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w:t>
              </w:r>
            </w:ins>
            <w:ins w:id="185" w:author="韬 黄" w:date="2018-10-27T20:20:00Z">
              <w:r>
                <w:rPr>
                  <w:rFonts w:ascii="Times New Roman" w:eastAsia="Times New Roman" w:hAnsi="Times New Roman" w:cs="Times New Roman"/>
                  <w:color w:val="7030A0"/>
                </w:rPr>
                <w:t>on the</w:t>
              </w:r>
            </w:ins>
            <w:ins w:id="186" w:author="韬 黄" w:date="2018-10-27T20:19:00Z">
              <w:r>
                <w:rPr>
                  <w:rFonts w:ascii="Times New Roman" w:eastAsia="Times New Roman" w:hAnsi="Times New Roman" w:cs="Times New Roman"/>
                  <w:color w:val="7030A0"/>
                </w:rPr>
                <w:t xml:space="preserve"> </w:t>
              </w:r>
            </w:ins>
            <w:ins w:id="187" w:author="韬 黄" w:date="2018-10-27T20:20:00Z">
              <w:r>
                <w:rPr>
                  <w:rFonts w:ascii="Times New Roman" w:eastAsia="Times New Roman" w:hAnsi="Times New Roman" w:cs="Times New Roman"/>
                  <w:color w:val="7030A0"/>
                </w:rPr>
                <w:t xml:space="preserve">characteristics of the data. </w:t>
              </w:r>
            </w:ins>
          </w:p>
          <w:p w14:paraId="222547A9" w14:textId="6C54FE02" w:rsidR="00092633" w:rsidRDefault="00197BE4">
            <w:pPr>
              <w:shd w:val="clear" w:color="auto" w:fill="FFFFFF" w:themeFill="background1"/>
              <w:spacing w:after="0" w:line="276" w:lineRule="auto"/>
              <w:rPr>
                <w:ins w:id="188" w:author="韬 黄" w:date="2018-10-27T20:22:00Z"/>
                <w:rFonts w:ascii="Times New Roman" w:eastAsia="Times New Roman" w:hAnsi="Times New Roman" w:cs="Times New Roman"/>
                <w:color w:val="7030A0"/>
              </w:rPr>
              <w:pPrChange w:id="18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del w:id="190" w:author="tao huang" w:date="2018-11-04T12:15:00Z">
              <w:r w:rsidR="00031F73" w:rsidRPr="0056537F" w:rsidDel="008717AD">
                <w:rPr>
                  <w:rFonts w:ascii="Times New Roman" w:eastAsia="Times New Roman" w:hAnsi="Times New Roman" w:cs="Times New Roman"/>
                  <w:color w:val="7030A0"/>
                </w:rPr>
                <w:delText>this</w:delText>
              </w:r>
              <w:r w:rsidRPr="0056537F" w:rsidDel="008717AD">
                <w:rPr>
                  <w:rFonts w:ascii="Times New Roman" w:eastAsia="Times New Roman" w:hAnsi="Times New Roman" w:cs="Times New Roman"/>
                  <w:color w:val="7030A0"/>
                </w:rPr>
                <w:delText xml:space="preserve"> </w:delText>
              </w:r>
            </w:del>
            <w:ins w:id="191" w:author="tao huang" w:date="2018-11-04T12:15:00Z">
              <w:r w:rsidR="008717AD">
                <w:rPr>
                  <w:rFonts w:ascii="Times New Roman" w:eastAsia="Times New Roman" w:hAnsi="Times New Roman" w:cs="Times New Roman"/>
                  <w:color w:val="7030A0"/>
                </w:rPr>
                <w:t>our</w:t>
              </w:r>
              <w:r w:rsidR="008717AD"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ins w:id="192" w:author="韬 黄" w:date="2018-10-27T20:28:00Z">
              <w:r w:rsidR="00DC6424">
                <w:rPr>
                  <w:rFonts w:ascii="Times New Roman" w:eastAsia="Times New Roman" w:hAnsi="Times New Roman" w:cs="Times New Roman"/>
                  <w:color w:val="7030A0"/>
                </w:rPr>
                <w:t xml:space="preserve">weekly </w:t>
              </w:r>
            </w:ins>
            <w:del w:id="193" w:author="韬 黄" w:date="2018-10-27T20:21:00Z">
              <w:r w:rsidR="00031F73" w:rsidRPr="0056537F" w:rsidDel="00092633">
                <w:rPr>
                  <w:rFonts w:ascii="Times New Roman" w:eastAsia="Times New Roman" w:hAnsi="Times New Roman" w:cs="Times New Roman"/>
                  <w:color w:val="7030A0"/>
                </w:rPr>
                <w:delText xml:space="preserve">real </w:delText>
              </w:r>
            </w:del>
            <w:r w:rsidR="00031F73" w:rsidRPr="0056537F">
              <w:rPr>
                <w:rFonts w:ascii="Times New Roman" w:eastAsia="Times New Roman" w:hAnsi="Times New Roman" w:cs="Times New Roman"/>
                <w:color w:val="7030A0"/>
              </w:rPr>
              <w:t>retail</w:t>
            </w:r>
            <w:ins w:id="194" w:author="韬 黄" w:date="2018-10-27T20:16:00Z">
              <w:r w:rsidR="003C0646">
                <w:rPr>
                  <w:rFonts w:ascii="Times New Roman" w:eastAsia="Times New Roman" w:hAnsi="Times New Roman" w:cs="Times New Roman"/>
                  <w:color w:val="7030A0"/>
                </w:rPr>
                <w:t>er</w:t>
              </w:r>
            </w:ins>
            <w:r w:rsidR="00031F73" w:rsidRPr="0056537F">
              <w:rPr>
                <w:rFonts w:ascii="Times New Roman" w:eastAsia="Times New Roman" w:hAnsi="Times New Roman" w:cs="Times New Roman"/>
                <w:color w:val="7030A0"/>
              </w:rPr>
              <w:t xml:space="preserve"> data </w:t>
            </w:r>
            <w:ins w:id="195" w:author="韬 黄" w:date="2018-10-27T20:16:00Z">
              <w:r w:rsidR="003C0646">
                <w:rPr>
                  <w:rFonts w:ascii="Times New Roman" w:eastAsia="Times New Roman" w:hAnsi="Times New Roman" w:cs="Times New Roman"/>
                  <w:color w:val="7030A0"/>
                </w:rPr>
                <w:t xml:space="preserve">at SKU level </w:t>
              </w:r>
            </w:ins>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ins w:id="196" w:author="韬 黄" w:date="2018-10-27T20:16:00Z">
              <w:r w:rsidR="003C0646">
                <w:rPr>
                  <w:rFonts w:ascii="Times New Roman" w:eastAsia="Times New Roman" w:hAnsi="Times New Roman" w:cs="Times New Roman"/>
                  <w:color w:val="7030A0"/>
                </w:rPr>
                <w:t xml:space="preserve">, </w:t>
              </w:r>
            </w:ins>
            <w:ins w:id="197" w:author="韬 黄" w:date="2018-10-27T20:18:00Z">
              <w:r w:rsidR="00092633">
                <w:rPr>
                  <w:rFonts w:ascii="Times New Roman" w:eastAsia="Times New Roman" w:hAnsi="Times New Roman" w:cs="Times New Roman"/>
                  <w:color w:val="7030A0"/>
                </w:rPr>
                <w:t>product sales have</w:t>
              </w:r>
            </w:ins>
            <w:del w:id="198" w:author="韬 黄" w:date="2018-10-27T20:16:00Z">
              <w:r w:rsidR="00031F73" w:rsidRPr="0056537F" w:rsidDel="003C0646">
                <w:rPr>
                  <w:rFonts w:ascii="Times New Roman" w:eastAsia="Times New Roman" w:hAnsi="Times New Roman" w:cs="Times New Roman"/>
                  <w:color w:val="7030A0"/>
                </w:rPr>
                <w:delText>, nasty</w:delText>
              </w:r>
            </w:del>
            <w:ins w:id="199" w:author="Didier Soopramanien" w:date="2018-10-23T09:15:00Z">
              <w:del w:id="200" w:author="韬 黄" w:date="2018-10-27T20:16:00Z">
                <w:r w:rsidR="00C902B9" w:rsidDel="003C0646">
                  <w:rPr>
                    <w:rFonts w:ascii="Times New Roman" w:eastAsia="Times New Roman" w:hAnsi="Times New Roman" w:cs="Times New Roman"/>
                    <w:color w:val="7030A0"/>
                  </w:rPr>
                  <w:delText xml:space="preserve"> [what is nasty supposed to mean here?]</w:delText>
                </w:r>
              </w:del>
            </w:ins>
            <w:del w:id="201" w:author="韬 黄" w:date="2018-10-27T20:16:00Z">
              <w:r w:rsidR="00031F73" w:rsidRPr="0056537F" w:rsidDel="003C0646">
                <w:rPr>
                  <w:rFonts w:ascii="Times New Roman" w:eastAsia="Times New Roman" w:hAnsi="Times New Roman" w:cs="Times New Roman"/>
                  <w:color w:val="7030A0"/>
                </w:rPr>
                <w:delText xml:space="preserve"> and of high </w:delText>
              </w:r>
            </w:del>
            <w:ins w:id="202" w:author="韬 黄" w:date="2018-10-27T20:16:00Z">
              <w:r w:rsidR="003C0646">
                <w:rPr>
                  <w:rFonts w:ascii="Times New Roman" w:eastAsia="Times New Roman" w:hAnsi="Times New Roman" w:cs="Times New Roman"/>
                  <w:color w:val="7030A0"/>
                </w:rPr>
                <w:t xml:space="preserve"> high </w:t>
              </w:r>
            </w:ins>
            <w:r w:rsidR="00031F73" w:rsidRPr="0056537F">
              <w:rPr>
                <w:rFonts w:ascii="Times New Roman" w:eastAsia="Times New Roman" w:hAnsi="Times New Roman" w:cs="Times New Roman"/>
                <w:color w:val="7030A0"/>
              </w:rPr>
              <w:t>variations</w:t>
            </w:r>
            <w:ins w:id="203" w:author="韬 黄" w:date="2018-10-27T20:18:00Z">
              <w:r w:rsidR="00092633">
                <w:rPr>
                  <w:rFonts w:ascii="Times New Roman" w:eastAsia="Times New Roman" w:hAnsi="Times New Roman" w:cs="Times New Roman"/>
                  <w:color w:val="7030A0"/>
                </w:rPr>
                <w:t xml:space="preserve">, the effect of marketing activities change </w:t>
              </w:r>
              <w:r w:rsidR="00092633" w:rsidRPr="003E1E39">
                <w:rPr>
                  <w:rFonts w:ascii="Times New Roman" w:eastAsia="Times New Roman" w:hAnsi="Times New Roman" w:cs="Times New Roman"/>
                  <w:noProof/>
                  <w:color w:val="7030A0"/>
                </w:rPr>
                <w:t>overtime</w:t>
              </w:r>
            </w:ins>
            <w:ins w:id="204" w:author="韬 黄" w:date="2018-10-27T20:21:00Z">
              <w:r w:rsidR="00092633">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w:t>
              </w:r>
            </w:ins>
            <w:ins w:id="205" w:author="韬 黄" w:date="2018-10-27T20:27:00Z">
              <w:r w:rsidR="00DC6424">
                <w:rPr>
                  <w:rFonts w:ascii="Times New Roman" w:eastAsia="Times New Roman" w:hAnsi="Times New Roman" w:cs="Times New Roman"/>
                  <w:color w:val="7030A0"/>
                </w:rPr>
                <w:t>es</w:t>
              </w:r>
            </w:ins>
            <w:ins w:id="206" w:author="韬 黄" w:date="2018-10-27T20:21:00Z">
              <w:r w:rsidR="00092633">
                <w:rPr>
                  <w:rFonts w:ascii="Times New Roman" w:eastAsia="Times New Roman" w:hAnsi="Times New Roman" w:cs="Times New Roman"/>
                  <w:color w:val="7030A0"/>
                </w:rPr>
                <w:t xml:space="preserve"> (e.g.,</w:t>
              </w:r>
            </w:ins>
            <w:ins w:id="207" w:author="韬 黄" w:date="2018-10-27T20:22:00Z">
              <w:r w:rsidR="00092633">
                <w:rPr>
                  <w:rFonts w:ascii="Times New Roman" w:eastAsia="Times New Roman" w:hAnsi="Times New Roman" w:cs="Times New Roman"/>
                  <w:color w:val="7030A0"/>
                </w:rPr>
                <w:t xml:space="preserve"> the electricity demand data)</w:t>
              </w:r>
            </w:ins>
            <w:del w:id="208" w:author="韬 黄" w:date="2018-10-27T20:18:00Z">
              <w:r w:rsidR="00F712B0" w:rsidRPr="0056537F" w:rsidDel="00092633">
                <w:rPr>
                  <w:rFonts w:ascii="Times New Roman" w:eastAsia="Times New Roman" w:hAnsi="Times New Roman" w:cs="Times New Roman"/>
                  <w:color w:val="7030A0"/>
                </w:rPr>
                <w:delText xml:space="preserve">, and the sales may change abruptly and cannot be explained by other </w:delText>
              </w:r>
              <w:r w:rsidR="00055795" w:rsidRPr="0056537F" w:rsidDel="00092633">
                <w:rPr>
                  <w:rFonts w:ascii="Times New Roman" w:eastAsia="Times New Roman" w:hAnsi="Times New Roman" w:cs="Times New Roman"/>
                  <w:color w:val="7030A0"/>
                </w:rPr>
                <w:delText xml:space="preserve">known </w:delText>
              </w:r>
              <w:r w:rsidR="00F712B0" w:rsidRPr="0056537F" w:rsidDel="00092633">
                <w:rPr>
                  <w:rFonts w:ascii="Times New Roman" w:eastAsia="Times New Roman" w:hAnsi="Times New Roman" w:cs="Times New Roman"/>
                  <w:color w:val="7030A0"/>
                </w:rPr>
                <w:delText>factors</w:delText>
              </w:r>
            </w:del>
            <w:r w:rsidR="00031F73" w:rsidRPr="0056537F">
              <w:rPr>
                <w:rFonts w:ascii="Times New Roman" w:eastAsia="Times New Roman" w:hAnsi="Times New Roman" w:cs="Times New Roman"/>
                <w:color w:val="7030A0"/>
              </w:rPr>
              <w:t xml:space="preserve">. </w:t>
            </w:r>
            <w:ins w:id="209" w:author="韬 黄" w:date="2018-10-27T20:23:00Z">
              <w:r w:rsidR="00092633" w:rsidRPr="0056537F">
                <w:rPr>
                  <w:rFonts w:ascii="Times New Roman" w:eastAsia="Times New Roman" w:hAnsi="Times New Roman" w:cs="Times New Roman"/>
                  <w:color w:val="7030A0"/>
                </w:rPr>
                <w:t xml:space="preserve">Also, we </w:t>
              </w:r>
              <w:r w:rsidR="00092633">
                <w:rPr>
                  <w:rFonts w:ascii="Times New Roman" w:eastAsia="Times New Roman" w:hAnsi="Times New Roman" w:cs="Times New Roman"/>
                  <w:color w:val="7030A0"/>
                </w:rPr>
                <w:t xml:space="preserve">propose </w:t>
              </w:r>
            </w:ins>
            <w:ins w:id="210" w:author="tao huang" w:date="2018-11-04T12:15:00Z">
              <w:r w:rsidR="00182F45" w:rsidRPr="0056537F">
                <w:rPr>
                  <w:rFonts w:ascii="Times New Roman" w:eastAsia="Times New Roman" w:hAnsi="Times New Roman" w:cs="Times New Roman"/>
                  <w:color w:val="7030A0"/>
                </w:rPr>
                <w:t xml:space="preserve">sophisticated </w:t>
              </w:r>
            </w:ins>
            <w:ins w:id="211" w:author="韬 黄" w:date="2018-10-27T20:24:00Z">
              <w:r w:rsidR="00DC6424">
                <w:rPr>
                  <w:rFonts w:ascii="Times New Roman" w:eastAsia="Times New Roman" w:hAnsi="Times New Roman" w:cs="Times New Roman"/>
                  <w:color w:val="7030A0"/>
                </w:rPr>
                <w:t>multi-stage</w:t>
              </w:r>
            </w:ins>
            <w:ins w:id="212" w:author="tao huang" w:date="2018-11-04T12:16:00Z">
              <w:r w:rsidR="00182F45">
                <w:rPr>
                  <w:rFonts w:ascii="Times New Roman" w:eastAsia="Times New Roman" w:hAnsi="Times New Roman" w:cs="Times New Roman"/>
                  <w:color w:val="7030A0"/>
                </w:rPr>
                <w:t xml:space="preserve"> model</w:t>
              </w:r>
            </w:ins>
            <w:ins w:id="213" w:author="tao huang" w:date="2018-11-04T12:15:00Z">
              <w:r w:rsidR="00182F45">
                <w:rPr>
                  <w:rFonts w:ascii="Times New Roman" w:eastAsia="Times New Roman" w:hAnsi="Times New Roman" w:cs="Times New Roman"/>
                  <w:color w:val="7030A0"/>
                </w:rPr>
                <w:t xml:space="preserve"> specification</w:t>
              </w:r>
            </w:ins>
            <w:ins w:id="214" w:author="韬 黄" w:date="2018-10-27T20:24:00Z">
              <w:r w:rsidR="00DC6424">
                <w:rPr>
                  <w:rFonts w:ascii="Times New Roman" w:eastAsia="Times New Roman" w:hAnsi="Times New Roman" w:cs="Times New Roman"/>
                  <w:color w:val="7030A0"/>
                </w:rPr>
                <w:t xml:space="preserve"> </w:t>
              </w:r>
            </w:ins>
            <w:ins w:id="215" w:author="tao huang" w:date="2018-11-04T12:17:00Z">
              <w:r w:rsidR="00F66B01">
                <w:rPr>
                  <w:rFonts w:ascii="Times New Roman" w:eastAsia="Times New Roman" w:hAnsi="Times New Roman" w:cs="Times New Roman"/>
                  <w:color w:val="7030A0"/>
                </w:rPr>
                <w:t>strategies</w:t>
              </w:r>
            </w:ins>
            <w:ins w:id="216" w:author="韬 黄" w:date="2018-10-27T20:23:00Z">
              <w:del w:id="217" w:author="tao huang" w:date="2018-11-04T12:15:00Z">
                <w:r w:rsidR="00092633" w:rsidRPr="0056537F" w:rsidDel="00182F45">
                  <w:rPr>
                    <w:rFonts w:ascii="Times New Roman" w:eastAsia="Times New Roman" w:hAnsi="Times New Roman" w:cs="Times New Roman"/>
                    <w:color w:val="7030A0"/>
                  </w:rPr>
                  <w:delText xml:space="preserve">sophisticated </w:delText>
                </w:r>
              </w:del>
              <w:del w:id="218" w:author="tao huang" w:date="2018-11-04T12:17:00Z">
                <w:r w:rsidR="00092633" w:rsidDel="00F66B01">
                  <w:rPr>
                    <w:rFonts w:ascii="Times New Roman" w:eastAsia="Times New Roman" w:hAnsi="Times New Roman" w:cs="Times New Roman"/>
                    <w:color w:val="7030A0"/>
                  </w:rPr>
                  <w:delText>methods</w:delText>
                </w:r>
              </w:del>
              <w:r w:rsidR="00DC6424">
                <w:rPr>
                  <w:rFonts w:ascii="Times New Roman" w:eastAsia="Times New Roman" w:hAnsi="Times New Roman" w:cs="Times New Roman"/>
                  <w:color w:val="7030A0"/>
                </w:rPr>
                <w:t xml:space="preserve">. </w:t>
              </w:r>
            </w:ins>
            <w:ins w:id="219" w:author="韬 黄" w:date="2018-10-27T20:24:00Z">
              <w:r w:rsidR="00DC6424">
                <w:rPr>
                  <w:rFonts w:ascii="Times New Roman" w:eastAsia="Times New Roman" w:hAnsi="Times New Roman" w:cs="Times New Roman"/>
                  <w:color w:val="7030A0"/>
                </w:rPr>
                <w:t xml:space="preserve">The methods initially include </w:t>
              </w:r>
            </w:ins>
            <w:ins w:id="220" w:author="韬 黄" w:date="2018-10-27T20:23:00Z">
              <w:r w:rsidR="00092633" w:rsidRPr="0056537F">
                <w:rPr>
                  <w:rFonts w:ascii="Times New Roman" w:eastAsia="Times New Roman" w:hAnsi="Times New Roman" w:cs="Times New Roman"/>
                  <w:color w:val="7030A0"/>
                </w:rPr>
                <w:t xml:space="preserve">a </w:t>
              </w:r>
              <w:del w:id="221" w:author="tao huang" w:date="2018-11-04T12:16:00Z">
                <w:r w:rsidR="00092633" w:rsidRPr="0056537F" w:rsidDel="00182F45">
                  <w:rPr>
                    <w:rFonts w:ascii="Times New Roman" w:eastAsia="Times New Roman" w:hAnsi="Times New Roman" w:cs="Times New Roman"/>
                    <w:color w:val="7030A0"/>
                  </w:rPr>
                  <w:delText>vast</w:delText>
                </w:r>
              </w:del>
            </w:ins>
            <w:ins w:id="222" w:author="tao huang" w:date="2018-11-04T12:16:00Z">
              <w:r w:rsidR="00182F45">
                <w:rPr>
                  <w:rFonts w:ascii="Times New Roman" w:eastAsia="Times New Roman" w:hAnsi="Times New Roman" w:cs="Times New Roman"/>
                  <w:color w:val="7030A0"/>
                </w:rPr>
                <w:t>large</w:t>
              </w:r>
            </w:ins>
            <w:ins w:id="223" w:author="韬 黄" w:date="2018-10-27T20:23:00Z">
              <w:r w:rsidR="00092633" w:rsidRPr="0056537F">
                <w:rPr>
                  <w:rFonts w:ascii="Times New Roman" w:eastAsia="Times New Roman" w:hAnsi="Times New Roman" w:cs="Times New Roman"/>
                  <w:color w:val="7030A0"/>
                </w:rPr>
                <w:t xml:space="preserve"> number of independent variables and then </w:t>
              </w:r>
            </w:ins>
            <w:ins w:id="224" w:author="韬 黄" w:date="2018-10-27T20:24:00Z">
              <w:r w:rsidR="00DC6424">
                <w:rPr>
                  <w:rFonts w:ascii="Times New Roman" w:eastAsia="Times New Roman" w:hAnsi="Times New Roman" w:cs="Times New Roman"/>
                  <w:color w:val="7030A0"/>
                </w:rPr>
                <w:t xml:space="preserve">attempt </w:t>
              </w:r>
              <w:r w:rsidR="00DC6424" w:rsidRPr="003E1E39">
                <w:rPr>
                  <w:rFonts w:ascii="Times New Roman" w:eastAsia="Times New Roman" w:hAnsi="Times New Roman" w:cs="Times New Roman"/>
                  <w:noProof/>
                  <w:color w:val="7030A0"/>
                </w:rPr>
                <w:t xml:space="preserve">to </w:t>
              </w:r>
            </w:ins>
            <w:ins w:id="225" w:author="韬 黄" w:date="2018-10-27T20:23:00Z">
              <w:r w:rsidR="00092633" w:rsidRPr="003E1E39">
                <w:rPr>
                  <w:rFonts w:ascii="Times New Roman" w:eastAsia="Times New Roman" w:hAnsi="Times New Roman" w:cs="Times New Roman"/>
                  <w:noProof/>
                  <w:color w:val="7030A0"/>
                </w:rPr>
                <w:t xml:space="preserve">recursively simplify </w:t>
              </w:r>
            </w:ins>
            <w:ins w:id="226" w:author="韬 黄" w:date="2018-10-27T20:24:00Z">
              <w:del w:id="227" w:author="tao huang" w:date="2018-11-04T12:16:00Z">
                <w:r w:rsidR="00DC6424" w:rsidRPr="003E1E39" w:rsidDel="00182F45">
                  <w:rPr>
                    <w:rFonts w:ascii="Times New Roman" w:eastAsia="Times New Roman" w:hAnsi="Times New Roman" w:cs="Times New Roman"/>
                    <w:noProof/>
                    <w:color w:val="7030A0"/>
                  </w:rPr>
                  <w:delText>its</w:delText>
                </w:r>
              </w:del>
            </w:ins>
            <w:ins w:id="228" w:author="tao huang" w:date="2018-11-04T12:16:00Z">
              <w:r w:rsidR="00182F45">
                <w:rPr>
                  <w:rFonts w:ascii="Times New Roman" w:eastAsia="Times New Roman" w:hAnsi="Times New Roman" w:cs="Times New Roman"/>
                  <w:noProof/>
                  <w:color w:val="7030A0"/>
                </w:rPr>
                <w:t>the model’s</w:t>
              </w:r>
            </w:ins>
            <w:ins w:id="229" w:author="韬 黄" w:date="2018-10-27T20:24:00Z">
              <w:r w:rsidR="00DC6424" w:rsidRPr="003E1E39">
                <w:rPr>
                  <w:rFonts w:ascii="Times New Roman" w:eastAsia="Times New Roman" w:hAnsi="Times New Roman" w:cs="Times New Roman"/>
                  <w:noProof/>
                  <w:color w:val="7030A0"/>
                </w:rPr>
                <w:t xml:space="preserve"> specification</w:t>
              </w:r>
            </w:ins>
            <w:ins w:id="230" w:author="韬 黄" w:date="2018-10-27T20:23:00Z">
              <w:r w:rsidR="00092633" w:rsidRPr="0056537F">
                <w:rPr>
                  <w:rFonts w:ascii="Times New Roman" w:eastAsia="Times New Roman" w:hAnsi="Times New Roman" w:cs="Times New Roman"/>
                  <w:color w:val="7030A0"/>
                </w:rPr>
                <w:t xml:space="preserve">. </w:t>
              </w:r>
            </w:ins>
            <w:ins w:id="231" w:author="韬 黄" w:date="2018-10-27T20:22:00Z">
              <w:r w:rsidR="00092633">
                <w:rPr>
                  <w:rFonts w:ascii="Times New Roman" w:eastAsia="Times New Roman" w:hAnsi="Times New Roman" w:cs="Times New Roman"/>
                  <w:color w:val="7030A0"/>
                </w:rPr>
                <w:t>Thus</w:t>
              </w:r>
            </w:ins>
            <w:ins w:id="232" w:author="韬 黄" w:date="2018-10-27T20:23:00Z">
              <w:r w:rsidR="00092633">
                <w:rPr>
                  <w:rFonts w:ascii="Times New Roman" w:eastAsia="Times New Roman" w:hAnsi="Times New Roman" w:cs="Times New Roman"/>
                  <w:color w:val="7030A0"/>
                </w:rPr>
                <w:t>,</w:t>
              </w:r>
            </w:ins>
            <w:ins w:id="233" w:author="韬 黄" w:date="2018-10-27T20:22:00Z">
              <w:r w:rsidR="00092633">
                <w:rPr>
                  <w:rFonts w:ascii="Times New Roman" w:eastAsia="Times New Roman" w:hAnsi="Times New Roman" w:cs="Times New Roman"/>
                  <w:color w:val="7030A0"/>
                </w:rPr>
                <w:t xml:space="preserve"> the performance of any other </w:t>
              </w:r>
              <w:r w:rsidR="00092633" w:rsidRPr="0056537F">
                <w:rPr>
                  <w:rFonts w:ascii="Times New Roman" w:eastAsia="Times New Roman" w:hAnsi="Times New Roman" w:cs="Times New Roman"/>
                  <w:color w:val="7030A0"/>
                </w:rPr>
                <w:t xml:space="preserve">methods </w:t>
              </w:r>
            </w:ins>
            <w:ins w:id="234" w:author="韬 黄" w:date="2018-10-27T20:28:00Z">
              <w:r w:rsidR="007C67A5">
                <w:rPr>
                  <w:rFonts w:ascii="Times New Roman" w:eastAsia="Times New Roman" w:hAnsi="Times New Roman" w:cs="Times New Roman"/>
                  <w:color w:val="7030A0"/>
                </w:rPr>
                <w:t>to capture</w:t>
              </w:r>
            </w:ins>
            <w:ins w:id="235" w:author="韬 黄" w:date="2018-10-27T20:22:00Z">
              <w:r w:rsidR="00092633" w:rsidRPr="0056537F">
                <w:rPr>
                  <w:rFonts w:ascii="Times New Roman" w:eastAsia="Times New Roman" w:hAnsi="Times New Roman" w:cs="Times New Roman"/>
                  <w:color w:val="7030A0"/>
                </w:rPr>
                <w:t xml:space="preserve"> </w:t>
              </w:r>
              <w:r w:rsidR="00092633">
                <w:rPr>
                  <w:rFonts w:ascii="Times New Roman" w:eastAsia="Times New Roman" w:hAnsi="Times New Roman" w:cs="Times New Roman"/>
                  <w:color w:val="7030A0"/>
                </w:rPr>
                <w:t xml:space="preserve">the </w:t>
              </w:r>
              <w:r w:rsidR="00092633" w:rsidRPr="0056537F">
                <w:rPr>
                  <w:rFonts w:ascii="Times New Roman" w:eastAsia="Times New Roman" w:hAnsi="Times New Roman" w:cs="Times New Roman"/>
                  <w:color w:val="7030A0"/>
                </w:rPr>
                <w:t>seasonality</w:t>
              </w:r>
              <w:r w:rsidR="00092633">
                <w:rPr>
                  <w:rFonts w:ascii="Times New Roman" w:eastAsia="Times New Roman" w:hAnsi="Times New Roman" w:cs="Times New Roman"/>
                  <w:color w:val="7030A0"/>
                </w:rPr>
                <w:t xml:space="preserve"> </w:t>
              </w:r>
            </w:ins>
            <w:ins w:id="236" w:author="韬 黄" w:date="2018-10-27T20:23:00Z">
              <w:r w:rsidR="00092633">
                <w:rPr>
                  <w:rFonts w:ascii="Times New Roman" w:eastAsia="Times New Roman" w:hAnsi="Times New Roman" w:cs="Times New Roman"/>
                  <w:color w:val="7030A0"/>
                </w:rPr>
                <w:t xml:space="preserve">for retailer product sales </w:t>
              </w:r>
            </w:ins>
            <w:ins w:id="237" w:author="韬 黄" w:date="2018-10-27T20:22:00Z">
              <w:r w:rsidR="00DC6424">
                <w:rPr>
                  <w:rFonts w:ascii="Times New Roman" w:eastAsia="Times New Roman" w:hAnsi="Times New Roman" w:cs="Times New Roman"/>
                  <w:color w:val="7030A0"/>
                </w:rPr>
                <w:t xml:space="preserve">becomes an empirical question, especially when </w:t>
              </w:r>
            </w:ins>
            <w:ins w:id="238" w:author="韬 黄" w:date="2018-10-27T20:25:00Z">
              <w:del w:id="239" w:author="tao huang" w:date="2018-11-04T12:17:00Z">
                <w:r w:rsidR="00DC6424" w:rsidDel="00F66B01">
                  <w:rPr>
                    <w:rFonts w:asciiTheme="minorEastAsia" w:hAnsiTheme="minorEastAsia" w:cs="Times New Roman" w:hint="eastAsia"/>
                    <w:color w:val="7030A0"/>
                  </w:rPr>
                  <w:delText xml:space="preserve">gauged </w:delText>
                </w:r>
              </w:del>
            </w:ins>
            <w:ins w:id="240" w:author="tao huang" w:date="2018-11-04T12:18:00Z">
              <w:r w:rsidR="00F66B01">
                <w:rPr>
                  <w:rFonts w:ascii="Times New Roman" w:eastAsia="Times New Roman" w:hAnsi="Times New Roman" w:cs="Times New Roman"/>
                  <w:color w:val="7030A0"/>
                </w:rPr>
                <w:t xml:space="preserve">integrated </w:t>
              </w:r>
            </w:ins>
            <w:ins w:id="241" w:author="韬 黄" w:date="2018-10-27T20:25:00Z">
              <w:r w:rsidR="00DC6424">
                <w:rPr>
                  <w:rFonts w:ascii="Times New Roman" w:eastAsia="Times New Roman" w:hAnsi="Times New Roman" w:cs="Times New Roman"/>
                  <w:color w:val="7030A0"/>
                </w:rPr>
                <w:t>with sophisticated model</w:t>
              </w:r>
            </w:ins>
            <w:ins w:id="242" w:author="tao huang" w:date="2018-10-28T13:25:00Z">
              <w:r w:rsidR="0051560D">
                <w:rPr>
                  <w:rFonts w:ascii="Times New Roman" w:eastAsia="Times New Roman" w:hAnsi="Times New Roman" w:cs="Times New Roman"/>
                  <w:color w:val="7030A0"/>
                </w:rPr>
                <w:t xml:space="preserve"> simplification</w:t>
              </w:r>
            </w:ins>
            <w:ins w:id="243" w:author="韬 黄" w:date="2018-10-27T20:25:00Z">
              <w:del w:id="244" w:author="tao huang" w:date="2018-10-28T13:25:00Z">
                <w:r w:rsidR="00DC6424" w:rsidDel="0051560D">
                  <w:rPr>
                    <w:rFonts w:ascii="Times New Roman" w:eastAsia="Times New Roman" w:hAnsi="Times New Roman" w:cs="Times New Roman"/>
                    <w:color w:val="7030A0"/>
                  </w:rPr>
                  <w:delText>ling</w:delText>
                </w:r>
              </w:del>
              <w:r w:rsidR="00DC6424">
                <w:rPr>
                  <w:rFonts w:ascii="Times New Roman" w:eastAsia="Times New Roman" w:hAnsi="Times New Roman" w:cs="Times New Roman"/>
                  <w:color w:val="7030A0"/>
                </w:rPr>
                <w:t xml:space="preserve"> strategies.</w:t>
              </w:r>
            </w:ins>
          </w:p>
          <w:p w14:paraId="23C115D1" w14:textId="61E7FD00" w:rsidR="00055795" w:rsidRPr="0056537F" w:rsidDel="00092633" w:rsidRDefault="00055795">
            <w:pPr>
              <w:shd w:val="clear" w:color="auto" w:fill="FFFFFF" w:themeFill="background1"/>
              <w:spacing w:after="0" w:line="276" w:lineRule="auto"/>
              <w:rPr>
                <w:del w:id="245" w:author="韬 黄" w:date="2018-10-27T20:23:00Z"/>
                <w:rFonts w:ascii="Times New Roman" w:eastAsia="Times New Roman" w:hAnsi="Times New Roman" w:cs="Times New Roman"/>
                <w:color w:val="7030A0"/>
              </w:rPr>
              <w:pPrChange w:id="246" w:author="tao huang" w:date="2018-10-28T21:40:00Z">
                <w:pPr>
                  <w:shd w:val="clear" w:color="auto" w:fill="FFFFFF"/>
                  <w:spacing w:after="0" w:line="276" w:lineRule="auto"/>
                </w:pPr>
              </w:pPrChange>
            </w:pPr>
            <w:del w:id="247" w:author="韬 黄" w:date="2018-10-27T20:23:00Z">
              <w:r w:rsidRPr="0056537F" w:rsidDel="00092633">
                <w:rPr>
                  <w:rFonts w:ascii="Times New Roman" w:eastAsia="Times New Roman" w:hAnsi="Times New Roman" w:cs="Times New Roman"/>
                  <w:color w:val="7030A0"/>
                </w:rPr>
                <w:delText>Also, w</w:delText>
              </w:r>
              <w:r w:rsidR="00031F73" w:rsidRPr="0056537F" w:rsidDel="00092633">
                <w:rPr>
                  <w:rFonts w:ascii="Times New Roman" w:eastAsia="Times New Roman" w:hAnsi="Times New Roman" w:cs="Times New Roman"/>
                  <w:color w:val="7030A0"/>
                </w:rPr>
                <w:delText xml:space="preserve">e </w:delText>
              </w:r>
              <w:r w:rsidRPr="0056537F" w:rsidDel="00092633">
                <w:rPr>
                  <w:rFonts w:ascii="Times New Roman" w:eastAsia="Times New Roman" w:hAnsi="Times New Roman" w:cs="Times New Roman"/>
                  <w:color w:val="7030A0"/>
                </w:rPr>
                <w:delText xml:space="preserve">use a sophisticated model specification process where we </w:delText>
              </w:r>
              <w:r w:rsidR="00031F73" w:rsidRPr="0056537F" w:rsidDel="00092633">
                <w:rPr>
                  <w:rFonts w:ascii="Times New Roman" w:eastAsia="Times New Roman" w:hAnsi="Times New Roman" w:cs="Times New Roman"/>
                  <w:color w:val="7030A0"/>
                </w:rPr>
                <w:delText xml:space="preserve">have </w:delText>
              </w:r>
              <w:r w:rsidR="00CF55EF" w:rsidRPr="0056537F" w:rsidDel="00092633">
                <w:rPr>
                  <w:rFonts w:ascii="Times New Roman" w:eastAsia="Times New Roman" w:hAnsi="Times New Roman" w:cs="Times New Roman"/>
                  <w:color w:val="7030A0"/>
                </w:rPr>
                <w:delText>a vast number of</w:delText>
              </w:r>
              <w:r w:rsidR="00197BE4" w:rsidRPr="0056537F" w:rsidDel="00092633">
                <w:rPr>
                  <w:rFonts w:ascii="Times New Roman" w:eastAsia="Times New Roman" w:hAnsi="Times New Roman" w:cs="Times New Roman"/>
                  <w:color w:val="7030A0"/>
                </w:rPr>
                <w:delText xml:space="preserve"> </w:delText>
              </w:r>
              <w:r w:rsidR="00460153" w:rsidRPr="0056537F" w:rsidDel="00092633">
                <w:rPr>
                  <w:rFonts w:ascii="Times New Roman" w:eastAsia="Times New Roman" w:hAnsi="Times New Roman" w:cs="Times New Roman"/>
                  <w:color w:val="7030A0"/>
                </w:rPr>
                <w:delText xml:space="preserve">independent variables </w:delText>
              </w:r>
              <w:r w:rsidRPr="0056537F" w:rsidDel="00092633">
                <w:rPr>
                  <w:rFonts w:ascii="Times New Roman" w:eastAsia="Times New Roman" w:hAnsi="Times New Roman" w:cs="Times New Roman"/>
                  <w:color w:val="7030A0"/>
                </w:rPr>
                <w:delText xml:space="preserve">initially </w:delText>
              </w:r>
              <w:r w:rsidR="00460153" w:rsidRPr="0056537F" w:rsidDel="00092633">
                <w:rPr>
                  <w:rFonts w:ascii="Times New Roman" w:eastAsia="Times New Roman" w:hAnsi="Times New Roman" w:cs="Times New Roman"/>
                  <w:color w:val="7030A0"/>
                </w:rPr>
                <w:delText xml:space="preserve">and </w:delText>
              </w:r>
              <w:r w:rsidRPr="0056537F" w:rsidDel="00092633">
                <w:rPr>
                  <w:rFonts w:ascii="Times New Roman" w:eastAsia="Times New Roman" w:hAnsi="Times New Roman" w:cs="Times New Roman"/>
                  <w:color w:val="7030A0"/>
                </w:rPr>
                <w:delText>then recursively simplify the</w:delText>
              </w:r>
              <w:r w:rsidR="002E0086" w:rsidRPr="0056537F" w:rsidDel="00092633">
                <w:rPr>
                  <w:rFonts w:ascii="Times New Roman" w:eastAsia="Times New Roman" w:hAnsi="Times New Roman" w:cs="Times New Roman"/>
                  <w:color w:val="7030A0"/>
                </w:rPr>
                <w:delText xml:space="preserve"> model</w:delText>
              </w:r>
              <w:r w:rsidRPr="0056537F" w:rsidDel="00092633">
                <w:rPr>
                  <w:rFonts w:ascii="Times New Roman" w:eastAsia="Times New Roman" w:hAnsi="Times New Roman" w:cs="Times New Roman"/>
                  <w:color w:val="7030A0"/>
                </w:rPr>
                <w:delText>. During this process, we remove</w:delText>
              </w:r>
              <w:r w:rsidR="00031F73" w:rsidRPr="0056537F" w:rsidDel="00092633">
                <w:rPr>
                  <w:rFonts w:ascii="Times New Roman" w:eastAsia="Times New Roman" w:hAnsi="Times New Roman" w:cs="Times New Roman"/>
                  <w:color w:val="7030A0"/>
                </w:rPr>
                <w:delText xml:space="preserve"> s</w:delText>
              </w:r>
              <w:r w:rsidR="002E0086" w:rsidRPr="0056537F" w:rsidDel="00092633">
                <w:rPr>
                  <w:rFonts w:ascii="Times New Roman" w:eastAsia="Times New Roman" w:hAnsi="Times New Roman" w:cs="Times New Roman"/>
                  <w:color w:val="7030A0"/>
                </w:rPr>
                <w:delText xml:space="preserve">ome of the four-week dummy variables </w:delText>
              </w:r>
              <w:r w:rsidRPr="0056537F" w:rsidDel="00092633">
                <w:rPr>
                  <w:rFonts w:ascii="Times New Roman" w:eastAsia="Times New Roman" w:hAnsi="Times New Roman" w:cs="Times New Roman"/>
                  <w:color w:val="7030A0"/>
                </w:rPr>
                <w:delText>using</w:delText>
              </w:r>
              <w:r w:rsidR="002E0086" w:rsidRPr="0056537F" w:rsidDel="00092633">
                <w:rPr>
                  <w:rFonts w:ascii="Times New Roman" w:eastAsia="Times New Roman" w:hAnsi="Times New Roman" w:cs="Times New Roman"/>
                  <w:color w:val="7030A0"/>
                </w:rPr>
                <w:delText xml:space="preserve"> the LASSO procedure</w:delText>
              </w:r>
              <w:r w:rsidR="00460153" w:rsidRPr="0056537F" w:rsidDel="00092633">
                <w:rPr>
                  <w:rFonts w:ascii="Times New Roman" w:eastAsia="Times New Roman" w:hAnsi="Times New Roman" w:cs="Times New Roman"/>
                  <w:color w:val="7030A0"/>
                </w:rPr>
                <w:delText xml:space="preserve">. </w:delText>
              </w:r>
            </w:del>
            <w:del w:id="248" w:author="韬 黄" w:date="2018-10-27T20:19:00Z">
              <w:r w:rsidRPr="0056537F" w:rsidDel="00092633">
                <w:rPr>
                  <w:rFonts w:ascii="Times New Roman" w:eastAsia="Times New Roman" w:hAnsi="Times New Roman" w:cs="Times New Roman"/>
                  <w:color w:val="7030A0"/>
                </w:rPr>
                <w:delText xml:space="preserve">Therefore, the performance of </w:delText>
              </w:r>
              <w:r w:rsidR="00460153" w:rsidRPr="0056537F" w:rsidDel="00092633">
                <w:rPr>
                  <w:rFonts w:ascii="Times New Roman" w:eastAsia="Times New Roman" w:hAnsi="Times New Roman" w:cs="Times New Roman"/>
                  <w:color w:val="7030A0"/>
                </w:rPr>
                <w:delText xml:space="preserve">alternative </w:delText>
              </w:r>
            </w:del>
            <w:del w:id="249" w:author="韬 黄" w:date="2018-10-27T20:18:00Z">
              <w:r w:rsidR="00F712B0" w:rsidRPr="0056537F" w:rsidDel="004D17DD">
                <w:rPr>
                  <w:rFonts w:ascii="Times New Roman" w:eastAsia="Times New Roman" w:hAnsi="Times New Roman" w:cs="Times New Roman"/>
                  <w:color w:val="7030A0"/>
                </w:rPr>
                <w:delText xml:space="preserve">spline </w:delText>
              </w:r>
            </w:del>
            <w:del w:id="250" w:author="韬 黄" w:date="2018-10-27T20:19:00Z">
              <w:r w:rsidR="00460153" w:rsidRPr="0056537F" w:rsidDel="00092633">
                <w:rPr>
                  <w:rFonts w:ascii="Times New Roman" w:eastAsia="Times New Roman" w:hAnsi="Times New Roman" w:cs="Times New Roman"/>
                  <w:color w:val="7030A0"/>
                </w:rPr>
                <w:delText xml:space="preserve">methods for seasonality </w:delText>
              </w:r>
              <w:r w:rsidR="00E12E69" w:rsidRPr="0056537F" w:rsidDel="00092633">
                <w:rPr>
                  <w:rFonts w:ascii="Times New Roman" w:eastAsia="Times New Roman" w:hAnsi="Times New Roman" w:cs="Times New Roman"/>
                  <w:color w:val="7030A0"/>
                </w:rPr>
                <w:delText>becomes an</w:delText>
              </w:r>
              <w:r w:rsidRPr="0056537F" w:rsidDel="00092633">
                <w:rPr>
                  <w:rFonts w:ascii="Times New Roman" w:eastAsia="Times New Roman" w:hAnsi="Times New Roman" w:cs="Times New Roman"/>
                  <w:color w:val="7030A0"/>
                </w:rPr>
                <w:delText>other</w:delText>
              </w:r>
              <w:r w:rsidR="00460153" w:rsidRPr="0056537F" w:rsidDel="00092633">
                <w:rPr>
                  <w:rFonts w:ascii="Times New Roman" w:eastAsia="Times New Roman" w:hAnsi="Times New Roman" w:cs="Times New Roman"/>
                  <w:color w:val="7030A0"/>
                </w:rPr>
                <w:delText xml:space="preserve"> empirical question.</w:delText>
              </w:r>
              <w:r w:rsidR="00F712B0" w:rsidRPr="0056537F" w:rsidDel="00092633">
                <w:rPr>
                  <w:rFonts w:ascii="Times New Roman" w:eastAsia="Times New Roman" w:hAnsi="Times New Roman" w:cs="Times New Roman"/>
                  <w:color w:val="7030A0"/>
                </w:rPr>
                <w:delText xml:space="preserve"> </w:delText>
              </w:r>
            </w:del>
          </w:p>
          <w:p w14:paraId="5233D291" w14:textId="77777777" w:rsidR="00055795" w:rsidRPr="0056537F" w:rsidRDefault="00055795">
            <w:pPr>
              <w:shd w:val="clear" w:color="auto" w:fill="FFFFFF" w:themeFill="background1"/>
              <w:spacing w:after="0" w:line="276" w:lineRule="auto"/>
              <w:rPr>
                <w:rFonts w:ascii="Times New Roman" w:eastAsia="Times New Roman" w:hAnsi="Times New Roman" w:cs="Times New Roman"/>
                <w:color w:val="7030A0"/>
              </w:rPr>
              <w:pPrChange w:id="251" w:author="tao huang" w:date="2018-10-28T21:40:00Z">
                <w:pPr>
                  <w:shd w:val="clear" w:color="auto" w:fill="FFFFFF"/>
                  <w:spacing w:after="0" w:line="276" w:lineRule="auto"/>
                </w:pPr>
              </w:pPrChange>
            </w:pPr>
          </w:p>
          <w:p w14:paraId="4F489A16" w14:textId="424C0579" w:rsidR="00544B11" w:rsidRPr="0056537F" w:rsidRDefault="00055795">
            <w:pPr>
              <w:shd w:val="clear" w:color="auto" w:fill="FFFFFF" w:themeFill="background1"/>
              <w:spacing w:after="0" w:line="276" w:lineRule="auto"/>
              <w:rPr>
                <w:rFonts w:ascii="Times New Roman" w:eastAsia="Times New Roman" w:hAnsi="Times New Roman" w:cs="Times New Roman"/>
                <w:color w:val="7030A0"/>
              </w:rPr>
              <w:pPrChange w:id="25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253" w:author="Didier Soopramanien" w:date="2018-10-23T09:16:00Z">
              <w:r w:rsidRPr="0056537F" w:rsidDel="00C902B9">
                <w:rPr>
                  <w:rFonts w:ascii="Times New Roman" w:eastAsia="Times New Roman" w:hAnsi="Times New Roman" w:cs="Times New Roman"/>
                  <w:color w:val="7030A0"/>
                </w:rPr>
                <w:delText>to point</w:delText>
              </w:r>
            </w:del>
            <w:ins w:id="254" w:author="Didier Soopramanien" w:date="2018-10-23T09:16:00Z">
              <w:r w:rsidR="00C902B9">
                <w:rPr>
                  <w:rFonts w:ascii="Times New Roman" w:eastAsia="Times New Roman" w:hAnsi="Times New Roman" w:cs="Times New Roman"/>
                  <w:color w:val="7030A0"/>
                </w:rPr>
                <w:t xml:space="preserve">for </w:t>
              </w:r>
              <w:del w:id="255" w:author="韬 黄" w:date="2018-10-27T20:26:00Z">
                <w:r w:rsidR="00C902B9" w:rsidDel="00DC6424">
                  <w:rPr>
                    <w:rFonts w:ascii="Times New Roman" w:eastAsia="Times New Roman" w:hAnsi="Times New Roman" w:cs="Times New Roman"/>
                    <w:color w:val="7030A0"/>
                  </w:rPr>
                  <w:delText>his/her</w:delText>
                </w:r>
              </w:del>
            </w:ins>
            <w:ins w:id="256" w:author="韬 黄" w:date="2018-10-27T20:26:00Z">
              <w:r w:rsidR="00DC6424">
                <w:rPr>
                  <w:rFonts w:ascii="Times New Roman" w:eastAsia="Times New Roman" w:hAnsi="Times New Roman" w:cs="Times New Roman"/>
                  <w:color w:val="7030A0"/>
                </w:rPr>
                <w:t>the</w:t>
              </w:r>
            </w:ins>
            <w:ins w:id="257" w:author="Didier Soopramanien" w:date="2018-10-23T09:16:00Z">
              <w:r w:rsidR="00C902B9">
                <w:rPr>
                  <w:rFonts w:ascii="Times New Roman" w:eastAsia="Times New Roman" w:hAnsi="Times New Roman" w:cs="Times New Roman"/>
                  <w:color w:val="7030A0"/>
                </w:rPr>
                <w:t xml:space="preserve"> suggestion </w:t>
              </w:r>
            </w:ins>
            <w:del w:id="258" w:author="Didier Soopramanien" w:date="2018-10-23T09:16:00Z">
              <w:r w:rsidRPr="0056537F" w:rsidDel="00C902B9">
                <w:rPr>
                  <w:rFonts w:ascii="Times New Roman" w:eastAsia="Times New Roman" w:hAnsi="Times New Roman" w:cs="Times New Roman"/>
                  <w:color w:val="7030A0"/>
                </w:rPr>
                <w:delText xml:space="preserve"> out the possibility to further</w:delText>
              </w:r>
            </w:del>
            <w:ins w:id="259" w:author="Didier Soopramanien" w:date="2018-10-23T09:16:00Z">
              <w:r w:rsidR="00C902B9">
                <w:rPr>
                  <w:rFonts w:ascii="Times New Roman" w:eastAsia="Times New Roman" w:hAnsi="Times New Roman" w:cs="Times New Roman"/>
                  <w:color w:val="7030A0"/>
                </w:rPr>
                <w:t>on how to</w:t>
              </w:r>
            </w:ins>
            <w:r w:rsidRPr="0056537F">
              <w:rPr>
                <w:rFonts w:ascii="Times New Roman" w:eastAsia="Times New Roman" w:hAnsi="Times New Roman" w:cs="Times New Roman"/>
                <w:color w:val="7030A0"/>
              </w:rPr>
              <w:t xml:space="preserve"> improve the model’s performance using </w:t>
            </w:r>
            <w:ins w:id="260" w:author="Didier Soopramanien" w:date="2018-10-24T13:48:00Z">
              <w:r w:rsidR="009D4A8D">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alternative methods for seasonality</w:t>
            </w:r>
            <w:ins w:id="261" w:author="tao huang" w:date="2018-11-04T12:18:00Z">
              <w:r w:rsidR="00F66B01">
                <w:rPr>
                  <w:rFonts w:ascii="Times New Roman" w:eastAsia="Times New Roman" w:hAnsi="Times New Roman" w:cs="Times New Roman"/>
                  <w:color w:val="7030A0"/>
                </w:rPr>
                <w:t xml:space="preserve">. </w:t>
              </w:r>
            </w:ins>
            <w:ins w:id="262" w:author="tao huang" w:date="2018-11-04T12:19:00Z">
              <w:r w:rsidR="00F66B01">
                <w:rPr>
                  <w:rFonts w:ascii="Times New Roman" w:eastAsia="Times New Roman" w:hAnsi="Times New Roman" w:cs="Times New Roman"/>
                  <w:color w:val="7030A0"/>
                </w:rPr>
                <w:t>For example, there are other methods such as</w:t>
              </w:r>
            </w:ins>
            <w:ins w:id="263" w:author="tao huang" w:date="2018-10-28T13:27:00Z">
              <w:r w:rsidR="0051560D">
                <w:rPr>
                  <w:rFonts w:ascii="Times New Roman" w:eastAsia="Times New Roman" w:hAnsi="Times New Roman" w:cs="Times New Roman"/>
                  <w:color w:val="7030A0"/>
                </w:rPr>
                <w:t xml:space="preserve"> </w:t>
              </w:r>
            </w:ins>
            <w:del w:id="264" w:author="tao huang" w:date="2018-10-28T13:27:00Z">
              <w:r w:rsidRPr="0056537F" w:rsidDel="0051560D">
                <w:rPr>
                  <w:rFonts w:ascii="Times New Roman" w:eastAsia="Times New Roman" w:hAnsi="Times New Roman" w:cs="Times New Roman"/>
                  <w:color w:val="7030A0"/>
                </w:rPr>
                <w:delText xml:space="preserve">. e.g., using </w:delText>
              </w:r>
            </w:del>
            <w:del w:id="265" w:author="tao huang" w:date="2018-10-28T13:26:00Z">
              <w:r w:rsidRPr="0056537F" w:rsidDel="0051560D">
                <w:rPr>
                  <w:rFonts w:ascii="Times New Roman" w:eastAsia="Times New Roman" w:hAnsi="Times New Roman" w:cs="Times New Roman"/>
                  <w:color w:val="7030A0"/>
                </w:rPr>
                <w:delText xml:space="preserve">a </w:delText>
              </w:r>
            </w:del>
            <w:r w:rsidRPr="0056537F">
              <w:rPr>
                <w:rFonts w:ascii="Times New Roman" w:eastAsia="Times New Roman" w:hAnsi="Times New Roman" w:cs="Times New Roman"/>
                <w:color w:val="7030A0"/>
              </w:rPr>
              <w:t>periodic spline function</w:t>
            </w:r>
            <w:ins w:id="266" w:author="tao huang" w:date="2018-10-28T13:27:00Z">
              <w:r w:rsidR="0051560D">
                <w:rPr>
                  <w:rFonts w:ascii="Times New Roman" w:eastAsia="Times New Roman" w:hAnsi="Times New Roman" w:cs="Times New Roman"/>
                  <w:color w:val="7030A0"/>
                </w:rPr>
                <w:t>s</w:t>
              </w:r>
            </w:ins>
            <w:ins w:id="267" w:author="tao huang" w:date="2018-10-28T13:26:00Z">
              <w:r w:rsidR="0051560D">
                <w:rPr>
                  <w:rFonts w:ascii="Times New Roman" w:eastAsia="Times New Roman" w:hAnsi="Times New Roman" w:cs="Times New Roman"/>
                  <w:color w:val="7030A0"/>
                </w:rPr>
                <w:t xml:space="preserve"> </w:t>
              </w:r>
            </w:ins>
            <w:ins w:id="268" w:author="tao huang" w:date="2018-11-04T12:18:00Z">
              <w:r w:rsidR="00F66B01">
                <w:rPr>
                  <w:rFonts w:ascii="Times New Roman" w:eastAsia="Times New Roman" w:hAnsi="Times New Roman" w:cs="Times New Roman"/>
                  <w:color w:val="7030A0"/>
                </w:rPr>
                <w:t>and the</w:t>
              </w:r>
            </w:ins>
            <w:ins w:id="269" w:author="tao huang" w:date="2018-10-28T13:26:00Z">
              <w:r w:rsidR="0051560D">
                <w:rPr>
                  <w:rFonts w:ascii="Times New Roman" w:eastAsia="Times New Roman" w:hAnsi="Times New Roman" w:cs="Times New Roman"/>
                  <w:color w:val="7030A0"/>
                </w:rPr>
                <w:t xml:space="preserve"> </w:t>
              </w:r>
            </w:ins>
            <w:ins w:id="270" w:author="tao huang" w:date="2018-10-28T13:27:00Z">
              <w:r w:rsidR="0051560D">
                <w:rPr>
                  <w:rFonts w:ascii="Times New Roman" w:eastAsia="Times New Roman" w:hAnsi="Times New Roman" w:cs="Times New Roman"/>
                  <w:color w:val="7030A0"/>
                </w:rPr>
                <w:t xml:space="preserve">seasonal exponential smoothing </w:t>
              </w:r>
            </w:ins>
            <w:ins w:id="271" w:author="tao huang" w:date="2018-10-28T13:26:00Z">
              <w:r w:rsidR="0051560D">
                <w:rPr>
                  <w:rFonts w:ascii="Times New Roman" w:eastAsia="Times New Roman" w:hAnsi="Times New Roman" w:cs="Times New Roman"/>
                  <w:color w:val="7030A0"/>
                </w:rPr>
                <w:t>etc.</w:t>
              </w:r>
            </w:ins>
            <w:r w:rsidRPr="0056537F">
              <w:rPr>
                <w:rFonts w:ascii="Times New Roman" w:eastAsia="Times New Roman" w:hAnsi="Times New Roman" w:cs="Times New Roman"/>
                <w:color w:val="7030A0"/>
              </w:rPr>
              <w:t xml:space="preserve">, </w:t>
            </w:r>
            <w:del w:id="272" w:author="tao huang" w:date="2018-11-04T12:18:00Z">
              <w:r w:rsidRPr="0056537F" w:rsidDel="00F66B01">
                <w:rPr>
                  <w:rFonts w:ascii="Times New Roman" w:eastAsia="Times New Roman" w:hAnsi="Times New Roman" w:cs="Times New Roman"/>
                  <w:color w:val="7030A0"/>
                </w:rPr>
                <w:delText xml:space="preserve">which were proven </w:delText>
              </w:r>
            </w:del>
            <w:ins w:id="273" w:author="Didier Soopramanien" w:date="2018-10-23T09:16:00Z">
              <w:del w:id="274" w:author="tao huang" w:date="2018-11-04T12:18:00Z">
                <w:r w:rsidR="00C902B9" w:rsidDel="00F66B01">
                  <w:rPr>
                    <w:rFonts w:ascii="Times New Roman" w:eastAsia="Times New Roman" w:hAnsi="Times New Roman" w:cs="Times New Roman"/>
                    <w:color w:val="7030A0"/>
                  </w:rPr>
                  <w:delText xml:space="preserve">are </w:delText>
                </w:r>
              </w:del>
            </w:ins>
            <w:ins w:id="275" w:author="tao huang" w:date="2018-11-04T12:19:00Z">
              <w:r w:rsidR="00F66B01">
                <w:rPr>
                  <w:rFonts w:ascii="Times New Roman" w:eastAsia="Times New Roman" w:hAnsi="Times New Roman" w:cs="Times New Roman"/>
                  <w:color w:val="7030A0"/>
                </w:rPr>
                <w:t xml:space="preserve">which have been found </w:t>
              </w:r>
            </w:ins>
            <w:r w:rsidRPr="0056537F">
              <w:rPr>
                <w:rFonts w:ascii="Times New Roman" w:eastAsia="Times New Roman" w:hAnsi="Times New Roman" w:cs="Times New Roman"/>
                <w:color w:val="7030A0"/>
              </w:rPr>
              <w:t xml:space="preserve">useful in </w:t>
            </w:r>
            <w:r w:rsidRPr="00044520">
              <w:rPr>
                <w:rFonts w:ascii="Times New Roman" w:eastAsia="Times New Roman" w:hAnsi="Times New Roman" w:cs="Times New Roman"/>
                <w:noProof/>
                <w:color w:val="7030A0"/>
              </w:rPr>
              <w:t>mode</w:t>
            </w:r>
            <w:del w:id="276" w:author="tao huang" w:date="2018-10-28T23:02:00Z">
              <w:r w:rsidRPr="00044520" w:rsidDel="00044520">
                <w:rPr>
                  <w:rFonts w:ascii="Times New Roman" w:eastAsia="Times New Roman" w:hAnsi="Times New Roman" w:cs="Times New Roman"/>
                  <w:noProof/>
                  <w:color w:val="7030A0"/>
                </w:rPr>
                <w:delText>l</w:delText>
              </w:r>
            </w:del>
            <w:r w:rsidRPr="00044520">
              <w:rPr>
                <w:rFonts w:ascii="Times New Roman" w:eastAsia="Times New Roman" w:hAnsi="Times New Roman" w:cs="Times New Roman"/>
                <w:noProof/>
                <w:color w:val="7030A0"/>
              </w:rPr>
              <w:t>ling</w:t>
            </w:r>
            <w:r w:rsidRPr="0056537F">
              <w:rPr>
                <w:rFonts w:ascii="Times New Roman" w:eastAsia="Times New Roman" w:hAnsi="Times New Roman" w:cs="Times New Roman"/>
                <w:color w:val="7030A0"/>
              </w:rPr>
              <w:t xml:space="preserve"> seasonality in other fields such as electricity demand. We also thank the reviewer for the reference where the natural splines method </w:t>
            </w:r>
            <w:r w:rsidRPr="003E1E39">
              <w:rPr>
                <w:rFonts w:ascii="Times New Roman" w:eastAsia="Times New Roman" w:hAnsi="Times New Roman" w:cs="Times New Roman"/>
                <w:noProof/>
                <w:color w:val="7030A0"/>
              </w:rPr>
              <w:t>is compared</w:t>
            </w:r>
            <w:r w:rsidRPr="0056537F">
              <w:rPr>
                <w:rFonts w:ascii="Times New Roman" w:eastAsia="Times New Roman" w:hAnsi="Times New Roman" w:cs="Times New Roman"/>
                <w:color w:val="7030A0"/>
              </w:rPr>
              <w:t xml:space="preserve"> with the traditional </w:t>
            </w:r>
            <w:del w:id="277" w:author="tao huang" w:date="2018-10-28T13:28:00Z">
              <w:r w:rsidRPr="0056537F" w:rsidDel="0051560D">
                <w:rPr>
                  <w:rFonts w:ascii="Times New Roman" w:eastAsia="Times New Roman" w:hAnsi="Times New Roman" w:cs="Times New Roman"/>
                  <w:color w:val="7030A0"/>
                </w:rPr>
                <w:delText xml:space="preserve">bin </w:delText>
              </w:r>
            </w:del>
            <w:ins w:id="278" w:author="tao huang" w:date="2018-10-28T13:28:00Z">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method based on </w:t>
            </w:r>
            <w:ins w:id="279" w:author="韬 黄" w:date="2018-10-27T20:27:00Z">
              <w:r w:rsidR="00DC6424">
                <w:rPr>
                  <w:rFonts w:ascii="Times New Roman" w:eastAsia="Times New Roman" w:hAnsi="Times New Roman" w:cs="Times New Roman"/>
                  <w:color w:val="7030A0"/>
                </w:rPr>
                <w:t xml:space="preserve">the </w:t>
              </w:r>
            </w:ins>
            <w:del w:id="280" w:author="韬 黄" w:date="2018-10-27T20:27:00Z">
              <w:r w:rsidRPr="0056537F" w:rsidDel="00DC6424">
                <w:rPr>
                  <w:rFonts w:ascii="Times New Roman" w:eastAsia="Times New Roman" w:hAnsi="Times New Roman" w:cs="Times New Roman"/>
                  <w:color w:val="7030A0"/>
                </w:rPr>
                <w:delText xml:space="preserve">a simulated </w:delText>
              </w:r>
            </w:del>
            <w:ins w:id="281" w:author="韬 黄" w:date="2018-10-27T20:27:00Z">
              <w:r w:rsidR="00DC6424">
                <w:rPr>
                  <w:rFonts w:ascii="Times New Roman" w:eastAsia="Times New Roman" w:hAnsi="Times New Roman" w:cs="Times New Roman"/>
                  <w:color w:val="7030A0"/>
                </w:rPr>
                <w:t>simulation</w:t>
              </w:r>
              <w:r w:rsidR="00DC6424"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del w:id="282" w:author="Didier Soopramanien" w:date="2018-10-24T13:48:00Z">
              <w:r w:rsidR="00536FB2" w:rsidRPr="0056537F" w:rsidDel="009D7E97">
                <w:rPr>
                  <w:rFonts w:ascii="Times New Roman" w:eastAsia="Times New Roman" w:hAnsi="Times New Roman" w:cs="Times New Roman"/>
                  <w:color w:val="7030A0"/>
                </w:rPr>
                <w:delText xml:space="preserve">and we </w:delText>
              </w:r>
              <w:r w:rsidR="002E0086" w:rsidRPr="0056537F" w:rsidDel="009D7E97">
                <w:rPr>
                  <w:rFonts w:ascii="Times New Roman" w:eastAsia="Times New Roman" w:hAnsi="Times New Roman" w:cs="Times New Roman"/>
                  <w:color w:val="7030A0"/>
                </w:rPr>
                <w:delText xml:space="preserve">leave the evaluation of </w:delText>
              </w:r>
              <w:r w:rsidR="00460153" w:rsidRPr="0056537F" w:rsidDel="009D7E97">
                <w:rPr>
                  <w:rFonts w:ascii="Times New Roman" w:eastAsia="Times New Roman" w:hAnsi="Times New Roman" w:cs="Times New Roman"/>
                  <w:color w:val="7030A0"/>
                </w:rPr>
                <w:delText>those</w:delText>
              </w:r>
              <w:r w:rsidR="002E0086" w:rsidRPr="0056537F" w:rsidDel="009D7E97">
                <w:rPr>
                  <w:rFonts w:ascii="Times New Roman" w:eastAsia="Times New Roman" w:hAnsi="Times New Roman" w:cs="Times New Roman"/>
                  <w:color w:val="7030A0"/>
                </w:rPr>
                <w:delText xml:space="preserve"> alternative method</w:delText>
              </w:r>
              <w:r w:rsidR="00536FB2" w:rsidRPr="0056537F" w:rsidDel="009D7E97">
                <w:rPr>
                  <w:rFonts w:ascii="Times New Roman" w:eastAsia="Times New Roman" w:hAnsi="Times New Roman" w:cs="Times New Roman"/>
                  <w:color w:val="7030A0"/>
                </w:rPr>
                <w:delText>s</w:delText>
              </w:r>
              <w:r w:rsidR="002E0086" w:rsidRPr="0056537F" w:rsidDel="009D7E97">
                <w:rPr>
                  <w:rFonts w:ascii="Times New Roman" w:eastAsia="Times New Roman" w:hAnsi="Times New Roman" w:cs="Times New Roman"/>
                  <w:color w:val="7030A0"/>
                </w:rPr>
                <w:delText xml:space="preserve"> to future</w:delText>
              </w:r>
            </w:del>
            <w:ins w:id="283" w:author="Didier Soopramanien" w:date="2018-10-24T13:48:00Z">
              <w:r w:rsidR="009D7E97">
                <w:rPr>
                  <w:rFonts w:ascii="Times New Roman" w:eastAsia="Times New Roman" w:hAnsi="Times New Roman" w:cs="Times New Roman"/>
                  <w:color w:val="7030A0"/>
                </w:rPr>
                <w:t xml:space="preserve">as an avenue for further </w:t>
              </w:r>
            </w:ins>
            <w:del w:id="284" w:author="Didier Soopramanien" w:date="2018-10-24T13:48:00Z">
              <w:r w:rsidR="002E0086" w:rsidRPr="0056537F" w:rsidDel="009D7E97">
                <w:rPr>
                  <w:rFonts w:ascii="Times New Roman" w:eastAsia="Times New Roman" w:hAnsi="Times New Roman" w:cs="Times New Roman"/>
                  <w:color w:val="7030A0"/>
                </w:rPr>
                <w:delText xml:space="preserve"> </w:delText>
              </w:r>
            </w:del>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pPr>
              <w:shd w:val="clear" w:color="auto" w:fill="FFFFFF" w:themeFill="background1"/>
              <w:spacing w:after="0" w:line="276" w:lineRule="auto"/>
              <w:rPr>
                <w:rFonts w:ascii="Times New Roman" w:eastAsia="Times New Roman" w:hAnsi="Times New Roman" w:cs="Times New Roman"/>
                <w:color w:val="C45911" w:themeColor="accent2" w:themeShade="BF"/>
              </w:rPr>
              <w:pPrChange w:id="285" w:author="tao huang" w:date="2018-10-28T21:40:00Z">
                <w:pPr>
                  <w:shd w:val="clear" w:color="auto" w:fill="FFFFFF"/>
                  <w:spacing w:after="0" w:line="276" w:lineRule="auto"/>
                </w:pPr>
              </w:pPrChange>
            </w:pPr>
          </w:p>
          <w:p w14:paraId="18DE6E27" w14:textId="60EC368A" w:rsidR="00544B11" w:rsidRPr="0056537F" w:rsidDel="009D7E97" w:rsidRDefault="00544B11">
            <w:pPr>
              <w:shd w:val="clear" w:color="auto" w:fill="FFFFFF" w:themeFill="background1"/>
              <w:spacing w:after="0" w:line="276" w:lineRule="auto"/>
              <w:rPr>
                <w:del w:id="286" w:author="Didier Soopramanien" w:date="2018-10-24T13:48:00Z"/>
                <w:rFonts w:ascii="Times New Roman" w:eastAsia="Times New Roman" w:hAnsi="Times New Roman" w:cs="Times New Roman"/>
                <w:color w:val="C45911" w:themeColor="accent2" w:themeShade="BF"/>
              </w:rPr>
              <w:pPrChange w:id="287" w:author="tao huang" w:date="2018-10-28T21:40:00Z">
                <w:pPr>
                  <w:shd w:val="clear" w:color="auto" w:fill="FFFFFF"/>
                  <w:spacing w:after="0" w:line="276" w:lineRule="auto"/>
                </w:pPr>
              </w:pPrChange>
            </w:pPr>
          </w:p>
          <w:p w14:paraId="14EDE05E" w14:textId="77777777" w:rsidR="00CF66F5" w:rsidRPr="0056537F" w:rsidRDefault="0082558B">
            <w:pPr>
              <w:shd w:val="clear" w:color="auto" w:fill="FFFFFF" w:themeFill="background1"/>
              <w:spacing w:after="0" w:line="276" w:lineRule="auto"/>
              <w:rPr>
                <w:rFonts w:ascii="Times New Roman" w:eastAsia="Times New Roman" w:hAnsi="Times New Roman" w:cs="Times New Roman"/>
              </w:rPr>
              <w:pPrChange w:id="28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 To be honest, I do not find the introduction and discussion of the ADL-EWC-IC model convincing, since it </w:t>
            </w:r>
            <w:r w:rsidRPr="003E1E39">
              <w:rPr>
                <w:rFonts w:ascii="Times New Roman" w:eastAsia="Times New Roman" w:hAnsi="Times New Roman" w:cs="Times New Roman"/>
                <w:noProof/>
              </w:rPr>
              <w:t>was created</w:t>
            </w:r>
            <w:r w:rsidRPr="0056537F">
              <w:rPr>
                <w:rFonts w:ascii="Times New Roman" w:eastAsia="Times New Roman" w:hAnsi="Times New Roman" w:cs="Times New Roman"/>
              </w:rPr>
              <w:t xml:space="preserve">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w:t>
            </w:r>
            <w:r w:rsidRPr="003E1E39">
              <w:rPr>
                <w:rFonts w:ascii="Times New Roman" w:eastAsia="Times New Roman" w:hAnsi="Times New Roman" w:cs="Times New Roman"/>
                <w:noProof/>
              </w:rPr>
              <w:t>ex post</w:t>
            </w:r>
            <w:r w:rsidRPr="0056537F">
              <w:rPr>
                <w:rFonts w:ascii="Times New Roman" w:eastAsia="Times New Roman" w:hAnsi="Times New Roman" w:cs="Times New Roman"/>
              </w:rPr>
              <w:t xml:space="preserve"> that appears to perform well, but this is </w:t>
            </w:r>
            <w:r w:rsidRPr="003E1E39">
              <w:rPr>
                <w:rFonts w:ascii="Times New Roman" w:eastAsia="Times New Roman" w:hAnsi="Times New Roman" w:cs="Times New Roman"/>
                <w:noProof/>
              </w:rPr>
              <w:lastRenderedPageBreak/>
              <w:t>little</w:t>
            </w:r>
            <w:r w:rsidRPr="0056537F">
              <w:rPr>
                <w:rFonts w:ascii="Times New Roman" w:eastAsia="Times New Roman" w:hAnsi="Times New Roman" w:cs="Times New Roman"/>
              </w:rPr>
              <w:t xml:space="preserv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11955041" w:rsidR="00CF66F5" w:rsidRPr="0056537F" w:rsidRDefault="00CF66F5">
            <w:pPr>
              <w:shd w:val="clear" w:color="auto" w:fill="FFFFFF" w:themeFill="background1"/>
              <w:spacing w:after="0" w:line="276" w:lineRule="auto"/>
              <w:rPr>
                <w:rFonts w:ascii="Times New Roman" w:eastAsia="Times New Roman" w:hAnsi="Times New Roman" w:cs="Times New Roman"/>
                <w:color w:val="7030A0"/>
              </w:rPr>
              <w:pPrChange w:id="28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for </w:t>
            </w:r>
            <w:del w:id="290" w:author="Didier Soopramanien" w:date="2018-10-24T13:49:00Z">
              <w:r w:rsidRPr="0056537F" w:rsidDel="00063770">
                <w:rPr>
                  <w:rFonts w:ascii="Times New Roman" w:eastAsia="Times New Roman" w:hAnsi="Times New Roman" w:cs="Times New Roman"/>
                  <w:color w:val="7030A0"/>
                </w:rPr>
                <w:delText>the advice</w:delText>
              </w:r>
            </w:del>
            <w:ins w:id="291" w:author="Didier Soopramanien" w:date="2018-10-24T13:49:00Z">
              <w:r w:rsidR="00063770">
                <w:rPr>
                  <w:rFonts w:ascii="Times New Roman" w:eastAsia="Times New Roman" w:hAnsi="Times New Roman" w:cs="Times New Roman"/>
                  <w:color w:val="7030A0"/>
                </w:rPr>
                <w:t>this useful comment and suggestion</w:t>
              </w:r>
            </w:ins>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w:t>
            </w:r>
            <w:ins w:id="292" w:author="tao huang" w:date="2018-11-04T12:20:00Z">
              <w:r w:rsidR="00415CA8">
                <w:rPr>
                  <w:rFonts w:ascii="Times New Roman" w:eastAsia="Times New Roman" w:hAnsi="Times New Roman" w:cs="Times New Roman"/>
                  <w:color w:val="7030A0"/>
                </w:rPr>
                <w:t xml:space="preserve">have </w:t>
              </w:r>
            </w:ins>
            <w:r w:rsidR="00AA4471" w:rsidRPr="0056537F">
              <w:rPr>
                <w:rFonts w:ascii="Times New Roman" w:eastAsia="Times New Roman" w:hAnsi="Times New Roman" w:cs="Times New Roman"/>
                <w:color w:val="7030A0"/>
              </w:rPr>
              <w:t>now evaluate</w:t>
            </w:r>
            <w:ins w:id="293" w:author="tao huang" w:date="2018-11-04T12:20:00Z">
              <w:r w:rsidR="00415CA8">
                <w:rPr>
                  <w:rFonts w:ascii="Times New Roman" w:eastAsia="Times New Roman" w:hAnsi="Times New Roman" w:cs="Times New Roman"/>
                  <w:color w:val="7030A0"/>
                </w:rPr>
                <w:t>d</w:t>
              </w:r>
            </w:ins>
            <w:r w:rsidR="00AA4471" w:rsidRPr="0056537F">
              <w:rPr>
                <w:rFonts w:ascii="Times New Roman" w:eastAsia="Times New Roman" w:hAnsi="Times New Roman" w:cs="Times New Roman"/>
                <w:color w:val="7030A0"/>
              </w:rPr>
              <w:t xml:space="preserve"> the forecasting performance of the ADL-EWC-IC model based on </w:t>
            </w:r>
            <w:r w:rsidR="00AA4471" w:rsidRPr="003E1E39">
              <w:rPr>
                <w:rFonts w:ascii="Times New Roman" w:eastAsia="Times New Roman" w:hAnsi="Times New Roman" w:cs="Times New Roman"/>
                <w:noProof/>
                <w:color w:val="7030A0"/>
              </w:rPr>
              <w:t>previous</w:t>
            </w:r>
            <w:ins w:id="294" w:author="tao huang" w:date="2018-11-04T12:20:00Z">
              <w:r w:rsidR="00415CA8">
                <w:rPr>
                  <w:rFonts w:ascii="Times New Roman" w:eastAsia="Times New Roman" w:hAnsi="Times New Roman" w:cs="Times New Roman"/>
                  <w:noProof/>
                  <w:color w:val="7030A0"/>
                </w:rPr>
                <w:t>ly</w:t>
              </w:r>
            </w:ins>
            <w:r w:rsidR="00AA4471" w:rsidRPr="0056537F">
              <w:rPr>
                <w:rFonts w:ascii="Times New Roman" w:eastAsia="Times New Roman" w:hAnsi="Times New Roman" w:cs="Times New Roman"/>
                <w:color w:val="7030A0"/>
              </w:rPr>
              <w:t xml:space="preserve"> unseen data. That is, </w:t>
            </w:r>
            <w:del w:id="295" w:author="韬 黄" w:date="2018-10-27T20:29:00Z">
              <w:r w:rsidR="00AA4471" w:rsidRPr="0056537F" w:rsidDel="00245CAB">
                <w:rPr>
                  <w:rFonts w:ascii="Times New Roman" w:eastAsia="Times New Roman" w:hAnsi="Times New Roman" w:cs="Times New Roman"/>
                  <w:color w:val="7030A0"/>
                </w:rPr>
                <w:delText xml:space="preserve">for </w:delText>
              </w:r>
            </w:del>
            <w:ins w:id="296" w:author="韬 黄" w:date="2018-10-27T20:29:00Z">
              <w:r w:rsidR="00245CAB">
                <w:rPr>
                  <w:rFonts w:ascii="Times New Roman" w:eastAsia="Times New Roman" w:hAnsi="Times New Roman" w:cs="Times New Roman"/>
                  <w:color w:val="7030A0"/>
                </w:rPr>
                <w:t xml:space="preserve">based on 1605 SKU’s </w:t>
              </w:r>
            </w:ins>
            <w:del w:id="297" w:author="韬 黄" w:date="2018-10-27T20:29:00Z">
              <w:r w:rsidR="00AA4471" w:rsidRPr="0056537F" w:rsidDel="00245CAB">
                <w:rPr>
                  <w:rFonts w:ascii="Times New Roman" w:eastAsia="Times New Roman" w:hAnsi="Times New Roman" w:cs="Times New Roman"/>
                  <w:color w:val="7030A0"/>
                </w:rPr>
                <w:delText xml:space="preserve">the data </w:delText>
              </w:r>
            </w:del>
            <w:r w:rsidR="00AA4471" w:rsidRPr="0056537F">
              <w:rPr>
                <w:rFonts w:ascii="Times New Roman" w:eastAsia="Times New Roman" w:hAnsi="Times New Roman" w:cs="Times New Roman"/>
                <w:color w:val="7030A0"/>
              </w:rPr>
              <w:t xml:space="preserve">from </w:t>
            </w:r>
            <w:ins w:id="298" w:author="韬 黄" w:date="2018-10-27T20:30:00Z">
              <w:r w:rsidR="00245CAB">
                <w:rPr>
                  <w:rFonts w:ascii="Times New Roman" w:eastAsia="Times New Roman" w:hAnsi="Times New Roman" w:cs="Times New Roman"/>
                  <w:color w:val="7030A0"/>
                </w:rPr>
                <w:t xml:space="preserve">the same product categories but from </w:t>
              </w:r>
            </w:ins>
            <w:del w:id="299" w:author="韬 黄" w:date="2018-10-27T20:29:00Z">
              <w:r w:rsidR="00AA4471" w:rsidRPr="0056537F" w:rsidDel="00245CAB">
                <w:rPr>
                  <w:rFonts w:ascii="Times New Roman" w:eastAsia="Times New Roman" w:hAnsi="Times New Roman" w:cs="Times New Roman"/>
                  <w:color w:val="7030A0"/>
                </w:rPr>
                <w:delText xml:space="preserve">another </w:delText>
              </w:r>
            </w:del>
            <w:ins w:id="300" w:author="韬 黄" w:date="2018-10-27T20:29:00Z">
              <w:r w:rsidR="00245CAB">
                <w:rPr>
                  <w:rFonts w:ascii="Times New Roman" w:eastAsia="Times New Roman" w:hAnsi="Times New Roman" w:cs="Times New Roman"/>
                  <w:color w:val="7030A0"/>
                </w:rPr>
                <w:t>a different</w:t>
              </w:r>
              <w:r w:rsidR="00245CAB" w:rsidRPr="0056537F">
                <w:rPr>
                  <w:rFonts w:ascii="Times New Roman" w:eastAsia="Times New Roman" w:hAnsi="Times New Roman" w:cs="Times New Roman"/>
                  <w:color w:val="7030A0"/>
                </w:rPr>
                <w:t xml:space="preserve"> </w:t>
              </w:r>
            </w:ins>
            <w:r w:rsidR="00AA4471" w:rsidRPr="0056537F">
              <w:rPr>
                <w:rFonts w:ascii="Times New Roman" w:eastAsia="Times New Roman" w:hAnsi="Times New Roman" w:cs="Times New Roman"/>
                <w:color w:val="7030A0"/>
              </w:rPr>
              <w:t>set of 28 stores. The results are consistent</w:t>
            </w:r>
            <w:ins w:id="301" w:author="韬 黄" w:date="2018-10-27T20:30:00Z">
              <w:r w:rsidR="00B56BEA">
                <w:rPr>
                  <w:rFonts w:ascii="Times New Roman" w:eastAsia="Times New Roman" w:hAnsi="Times New Roman" w:cs="Times New Roman"/>
                  <w:color w:val="7030A0"/>
                </w:rPr>
                <w:t xml:space="preserve"> (</w:t>
              </w:r>
              <w:del w:id="302" w:author="tao huang" w:date="2018-10-28T23:11:00Z">
                <w:r w:rsidR="00B56BEA" w:rsidDel="00154D9C">
                  <w:rPr>
                    <w:rFonts w:ascii="Times New Roman" w:eastAsia="Times New Roman" w:hAnsi="Times New Roman" w:cs="Times New Roman"/>
                    <w:color w:val="7030A0"/>
                  </w:rPr>
                  <w:delText>we have included an additional T</w:delText>
                </w:r>
              </w:del>
            </w:ins>
            <w:ins w:id="303" w:author="韬 黄" w:date="2018-10-27T20:31:00Z">
              <w:del w:id="304" w:author="tao huang" w:date="2018-10-28T23:11:00Z">
                <w:r w:rsidR="00554EF9" w:rsidDel="00154D9C">
                  <w:rPr>
                    <w:rFonts w:ascii="Times New Roman" w:eastAsia="Times New Roman" w:hAnsi="Times New Roman" w:cs="Times New Roman"/>
                    <w:color w:val="7030A0"/>
                  </w:rPr>
                  <w:delText>able for the results</w:delText>
                </w:r>
              </w:del>
            </w:ins>
            <w:ins w:id="305" w:author="tao huang" w:date="2018-10-28T23:11:00Z">
              <w:r w:rsidR="00154D9C">
                <w:rPr>
                  <w:rFonts w:ascii="Times New Roman" w:eastAsia="Times New Roman" w:hAnsi="Times New Roman" w:cs="Times New Roman"/>
                  <w:color w:val="7030A0"/>
                </w:rPr>
                <w:t xml:space="preserve">the results are </w:t>
              </w:r>
            </w:ins>
            <w:ins w:id="306" w:author="tao huang" w:date="2018-10-28T23:12:00Z">
              <w:r w:rsidR="00154D9C">
                <w:rPr>
                  <w:rFonts w:ascii="Times New Roman" w:eastAsia="Times New Roman" w:hAnsi="Times New Roman" w:cs="Times New Roman"/>
                  <w:color w:val="7030A0"/>
                </w:rPr>
                <w:t xml:space="preserve">now </w:t>
              </w:r>
            </w:ins>
            <w:ins w:id="307" w:author="tao huang" w:date="2018-10-28T23:11:00Z">
              <w:r w:rsidR="00154D9C">
                <w:rPr>
                  <w:rFonts w:ascii="Times New Roman" w:eastAsia="Times New Roman" w:hAnsi="Times New Roman" w:cs="Times New Roman"/>
                  <w:color w:val="7030A0"/>
                </w:rPr>
                <w:t>shown in Table 5</w:t>
              </w:r>
            </w:ins>
            <w:ins w:id="308" w:author="韬 黄" w:date="2018-10-27T20:31:00Z">
              <w:r w:rsidR="00554EF9">
                <w:rPr>
                  <w:rFonts w:ascii="Times New Roman" w:eastAsia="Times New Roman" w:hAnsi="Times New Roman" w:cs="Times New Roman"/>
                  <w:color w:val="7030A0"/>
                </w:rPr>
                <w:t>). W</w:t>
              </w:r>
            </w:ins>
            <w:ins w:id="309" w:author="韬 黄" w:date="2018-10-27T20:30:00Z">
              <w:r w:rsidR="00B56BEA">
                <w:rPr>
                  <w:rFonts w:ascii="Times New Roman" w:eastAsia="Times New Roman" w:hAnsi="Times New Roman" w:cs="Times New Roman"/>
                  <w:color w:val="7030A0"/>
                </w:rPr>
                <w:t xml:space="preserve">e </w:t>
              </w:r>
              <w:del w:id="310" w:author="tao huang" w:date="2018-10-28T23:12:00Z">
                <w:r w:rsidR="00B56BEA" w:rsidDel="00154D9C">
                  <w:rPr>
                    <w:rFonts w:ascii="Times New Roman" w:eastAsia="Times New Roman" w:hAnsi="Times New Roman" w:cs="Times New Roman"/>
                    <w:color w:val="7030A0"/>
                  </w:rPr>
                  <w:delText>accept</w:delText>
                </w:r>
              </w:del>
            </w:ins>
            <w:ins w:id="311" w:author="tao huang" w:date="2018-10-28T23:12:00Z">
              <w:r w:rsidR="00154D9C">
                <w:rPr>
                  <w:rFonts w:ascii="Times New Roman" w:eastAsia="Times New Roman" w:hAnsi="Times New Roman" w:cs="Times New Roman"/>
                  <w:color w:val="7030A0"/>
                </w:rPr>
                <w:t>take</w:t>
              </w:r>
            </w:ins>
            <w:ins w:id="312" w:author="韬 黄" w:date="2018-10-27T20:30:00Z">
              <w:r w:rsidR="00B56BEA">
                <w:rPr>
                  <w:rFonts w:ascii="Times New Roman" w:eastAsia="Times New Roman" w:hAnsi="Times New Roman" w:cs="Times New Roman"/>
                  <w:color w:val="7030A0"/>
                </w:rPr>
                <w:t xml:space="preserve"> the reviewer’s suggestion and </w:t>
              </w:r>
            </w:ins>
            <w:del w:id="313" w:author="韬 黄" w:date="2018-10-27T20:30:00Z">
              <w:r w:rsidR="00AA4471" w:rsidRPr="0056537F" w:rsidDel="00B56BEA">
                <w:rPr>
                  <w:rFonts w:ascii="Times New Roman" w:eastAsia="Times New Roman" w:hAnsi="Times New Roman" w:cs="Times New Roman"/>
                  <w:color w:val="7030A0"/>
                </w:rPr>
                <w:delText>.</w:delText>
              </w:r>
              <w:r w:rsidR="00AE1158" w:rsidRPr="0056537F" w:rsidDel="00B56BEA">
                <w:rPr>
                  <w:rFonts w:ascii="Times New Roman" w:eastAsia="Times New Roman" w:hAnsi="Times New Roman" w:cs="Times New Roman"/>
                  <w:color w:val="7030A0"/>
                </w:rPr>
                <w:delText xml:space="preserve"> W</w:delText>
              </w:r>
              <w:r w:rsidRPr="0056537F" w:rsidDel="00B56BEA">
                <w:rPr>
                  <w:rFonts w:ascii="Times New Roman" w:eastAsia="Times New Roman" w:hAnsi="Times New Roman" w:cs="Times New Roman"/>
                  <w:color w:val="7030A0"/>
                </w:rPr>
                <w:delText xml:space="preserve">e </w:delText>
              </w:r>
            </w:del>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ins w:id="314" w:author="tao huang" w:date="2018-10-28T23:02:00Z">
              <w:r w:rsidR="00044520">
                <w:rPr>
                  <w:rFonts w:ascii="Times New Roman" w:eastAsia="Times New Roman" w:hAnsi="Times New Roman" w:cs="Times New Roman"/>
                  <w:noProof/>
                  <w:color w:val="7030A0"/>
                </w:rPr>
                <w:t>.”</w:t>
              </w:r>
            </w:ins>
            <w:del w:id="315" w:author="tao huang" w:date="2018-10-28T23:02:00Z">
              <w:r w:rsidR="00AA4471" w:rsidRPr="00044520" w:rsidDel="00044520">
                <w:rPr>
                  <w:rFonts w:ascii="Times New Roman" w:eastAsia="Times New Roman" w:hAnsi="Times New Roman" w:cs="Times New Roman"/>
                  <w:noProof/>
                  <w:color w:val="7030A0"/>
                </w:rPr>
                <w:delText>”</w:delText>
              </w:r>
              <w:r w:rsidR="00A47A93" w:rsidRPr="00044520" w:rsidDel="00044520">
                <w:rPr>
                  <w:rFonts w:ascii="Times New Roman" w:eastAsia="Times New Roman" w:hAnsi="Times New Roman" w:cs="Times New Roman"/>
                  <w:noProof/>
                  <w:color w:val="7030A0"/>
                </w:rPr>
                <w:delText>.</w:delText>
              </w:r>
            </w:del>
          </w:p>
          <w:p w14:paraId="500B9AE4" w14:textId="68420041" w:rsidR="00D4091C" w:rsidRPr="0056537F" w:rsidDel="00554EF9" w:rsidRDefault="00D4091C">
            <w:pPr>
              <w:shd w:val="clear" w:color="auto" w:fill="FFFFFF" w:themeFill="background1"/>
              <w:spacing w:after="0" w:line="276" w:lineRule="auto"/>
              <w:rPr>
                <w:del w:id="316" w:author="韬 黄" w:date="2018-10-27T20:31:00Z"/>
                <w:rFonts w:ascii="Times New Roman" w:eastAsia="Times New Roman" w:hAnsi="Times New Roman" w:cs="Times New Roman"/>
                <w:color w:val="C45911" w:themeColor="accent2" w:themeShade="BF"/>
              </w:rPr>
              <w:pPrChange w:id="317" w:author="tao huang" w:date="2018-10-28T21:40:00Z">
                <w:pPr>
                  <w:shd w:val="clear" w:color="auto" w:fill="FFFFFF"/>
                  <w:spacing w:after="0" w:line="276" w:lineRule="auto"/>
                </w:pPr>
              </w:pPrChange>
            </w:pPr>
          </w:p>
          <w:p w14:paraId="4710BF3D" w14:textId="77777777" w:rsidR="00D4091C" w:rsidRPr="0056537F" w:rsidRDefault="00D4091C">
            <w:pPr>
              <w:shd w:val="clear" w:color="auto" w:fill="FFFFFF" w:themeFill="background1"/>
              <w:spacing w:after="0" w:line="276" w:lineRule="auto"/>
              <w:rPr>
                <w:rFonts w:ascii="Times New Roman" w:eastAsia="Times New Roman" w:hAnsi="Times New Roman" w:cs="Times New Roman"/>
                <w:color w:val="C45911" w:themeColor="accent2" w:themeShade="BF"/>
              </w:rPr>
              <w:pPrChange w:id="318" w:author="tao huang" w:date="2018-10-28T21:40:00Z">
                <w:pPr>
                  <w:shd w:val="clear" w:color="auto" w:fill="FFFFFF"/>
                  <w:spacing w:after="0" w:line="276" w:lineRule="auto"/>
                </w:pPr>
              </w:pPrChange>
            </w:pPr>
          </w:p>
          <w:p w14:paraId="1D79DFFE" w14:textId="0E83417C" w:rsidR="00255100" w:rsidRDefault="0082558B">
            <w:pPr>
              <w:shd w:val="clear" w:color="auto" w:fill="FFFFFF" w:themeFill="background1"/>
              <w:spacing w:after="0" w:line="276" w:lineRule="auto"/>
              <w:rPr>
                <w:ins w:id="319" w:author="tao huang" w:date="2018-11-04T12:21:00Z"/>
                <w:rFonts w:ascii="Times New Roman" w:eastAsia="Times New Roman" w:hAnsi="Times New Roman" w:cs="Times New Roman"/>
              </w:rPr>
            </w:pPr>
            <w:r w:rsidRPr="0056537F">
              <w:rPr>
                <w:rFonts w:ascii="Times New Roman" w:eastAsia="Times New Roman" w:hAnsi="Times New Roman" w:cs="Times New Roman"/>
              </w:rPr>
              <w:br/>
              <w:t>- p. 23: In discussing a statistically significant positive coefficient for "Randomness and growth" in ADL-</w:t>
            </w:r>
            <w:r w:rsidRPr="003E1E39">
              <w:rPr>
                <w:rFonts w:ascii="Times New Roman" w:eastAsia="Times New Roman" w:hAnsi="Times New Roman" w:cs="Times New Roman"/>
                <w:noProof/>
              </w:rPr>
              <w:t>intra</w:t>
            </w:r>
            <w:r w:rsidRPr="0056537F">
              <w:rPr>
                <w:rFonts w:ascii="Times New Roman" w:eastAsia="Times New Roman" w:hAnsi="Times New Roman" w:cs="Times New Roman"/>
              </w:rPr>
              <w:t>-EWC, the authors write that "This suggests that our proposed models tend to be more advantageous for the SKUs which are difficult to forecast and exhibit a trend in sales</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w:t>
            </w:r>
            <w:r w:rsidRPr="003E1E39">
              <w:rPr>
                <w:rFonts w:ascii="Times New Roman" w:eastAsia="Times New Roman" w:hAnsi="Times New Roman" w:cs="Times New Roman"/>
                <w:noProof/>
              </w:rPr>
              <w:t>intra</w:t>
            </w:r>
            <w:r w:rsidRPr="0056537F">
              <w:rPr>
                <w:rFonts w:ascii="Times New Roman" w:eastAsia="Times New Roman" w:hAnsi="Times New Roman" w:cs="Times New Roman"/>
              </w:rPr>
              <w:t>-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5C73F721" w14:textId="58ADD5D1" w:rsidR="00670415" w:rsidRPr="0056537F" w:rsidDel="00670415" w:rsidRDefault="00670415">
            <w:pPr>
              <w:shd w:val="clear" w:color="auto" w:fill="FFFFFF" w:themeFill="background1"/>
              <w:spacing w:after="0" w:line="276" w:lineRule="auto"/>
              <w:rPr>
                <w:del w:id="320" w:author="tao huang" w:date="2018-11-04T12:22:00Z"/>
                <w:rFonts w:ascii="Times New Roman" w:eastAsia="Times New Roman" w:hAnsi="Times New Roman" w:cs="Times New Roman"/>
              </w:rPr>
              <w:pPrChange w:id="321" w:author="tao huang" w:date="2018-10-28T21:40:00Z">
                <w:pPr>
                  <w:shd w:val="clear" w:color="auto" w:fill="FFFFFF"/>
                  <w:spacing w:after="0" w:line="276" w:lineRule="auto"/>
                </w:pPr>
              </w:pPrChange>
            </w:pPr>
          </w:p>
          <w:p w14:paraId="132ABB8C" w14:textId="0058271E" w:rsidR="00A03A01" w:rsidRDefault="00255100">
            <w:pPr>
              <w:shd w:val="clear" w:color="auto" w:fill="FFFFFF" w:themeFill="background1"/>
              <w:spacing w:after="0" w:line="276" w:lineRule="auto"/>
              <w:rPr>
                <w:ins w:id="322" w:author="tao huang" w:date="2018-10-28T13:07:00Z"/>
                <w:rFonts w:ascii="Times New Roman" w:eastAsia="Times New Roman" w:hAnsi="Times New Roman" w:cs="Times New Roman"/>
                <w:color w:val="7030A0"/>
              </w:rPr>
              <w:pPrChange w:id="32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324"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w:t>
            </w:r>
            <w:r w:rsidR="000D5F6B" w:rsidRPr="003E1E39">
              <w:rPr>
                <w:rFonts w:ascii="Times New Roman" w:eastAsia="Times New Roman" w:hAnsi="Times New Roman" w:cs="Times New Roman"/>
                <w:noProof/>
                <w:color w:val="7030A0"/>
              </w:rPr>
              <w:t>intra</w:t>
            </w:r>
            <w:r w:rsidR="000D5F6B" w:rsidRPr="0056537F">
              <w:rPr>
                <w:rFonts w:ascii="Times New Roman" w:eastAsia="Times New Roman" w:hAnsi="Times New Roman" w:cs="Times New Roman"/>
                <w:color w:val="7030A0"/>
              </w:rPr>
              <w:t>-EWC model or the ADL-intra-IC model compared to the ADL-</w:t>
            </w:r>
            <w:r w:rsidR="000D5F6B" w:rsidRPr="003E1E39">
              <w:rPr>
                <w:rFonts w:ascii="Times New Roman" w:eastAsia="Times New Roman" w:hAnsi="Times New Roman" w:cs="Times New Roman"/>
                <w:noProof/>
                <w:color w:val="7030A0"/>
              </w:rPr>
              <w:t>intra</w:t>
            </w:r>
            <w:r w:rsidR="000D5F6B" w:rsidRPr="0056537F">
              <w:rPr>
                <w:rFonts w:ascii="Times New Roman" w:eastAsia="Times New Roman" w:hAnsi="Times New Roman" w:cs="Times New Roman"/>
                <w:color w:val="7030A0"/>
              </w:rPr>
              <w:t xml:space="preserve"> model</w:t>
            </w:r>
            <w:bookmarkEnd w:id="324"/>
            <w:r w:rsidR="00477BD8" w:rsidRPr="0056537F">
              <w:rPr>
                <w:rFonts w:ascii="Times New Roman" w:eastAsia="Times New Roman" w:hAnsi="Times New Roman" w:cs="Times New Roman"/>
                <w:color w:val="7030A0"/>
              </w:rPr>
              <w:t xml:space="preserve">. </w:t>
            </w:r>
            <w:r w:rsidR="00B74F42" w:rsidRPr="0056537F">
              <w:rPr>
                <w:rFonts w:ascii="Times New Roman" w:eastAsia="Times New Roman" w:hAnsi="Times New Roman" w:cs="Times New Roman"/>
                <w:color w:val="7030A0"/>
              </w:rPr>
              <w:t xml:space="preserve">e.g., </w:t>
            </w:r>
            <w:del w:id="325" w:author="tao huang" w:date="2018-10-28T13:07:00Z">
              <w:r w:rsidR="00B74F42" w:rsidRPr="0056537F" w:rsidDel="00A03A01">
                <w:rPr>
                  <w:rFonts w:ascii="Times New Roman" w:eastAsia="Times New Roman" w:hAnsi="Times New Roman" w:cs="Times New Roman"/>
                  <w:color w:val="7030A0"/>
                </w:rPr>
                <w:delText>i</w:delText>
              </w:r>
              <w:r w:rsidR="00780B6D" w:rsidRPr="0056537F" w:rsidDel="00A03A01">
                <w:rPr>
                  <w:rFonts w:ascii="Times New Roman" w:eastAsia="Times New Roman" w:hAnsi="Times New Roman" w:cs="Times New Roman"/>
                  <w:color w:val="7030A0"/>
                </w:rPr>
                <w:delText>t is calculated as [MASE(ADL-intra) - MASE(ADL-intra-EWC)]/ MASE(</w:delText>
              </w:r>
              <w:r w:rsidR="00780B6D" w:rsidRPr="00D86E3C" w:rsidDel="00A03A01">
                <w:rPr>
                  <w:rFonts w:ascii="Times New Roman" w:eastAsia="Times New Roman" w:hAnsi="Times New Roman" w:cs="Times New Roman"/>
                  <w:color w:val="7030A0"/>
                  <w:highlight w:val="yellow"/>
                  <w:rPrChange w:id="326" w:author="韬 黄" w:date="2018-10-27T20:32:00Z">
                    <w:rPr>
                      <w:rFonts w:ascii="Times New Roman" w:eastAsia="Times New Roman" w:hAnsi="Times New Roman" w:cs="Times New Roman"/>
                      <w:color w:val="7030A0"/>
                    </w:rPr>
                  </w:rPrChange>
                </w:rPr>
                <w:delText>ADL-intra</w:delText>
              </w:r>
            </w:del>
            <w:del w:id="327" w:author="tao huang" w:date="2018-10-28T13:06:00Z">
              <w:r w:rsidR="00780B6D" w:rsidRPr="00D86E3C" w:rsidDel="00A03A01">
                <w:rPr>
                  <w:rFonts w:ascii="Times New Roman" w:eastAsia="Times New Roman" w:hAnsi="Times New Roman" w:cs="Times New Roman"/>
                  <w:color w:val="7030A0"/>
                  <w:highlight w:val="yellow"/>
                  <w:rPrChange w:id="328" w:author="韬 黄" w:date="2018-10-27T20:32:00Z">
                    <w:rPr>
                      <w:rFonts w:ascii="Times New Roman" w:eastAsia="Times New Roman" w:hAnsi="Times New Roman" w:cs="Times New Roman"/>
                      <w:color w:val="7030A0"/>
                    </w:rPr>
                  </w:rPrChange>
                </w:rPr>
                <w:delText>)</w:delText>
              </w:r>
              <w:r w:rsidR="00B74F42" w:rsidRPr="00D86E3C" w:rsidDel="00A03A01">
                <w:rPr>
                  <w:rFonts w:ascii="Times New Roman" w:eastAsia="Times New Roman" w:hAnsi="Times New Roman" w:cs="Times New Roman"/>
                  <w:color w:val="7030A0"/>
                  <w:highlight w:val="yellow"/>
                  <w:rPrChange w:id="329" w:author="韬 黄" w:date="2018-10-27T20:32:00Z">
                    <w:rPr>
                      <w:rFonts w:ascii="Times New Roman" w:eastAsia="Times New Roman" w:hAnsi="Times New Roman" w:cs="Times New Roman"/>
                      <w:color w:val="7030A0"/>
                    </w:rPr>
                  </w:rPrChange>
                </w:rPr>
                <w:delText>.</w:delText>
              </w:r>
            </w:del>
            <w:ins w:id="330" w:author="Didier Soopramanien" w:date="2018-10-24T13:50:00Z">
              <w:del w:id="331" w:author="tao huang" w:date="2018-10-28T13:06:00Z">
                <w:r w:rsidR="00A70BD5" w:rsidRPr="00D86E3C" w:rsidDel="00A03A01">
                  <w:rPr>
                    <w:rFonts w:ascii="Times New Roman" w:eastAsia="Times New Roman" w:hAnsi="Times New Roman" w:cs="Times New Roman"/>
                    <w:color w:val="7030A0"/>
                    <w:highlight w:val="yellow"/>
                    <w:rPrChange w:id="332" w:author="韬 黄" w:date="2018-10-27T20:32:00Z">
                      <w:rPr>
                        <w:rFonts w:ascii="Times New Roman" w:eastAsia="Times New Roman" w:hAnsi="Times New Roman" w:cs="Times New Roman"/>
                        <w:color w:val="7030A0"/>
                      </w:rPr>
                    </w:rPrChange>
                  </w:rPr>
                  <w:delText xml:space="preserve"> (is this in the paper?)</w:delText>
                </w:r>
              </w:del>
            </w:ins>
          </w:p>
          <w:p w14:paraId="2A98D4C8" w14:textId="77777777" w:rsidR="00A03A01" w:rsidRPr="00855741" w:rsidRDefault="00A03A01">
            <w:pPr>
              <w:shd w:val="clear" w:color="auto" w:fill="FFFFFF" w:themeFill="background1"/>
              <w:spacing w:after="0" w:line="360" w:lineRule="auto"/>
              <w:rPr>
                <w:ins w:id="333" w:author="tao huang" w:date="2018-10-28T13:07:00Z"/>
                <w:rFonts w:cs="Times New Roman"/>
                <w:color w:val="833C0B" w:themeColor="accent2" w:themeShade="80"/>
              </w:rPr>
            </w:pPr>
          </w:p>
          <w:p w14:paraId="4427D1ED" w14:textId="77777777" w:rsidR="00A03A01" w:rsidRPr="00855741" w:rsidRDefault="00A03A01">
            <w:pPr>
              <w:shd w:val="clear" w:color="auto" w:fill="FFFFFF" w:themeFill="background1"/>
              <w:spacing w:after="0" w:line="360" w:lineRule="auto"/>
              <w:rPr>
                <w:ins w:id="334" w:author="tao huang" w:date="2018-10-28T13:07:00Z"/>
                <w:rFonts w:cs="Times New Roman"/>
                <w:color w:val="833C0B" w:themeColor="accent2" w:themeShade="80"/>
              </w:rPr>
            </w:pPr>
            <m:oMathPara>
              <m:oMath>
                <m:r>
                  <w:ins w:id="335" w:author="tao huang" w:date="2018-10-28T13:07:00Z">
                    <m:rPr>
                      <m:sty m:val="p"/>
                    </m:rPr>
                    <w:rPr>
                      <w:rFonts w:ascii="Cambria Math" w:hAnsi="Cambria Math" w:cs="Times New Roman"/>
                      <w:color w:val="833C0B" w:themeColor="accent2" w:themeShade="80"/>
                    </w:rPr>
                    <m:t>PctRed</m:t>
                  </w:ins>
                </m:r>
                <m:d>
                  <m:dPr>
                    <m:ctrlPr>
                      <w:ins w:id="336" w:author="tao huang" w:date="2018-10-28T13:07:00Z">
                        <w:rPr>
                          <w:rFonts w:ascii="Cambria Math" w:hAnsi="Cambria Math" w:cs="Times New Roman"/>
                          <w:i/>
                          <w:color w:val="833C0B" w:themeColor="accent2" w:themeShade="80"/>
                        </w:rPr>
                      </w:ins>
                    </m:ctrlPr>
                  </m:dPr>
                  <m:e>
                    <m:r>
                      <w:ins w:id="337" w:author="tao huang" w:date="2018-10-28T13:07:00Z">
                        <m:rPr>
                          <m:sty m:val="p"/>
                        </m:rPr>
                        <w:rPr>
                          <w:rFonts w:ascii="Cambria Math" w:hAnsi="Cambria Math" w:cs="Times New Roman"/>
                          <w:color w:val="833C0B" w:themeColor="accent2" w:themeShade="80"/>
                        </w:rPr>
                        <m:t>ADL-</m:t>
                      </w:ins>
                    </m:r>
                    <m:r>
                      <w:ins w:id="338" w:author="tao huang" w:date="2018-10-28T13:07:00Z">
                        <m:rPr>
                          <m:sty m:val="p"/>
                        </m:rPr>
                        <w:rPr>
                          <w:rFonts w:ascii="Cambria Math" w:hAnsi="Cambria Math" w:cs="Times New Roman"/>
                          <w:noProof/>
                          <w:color w:val="833C0B" w:themeColor="accent2" w:themeShade="80"/>
                        </w:rPr>
                        <m:t>intra</m:t>
                      </w:ins>
                    </m:r>
                    <m:r>
                      <w:ins w:id="339" w:author="tao huang" w:date="2018-10-28T13:07:00Z">
                        <w:rPr>
                          <w:rFonts w:ascii="Cambria Math" w:hAnsi="Cambria Math" w:cs="Times New Roman"/>
                          <w:color w:val="833C0B" w:themeColor="accent2" w:themeShade="80"/>
                        </w:rPr>
                        <m:t>-</m:t>
                      </w:ins>
                    </m:r>
                    <m:r>
                      <w:ins w:id="340" w:author="tao huang" w:date="2018-10-28T13:07:00Z">
                        <m:rPr>
                          <m:sty m:val="p"/>
                        </m:rPr>
                        <w:rPr>
                          <w:rFonts w:ascii="Cambria Math" w:hAnsi="Cambria Math" w:cs="Times New Roman"/>
                          <w:color w:val="833C0B" w:themeColor="accent2" w:themeShade="80"/>
                        </w:rPr>
                        <m:t>EWC</m:t>
                      </w:ins>
                    </m:r>
                    <m:r>
                      <w:ins w:id="341" w:author="tao huang" w:date="2018-10-28T13:07:00Z">
                        <w:rPr>
                          <w:rFonts w:ascii="Cambria Math" w:hAnsi="Cambria Math" w:cs="Times New Roman"/>
                          <w:color w:val="833C0B" w:themeColor="accent2" w:themeShade="80"/>
                        </w:rPr>
                        <m:t>,i</m:t>
                      </w:ins>
                    </m:r>
                  </m:e>
                </m:d>
                <m:r>
                  <w:ins w:id="342" w:author="tao huang" w:date="2018-10-28T13:07:00Z">
                    <w:rPr>
                      <w:rFonts w:ascii="Cambria Math" w:hAnsi="Cambria Math" w:cs="Times New Roman"/>
                      <w:color w:val="833C0B" w:themeColor="accent2" w:themeShade="80"/>
                    </w:rPr>
                    <m:t>=</m:t>
                  </w:ins>
                </m:r>
                <m:f>
                  <m:fPr>
                    <m:ctrlPr>
                      <w:ins w:id="343" w:author="tao huang" w:date="2018-10-28T13:07:00Z">
                        <w:rPr>
                          <w:rFonts w:ascii="Cambria Math" w:hAnsi="Cambria Math" w:cs="Times New Roman"/>
                          <w:color w:val="833C0B" w:themeColor="accent2" w:themeShade="80"/>
                        </w:rPr>
                      </w:ins>
                    </m:ctrlPr>
                  </m:fPr>
                  <m:num>
                    <m:r>
                      <w:ins w:id="344" w:author="tao huang" w:date="2018-10-28T13:07:00Z">
                        <m:rPr>
                          <m:sty m:val="p"/>
                        </m:rPr>
                        <w:rPr>
                          <w:rFonts w:ascii="Cambria Math" w:hAnsi="Cambria Math" w:cs="Times New Roman"/>
                          <w:color w:val="833C0B" w:themeColor="accent2" w:themeShade="80"/>
                        </w:rPr>
                        <m:t>MASE</m:t>
                      </w:ins>
                    </m:r>
                    <m:r>
                      <w:ins w:id="345" w:author="tao huang" w:date="2018-10-28T13:07:00Z">
                        <w:rPr>
                          <w:rFonts w:ascii="Cambria Math" w:hAnsi="Cambria Math" w:cs="Times New Roman"/>
                          <w:color w:val="833C0B" w:themeColor="accent2" w:themeShade="80"/>
                        </w:rPr>
                        <m:t>(</m:t>
                      </w:ins>
                    </m:r>
                    <m:r>
                      <w:ins w:id="346" w:author="tao huang" w:date="2018-10-28T13:07:00Z">
                        <m:rPr>
                          <m:sty m:val="p"/>
                        </m:rPr>
                        <w:rPr>
                          <w:rFonts w:ascii="Cambria Math" w:hAnsi="Cambria Math" w:cs="Times New Roman"/>
                          <w:color w:val="833C0B" w:themeColor="accent2" w:themeShade="80"/>
                        </w:rPr>
                        <m:t>ADL-intra</m:t>
                      </w:ins>
                    </m:r>
                    <m:r>
                      <w:ins w:id="347" w:author="tao huang" w:date="2018-10-28T13:07:00Z">
                        <w:rPr>
                          <w:rFonts w:ascii="Cambria Math" w:hAnsi="Cambria Math" w:cs="Times New Roman"/>
                          <w:color w:val="833C0B" w:themeColor="accent2" w:themeShade="80"/>
                        </w:rPr>
                        <m:t xml:space="preserve">,i)- </m:t>
                      </w:ins>
                    </m:r>
                    <m:r>
                      <w:ins w:id="348" w:author="tao huang" w:date="2018-10-28T13:07:00Z">
                        <m:rPr>
                          <m:sty m:val="p"/>
                        </m:rPr>
                        <w:rPr>
                          <w:rFonts w:ascii="Cambria Math" w:hAnsi="Cambria Math" w:cs="Times New Roman"/>
                          <w:color w:val="833C0B" w:themeColor="accent2" w:themeShade="80"/>
                        </w:rPr>
                        <m:t>MASE</m:t>
                      </w:ins>
                    </m:r>
                    <m:r>
                      <w:ins w:id="349" w:author="tao huang" w:date="2018-10-28T13:07:00Z">
                        <w:rPr>
                          <w:rFonts w:ascii="Cambria Math" w:hAnsi="Cambria Math" w:cs="Times New Roman"/>
                          <w:color w:val="833C0B" w:themeColor="accent2" w:themeShade="80"/>
                        </w:rPr>
                        <m:t>(</m:t>
                      </w:ins>
                    </m:r>
                    <m:r>
                      <w:ins w:id="350" w:author="tao huang" w:date="2018-10-28T13:07:00Z">
                        <m:rPr>
                          <m:sty m:val="p"/>
                        </m:rPr>
                        <w:rPr>
                          <w:rFonts w:ascii="Cambria Math" w:hAnsi="Cambria Math" w:cs="Times New Roman"/>
                          <w:color w:val="833C0B" w:themeColor="accent2" w:themeShade="80"/>
                        </w:rPr>
                        <m:t>ADL-intra</m:t>
                      </w:ins>
                    </m:r>
                    <m:r>
                      <w:ins w:id="351" w:author="tao huang" w:date="2018-10-28T13:07:00Z">
                        <w:rPr>
                          <w:rFonts w:ascii="Cambria Math" w:hAnsi="Cambria Math" w:cs="Times New Roman"/>
                          <w:color w:val="833C0B" w:themeColor="accent2" w:themeShade="80"/>
                        </w:rPr>
                        <m:t>-</m:t>
                      </w:ins>
                    </m:r>
                    <m:r>
                      <w:ins w:id="352" w:author="tao huang" w:date="2018-10-28T13:07:00Z">
                        <m:rPr>
                          <m:sty m:val="p"/>
                        </m:rPr>
                        <w:rPr>
                          <w:rFonts w:ascii="Cambria Math" w:hAnsi="Cambria Math" w:cs="Times New Roman"/>
                          <w:color w:val="833C0B" w:themeColor="accent2" w:themeShade="80"/>
                        </w:rPr>
                        <m:t>EWC</m:t>
                      </w:ins>
                    </m:r>
                    <m:r>
                      <w:ins w:id="353" w:author="tao huang" w:date="2018-10-28T13:07:00Z">
                        <w:rPr>
                          <w:rFonts w:ascii="Cambria Math" w:hAnsi="Cambria Math" w:cs="Times New Roman"/>
                          <w:color w:val="833C0B" w:themeColor="accent2" w:themeShade="80"/>
                        </w:rPr>
                        <m:t>,i)</m:t>
                      </w:ins>
                    </m:r>
                  </m:num>
                  <m:den>
                    <m:r>
                      <w:ins w:id="354" w:author="tao huang" w:date="2018-10-28T13:07:00Z">
                        <m:rPr>
                          <m:sty m:val="p"/>
                        </m:rPr>
                        <w:rPr>
                          <w:rFonts w:ascii="Cambria Math" w:hAnsi="Cambria Math" w:cs="Times New Roman"/>
                          <w:color w:val="833C0B" w:themeColor="accent2" w:themeShade="80"/>
                        </w:rPr>
                        <m:t>MASE</m:t>
                      </w:ins>
                    </m:r>
                    <m:r>
                      <w:ins w:id="355" w:author="tao huang" w:date="2018-10-28T13:07:00Z">
                        <w:rPr>
                          <w:rFonts w:ascii="Cambria Math" w:hAnsi="Cambria Math" w:cs="Times New Roman"/>
                          <w:color w:val="833C0B" w:themeColor="accent2" w:themeShade="80"/>
                        </w:rPr>
                        <m:t>(</m:t>
                      </w:ins>
                    </m:r>
                    <m:r>
                      <w:ins w:id="356" w:author="tao huang" w:date="2018-10-28T13:07:00Z">
                        <m:rPr>
                          <m:sty m:val="p"/>
                        </m:rPr>
                        <w:rPr>
                          <w:rFonts w:ascii="Cambria Math" w:hAnsi="Cambria Math" w:cs="Times New Roman"/>
                          <w:color w:val="833C0B" w:themeColor="accent2" w:themeShade="80"/>
                        </w:rPr>
                        <m:t>ADL-intra</m:t>
                      </w:ins>
                    </m:r>
                    <m:r>
                      <w:ins w:id="357" w:author="tao huang" w:date="2018-10-28T13:07:00Z">
                        <w:rPr>
                          <w:rFonts w:ascii="Cambria Math" w:hAnsi="Cambria Math" w:cs="Times New Roman"/>
                          <w:color w:val="833C0B" w:themeColor="accent2" w:themeShade="80"/>
                        </w:rPr>
                        <m:t>,i)</m:t>
                      </w:ins>
                    </m:r>
                  </m:den>
                </m:f>
              </m:oMath>
            </m:oMathPara>
          </w:p>
          <w:p w14:paraId="46AD4B33" w14:textId="031112F2" w:rsidR="00A03A01" w:rsidRDefault="00A03A01">
            <w:pPr>
              <w:shd w:val="clear" w:color="auto" w:fill="FFFFFF" w:themeFill="background1"/>
              <w:spacing w:after="0" w:line="360" w:lineRule="auto"/>
              <w:jc w:val="right"/>
              <w:rPr>
                <w:ins w:id="358" w:author="tao huang" w:date="2018-10-28T13:07:00Z"/>
                <w:rFonts w:cs="Times New Roman"/>
                <w:color w:val="833C0B" w:themeColor="accent2" w:themeShade="80"/>
              </w:rPr>
            </w:pPr>
            <w:ins w:id="359" w:author="tao huang" w:date="2018-10-28T13:07:00Z">
              <w:r w:rsidRPr="00855741">
                <w:rPr>
                  <w:rFonts w:cs="Times New Roman"/>
                  <w:color w:val="833C0B" w:themeColor="accent2" w:themeShade="80"/>
                </w:rPr>
                <w:t xml:space="preserve">   </w:t>
              </w:r>
            </w:ins>
          </w:p>
          <w:p w14:paraId="012ABA73" w14:textId="77777777" w:rsidR="00A03A01" w:rsidRPr="00855741" w:rsidRDefault="00A03A01">
            <w:pPr>
              <w:shd w:val="clear" w:color="auto" w:fill="FFFFFF" w:themeFill="background1"/>
              <w:spacing w:after="0" w:line="360" w:lineRule="auto"/>
              <w:jc w:val="right"/>
              <w:rPr>
                <w:ins w:id="360" w:author="tao huang" w:date="2018-10-28T13:07:00Z"/>
                <w:rFonts w:cs="Times New Roman"/>
                <w:color w:val="833C0B" w:themeColor="accent2" w:themeShade="80"/>
              </w:rPr>
            </w:pPr>
            <m:oMathPara>
              <m:oMath>
                <m:r>
                  <w:ins w:id="361" w:author="tao huang" w:date="2018-10-28T13:07:00Z">
                    <m:rPr>
                      <m:sty m:val="p"/>
                    </m:rPr>
                    <w:rPr>
                      <w:rFonts w:ascii="Cambria Math" w:hAnsi="Cambria Math" w:cs="Times New Roman"/>
                      <w:color w:val="833C0B" w:themeColor="accent2" w:themeShade="80"/>
                    </w:rPr>
                    <m:t>PctRed</m:t>
                  </w:ins>
                </m:r>
                <m:d>
                  <m:dPr>
                    <m:ctrlPr>
                      <w:ins w:id="362" w:author="tao huang" w:date="2018-10-28T13:07:00Z">
                        <w:rPr>
                          <w:rFonts w:ascii="Cambria Math" w:hAnsi="Cambria Math" w:cs="Times New Roman"/>
                          <w:i/>
                          <w:color w:val="833C0B" w:themeColor="accent2" w:themeShade="80"/>
                        </w:rPr>
                      </w:ins>
                    </m:ctrlPr>
                  </m:dPr>
                  <m:e>
                    <m:r>
                      <w:ins w:id="363" w:author="tao huang" w:date="2018-10-28T13:07:00Z">
                        <m:rPr>
                          <m:sty m:val="p"/>
                        </m:rPr>
                        <w:rPr>
                          <w:rFonts w:ascii="Cambria Math" w:hAnsi="Cambria Math" w:cs="Times New Roman"/>
                          <w:color w:val="833C0B" w:themeColor="accent2" w:themeShade="80"/>
                        </w:rPr>
                        <m:t>ADL-intra</m:t>
                      </w:ins>
                    </m:r>
                    <m:r>
                      <w:ins w:id="364" w:author="tao huang" w:date="2018-10-28T13:07:00Z">
                        <w:rPr>
                          <w:rFonts w:ascii="Cambria Math" w:hAnsi="Cambria Math" w:cs="Times New Roman"/>
                          <w:color w:val="833C0B" w:themeColor="accent2" w:themeShade="80"/>
                        </w:rPr>
                        <m:t>-</m:t>
                      </w:ins>
                    </m:r>
                    <m:r>
                      <w:ins w:id="365" w:author="tao huang" w:date="2018-10-28T13:07:00Z">
                        <m:rPr>
                          <m:sty m:val="p"/>
                        </m:rPr>
                        <w:rPr>
                          <w:rFonts w:ascii="Cambria Math" w:hAnsi="Cambria Math" w:cs="Times New Roman"/>
                          <w:color w:val="833C0B" w:themeColor="accent2" w:themeShade="80"/>
                        </w:rPr>
                        <m:t>IC</m:t>
                      </w:ins>
                    </m:r>
                    <m:r>
                      <w:ins w:id="366" w:author="tao huang" w:date="2018-10-28T13:07:00Z">
                        <w:rPr>
                          <w:rFonts w:ascii="Cambria Math" w:hAnsi="Cambria Math" w:cs="Times New Roman"/>
                          <w:color w:val="833C0B" w:themeColor="accent2" w:themeShade="80"/>
                        </w:rPr>
                        <m:t>,i</m:t>
                      </w:ins>
                    </m:r>
                  </m:e>
                </m:d>
                <m:r>
                  <w:ins w:id="367" w:author="tao huang" w:date="2018-10-28T13:07:00Z">
                    <w:rPr>
                      <w:rFonts w:ascii="Cambria Math" w:hAnsi="Cambria Math" w:cs="Times New Roman"/>
                      <w:color w:val="833C0B" w:themeColor="accent2" w:themeShade="80"/>
                    </w:rPr>
                    <m:t>=</m:t>
                  </w:ins>
                </m:r>
                <m:f>
                  <m:fPr>
                    <m:ctrlPr>
                      <w:ins w:id="368" w:author="tao huang" w:date="2018-10-28T13:07:00Z">
                        <w:rPr>
                          <w:rFonts w:ascii="Cambria Math" w:hAnsi="Cambria Math" w:cs="Times New Roman"/>
                          <w:color w:val="833C0B" w:themeColor="accent2" w:themeShade="80"/>
                        </w:rPr>
                      </w:ins>
                    </m:ctrlPr>
                  </m:fPr>
                  <m:num>
                    <m:r>
                      <w:ins w:id="369" w:author="tao huang" w:date="2018-10-28T13:07:00Z">
                        <m:rPr>
                          <m:sty m:val="p"/>
                        </m:rPr>
                        <w:rPr>
                          <w:rFonts w:ascii="Cambria Math" w:hAnsi="Cambria Math" w:cs="Times New Roman"/>
                          <w:color w:val="833C0B" w:themeColor="accent2" w:themeShade="80"/>
                        </w:rPr>
                        <m:t>MASE</m:t>
                      </w:ins>
                    </m:r>
                    <m:r>
                      <w:ins w:id="370" w:author="tao huang" w:date="2018-10-28T13:07:00Z">
                        <w:rPr>
                          <w:rFonts w:ascii="Cambria Math" w:hAnsi="Cambria Math" w:cs="Times New Roman"/>
                          <w:color w:val="833C0B" w:themeColor="accent2" w:themeShade="80"/>
                        </w:rPr>
                        <m:t>(</m:t>
                      </w:ins>
                    </m:r>
                    <m:r>
                      <w:ins w:id="371" w:author="tao huang" w:date="2018-10-28T13:07:00Z">
                        <m:rPr>
                          <m:sty m:val="p"/>
                        </m:rPr>
                        <w:rPr>
                          <w:rFonts w:ascii="Cambria Math" w:hAnsi="Cambria Math" w:cs="Times New Roman"/>
                          <w:color w:val="833C0B" w:themeColor="accent2" w:themeShade="80"/>
                        </w:rPr>
                        <m:t>ADL-intra</m:t>
                      </w:ins>
                    </m:r>
                    <m:r>
                      <w:ins w:id="372" w:author="tao huang" w:date="2018-10-28T13:07:00Z">
                        <w:rPr>
                          <w:rFonts w:ascii="Cambria Math" w:hAnsi="Cambria Math" w:cs="Times New Roman"/>
                          <w:color w:val="833C0B" w:themeColor="accent2" w:themeShade="80"/>
                        </w:rPr>
                        <m:t xml:space="preserve">,i)- </m:t>
                      </w:ins>
                    </m:r>
                    <m:r>
                      <w:ins w:id="373" w:author="tao huang" w:date="2018-10-28T13:07:00Z">
                        <m:rPr>
                          <m:sty m:val="p"/>
                        </m:rPr>
                        <w:rPr>
                          <w:rFonts w:ascii="Cambria Math" w:hAnsi="Cambria Math" w:cs="Times New Roman"/>
                          <w:color w:val="833C0B" w:themeColor="accent2" w:themeShade="80"/>
                        </w:rPr>
                        <m:t>MASE</m:t>
                      </w:ins>
                    </m:r>
                    <m:r>
                      <w:ins w:id="374" w:author="tao huang" w:date="2018-10-28T13:07:00Z">
                        <w:rPr>
                          <w:rFonts w:ascii="Cambria Math" w:hAnsi="Cambria Math" w:cs="Times New Roman"/>
                          <w:color w:val="833C0B" w:themeColor="accent2" w:themeShade="80"/>
                        </w:rPr>
                        <m:t>(</m:t>
                      </w:ins>
                    </m:r>
                    <m:r>
                      <w:ins w:id="375" w:author="tao huang" w:date="2018-10-28T13:07:00Z">
                        <m:rPr>
                          <m:sty m:val="p"/>
                        </m:rPr>
                        <w:rPr>
                          <w:rFonts w:ascii="Cambria Math" w:hAnsi="Cambria Math" w:cs="Times New Roman"/>
                          <w:color w:val="833C0B" w:themeColor="accent2" w:themeShade="80"/>
                        </w:rPr>
                        <m:t>ADL-intra</m:t>
                      </w:ins>
                    </m:r>
                    <m:r>
                      <w:ins w:id="376" w:author="tao huang" w:date="2018-10-28T13:07:00Z">
                        <w:rPr>
                          <w:rFonts w:ascii="Cambria Math" w:hAnsi="Cambria Math" w:cs="Times New Roman"/>
                          <w:color w:val="833C0B" w:themeColor="accent2" w:themeShade="80"/>
                        </w:rPr>
                        <m:t>-</m:t>
                      </w:ins>
                    </m:r>
                    <m:r>
                      <w:ins w:id="377" w:author="tao huang" w:date="2018-10-28T13:07:00Z">
                        <m:rPr>
                          <m:sty m:val="p"/>
                        </m:rPr>
                        <w:rPr>
                          <w:rFonts w:ascii="Cambria Math" w:hAnsi="Cambria Math" w:cs="Times New Roman"/>
                          <w:color w:val="833C0B" w:themeColor="accent2" w:themeShade="80"/>
                        </w:rPr>
                        <m:t>IC</m:t>
                      </w:ins>
                    </m:r>
                    <m:r>
                      <w:ins w:id="378" w:author="tao huang" w:date="2018-10-28T13:07:00Z">
                        <w:rPr>
                          <w:rFonts w:ascii="Cambria Math" w:hAnsi="Cambria Math" w:cs="Times New Roman"/>
                          <w:color w:val="833C0B" w:themeColor="accent2" w:themeShade="80"/>
                        </w:rPr>
                        <m:t>,i)</m:t>
                      </w:ins>
                    </m:r>
                  </m:num>
                  <m:den>
                    <m:r>
                      <w:ins w:id="379" w:author="tao huang" w:date="2018-10-28T13:07:00Z">
                        <m:rPr>
                          <m:sty m:val="p"/>
                        </m:rPr>
                        <w:rPr>
                          <w:rFonts w:ascii="Cambria Math" w:hAnsi="Cambria Math" w:cs="Times New Roman"/>
                          <w:color w:val="833C0B" w:themeColor="accent2" w:themeShade="80"/>
                        </w:rPr>
                        <m:t>MASE</m:t>
                      </w:ins>
                    </m:r>
                    <m:r>
                      <w:ins w:id="380" w:author="tao huang" w:date="2018-10-28T13:07:00Z">
                        <w:rPr>
                          <w:rFonts w:ascii="Cambria Math" w:hAnsi="Cambria Math" w:cs="Times New Roman"/>
                          <w:color w:val="833C0B" w:themeColor="accent2" w:themeShade="80"/>
                        </w:rPr>
                        <m:t>(</m:t>
                      </w:ins>
                    </m:r>
                    <m:r>
                      <w:ins w:id="381" w:author="tao huang" w:date="2018-10-28T13:07:00Z">
                        <m:rPr>
                          <m:sty m:val="p"/>
                        </m:rPr>
                        <w:rPr>
                          <w:rFonts w:ascii="Cambria Math" w:hAnsi="Cambria Math" w:cs="Times New Roman"/>
                          <w:color w:val="833C0B" w:themeColor="accent2" w:themeShade="80"/>
                        </w:rPr>
                        <m:t>ADL-intra</m:t>
                      </w:ins>
                    </m:r>
                    <m:r>
                      <w:ins w:id="382" w:author="tao huang" w:date="2018-10-28T13:07:00Z">
                        <w:rPr>
                          <w:rFonts w:ascii="Cambria Math" w:hAnsi="Cambria Math" w:cs="Times New Roman"/>
                          <w:color w:val="833C0B" w:themeColor="accent2" w:themeShade="80"/>
                        </w:rPr>
                        <m:t>,i)</m:t>
                      </w:ins>
                    </m:r>
                  </m:den>
                </m:f>
              </m:oMath>
            </m:oMathPara>
          </w:p>
          <w:p w14:paraId="01476275" w14:textId="50E14CAA" w:rsidR="00A03A01" w:rsidRPr="0056537F" w:rsidDel="00A03A01" w:rsidRDefault="00A03A01">
            <w:pPr>
              <w:shd w:val="clear" w:color="auto" w:fill="FFFFFF" w:themeFill="background1"/>
              <w:spacing w:after="0" w:line="276" w:lineRule="auto"/>
              <w:rPr>
                <w:del w:id="383" w:author="tao huang" w:date="2018-10-28T13:07:00Z"/>
                <w:rFonts w:ascii="Times New Roman" w:eastAsia="Times New Roman" w:hAnsi="Times New Roman" w:cs="Times New Roman"/>
                <w:color w:val="7030A0"/>
              </w:rPr>
              <w:pPrChange w:id="384" w:author="tao huang" w:date="2018-10-28T21:40:00Z">
                <w:pPr>
                  <w:shd w:val="clear" w:color="auto" w:fill="FFFFFF"/>
                  <w:spacing w:after="0" w:line="276" w:lineRule="auto"/>
                </w:pPr>
              </w:pPrChange>
            </w:pPr>
          </w:p>
          <w:p w14:paraId="60AAF54F" w14:textId="77777777" w:rsidR="00780B6D" w:rsidRPr="0056537F" w:rsidRDefault="00780B6D">
            <w:pPr>
              <w:shd w:val="clear" w:color="auto" w:fill="FFFFFF" w:themeFill="background1"/>
              <w:spacing w:after="0" w:line="276" w:lineRule="auto"/>
              <w:rPr>
                <w:rFonts w:ascii="Times New Roman" w:eastAsia="Times New Roman" w:hAnsi="Times New Roman" w:cs="Times New Roman"/>
                <w:color w:val="7030A0"/>
              </w:rPr>
              <w:pPrChange w:id="385" w:author="tao huang" w:date="2018-10-28T21:40:00Z">
                <w:pPr>
                  <w:shd w:val="clear" w:color="auto" w:fill="FFFFFF"/>
                  <w:spacing w:after="0" w:line="276" w:lineRule="auto"/>
                </w:pPr>
              </w:pPrChange>
            </w:pPr>
          </w:p>
          <w:p w14:paraId="7E437974" w14:textId="6A5B0935" w:rsidR="007A010E" w:rsidRDefault="007A010E">
            <w:pPr>
              <w:shd w:val="clear" w:color="auto" w:fill="FFFFFF" w:themeFill="background1"/>
              <w:spacing w:after="0" w:line="276" w:lineRule="auto"/>
              <w:rPr>
                <w:ins w:id="386" w:author="tao huang" w:date="2018-11-04T12:24:00Z"/>
                <w:rFonts w:ascii="Times New Roman" w:eastAsia="Times New Roman" w:hAnsi="Times New Roman" w:cs="Times New Roman"/>
                <w:color w:val="7030A0"/>
              </w:rPr>
            </w:pPr>
            <w:ins w:id="387" w:author="tao huang" w:date="2018-11-04T12:23:00Z">
              <w:r>
                <w:rPr>
                  <w:rFonts w:ascii="Times New Roman" w:eastAsia="Times New Roman" w:hAnsi="Times New Roman" w:cs="Times New Roman"/>
                  <w:color w:val="833C0B" w:themeColor="accent2" w:themeShade="80"/>
                </w:rPr>
                <w:t xml:space="preserve">where </w:t>
              </w:r>
              <m:oMath>
                <m:r>
                  <m:rPr>
                    <m:sty m:val="p"/>
                  </m:rPr>
                  <w:rPr>
                    <w:rFonts w:ascii="Cambria Math" w:hAnsi="Cambria Math" w:cs="Times New Roman"/>
                    <w:color w:val="833C0B" w:themeColor="accent2" w:themeShade="80"/>
                  </w:rPr>
                  <m:t>PctRed</m:t>
                </m:r>
                <m:d>
                  <m:dPr>
                    <m:ctrlPr>
                      <w:rPr>
                        <w:rFonts w:ascii="Cambria Math" w:hAnsi="Cambria Math" w:cs="Times New Roman"/>
                        <w:i/>
                        <w:color w:val="833C0B" w:themeColor="accent2" w:themeShade="80"/>
                      </w:rPr>
                    </m:ctrlPr>
                  </m:dPr>
                  <m:e>
                    <m:r>
                      <m:rPr>
                        <m:sty m:val="p"/>
                      </m:rPr>
                      <w:rPr>
                        <w:rFonts w:ascii="Cambria Math" w:hAnsi="Cambria Math" w:cs="Times New Roman"/>
                        <w:color w:val="833C0B" w:themeColor="accent2" w:themeShade="80"/>
                      </w:rPr>
                      <m:t>ADL-</m:t>
                    </m:r>
                    <m:r>
                      <m:rPr>
                        <m:sty m:val="p"/>
                      </m:rPr>
                      <w:rPr>
                        <w:rFonts w:ascii="Cambria Math" w:hAnsi="Cambria Math" w:cs="Times New Roman"/>
                        <w:noProof/>
                        <w:color w:val="833C0B" w:themeColor="accent2" w:themeShade="80"/>
                      </w:rPr>
                      <m:t>intra</m:t>
                    </m:r>
                    <m:r>
                      <w:rPr>
                        <w:rFonts w:ascii="Cambria Math" w:hAnsi="Cambria Math" w:cs="Times New Roman"/>
                        <w:color w:val="833C0B" w:themeColor="accent2" w:themeShade="80"/>
                      </w:rPr>
                      <m:t>-</m:t>
                    </m:r>
                    <m:r>
                      <m:rPr>
                        <m:sty m:val="p"/>
                      </m:rPr>
                      <w:rPr>
                        <w:rFonts w:ascii="Cambria Math" w:hAnsi="Cambria Math" w:cs="Times New Roman"/>
                        <w:color w:val="833C0B" w:themeColor="accent2" w:themeShade="80"/>
                      </w:rPr>
                      <m:t>EWC</m:t>
                    </m:r>
                    <m:r>
                      <w:rPr>
                        <w:rFonts w:ascii="Cambria Math" w:hAnsi="Cambria Math" w:cs="Times New Roman"/>
                        <w:color w:val="833C0B" w:themeColor="accent2" w:themeShade="80"/>
                      </w:rPr>
                      <m:t>,i</m:t>
                    </m:r>
                  </m:e>
                </m:d>
              </m:oMath>
              <w:r>
                <w:rPr>
                  <w:rFonts w:ascii="Times New Roman" w:eastAsia="Times New Roman" w:hAnsi="Times New Roman" w:cs="Times New Roman"/>
                  <w:color w:val="833C0B" w:themeColor="accent2" w:themeShade="80"/>
                </w:rPr>
                <w:t xml:space="preserve"> and </w:t>
              </w:r>
              <m:oMath>
                <m:r>
                  <m:rPr>
                    <m:sty m:val="p"/>
                  </m:rPr>
                  <w:rPr>
                    <w:rFonts w:ascii="Cambria Math" w:hAnsi="Cambria Math" w:cs="Times New Roman"/>
                    <w:color w:val="833C0B" w:themeColor="accent2" w:themeShade="80"/>
                  </w:rPr>
                  <m:t>PctRed</m:t>
                </m:r>
                <m:d>
                  <m:dPr>
                    <m:ctrlPr>
                      <w:rPr>
                        <w:rFonts w:ascii="Cambria Math" w:hAnsi="Cambria Math" w:cs="Times New Roman"/>
                        <w:i/>
                        <w:color w:val="833C0B" w:themeColor="accent2" w:themeShade="80"/>
                      </w:rPr>
                    </m:ctrlPr>
                  </m:dPr>
                  <m:e>
                    <m:r>
                      <m:rPr>
                        <m:sty m:val="p"/>
                      </m:rPr>
                      <w:rPr>
                        <w:rFonts w:ascii="Cambria Math" w:hAnsi="Cambria Math" w:cs="Times New Roman"/>
                        <w:color w:val="833C0B" w:themeColor="accent2" w:themeShade="80"/>
                      </w:rPr>
                      <m:t>ADL-intra</m:t>
                    </m:r>
                    <m:r>
                      <w:rPr>
                        <w:rFonts w:ascii="Cambria Math" w:hAnsi="Cambria Math" w:cs="Times New Roman"/>
                        <w:color w:val="833C0B" w:themeColor="accent2" w:themeShade="80"/>
                      </w:rPr>
                      <m:t>-</m:t>
                    </m:r>
                    <m:r>
                      <m:rPr>
                        <m:sty m:val="p"/>
                      </m:rPr>
                      <w:rPr>
                        <w:rFonts w:ascii="Cambria Math" w:hAnsi="Cambria Math" w:cs="Times New Roman"/>
                        <w:color w:val="833C0B" w:themeColor="accent2" w:themeShade="80"/>
                      </w:rPr>
                      <m:t>IC</m:t>
                    </m:r>
                    <m:r>
                      <w:rPr>
                        <w:rFonts w:ascii="Cambria Math" w:hAnsi="Cambria Math" w:cs="Times New Roman"/>
                        <w:color w:val="833C0B" w:themeColor="accent2" w:themeShade="80"/>
                      </w:rPr>
                      <m:t>,i</m:t>
                    </m:r>
                  </m:e>
                </m:d>
              </m:oMath>
              <w:r>
                <w:rPr>
                  <w:rFonts w:ascii="Times New Roman" w:eastAsia="Times New Roman" w:hAnsi="Times New Roman" w:cs="Times New Roman"/>
                  <w:color w:val="833C0B" w:themeColor="accent2" w:themeShade="80"/>
                </w:rPr>
                <w:t xml:space="preserve"> are the </w:t>
              </w:r>
              <w:r w:rsidRPr="0056537F">
                <w:rPr>
                  <w:rFonts w:ascii="Times New Roman" w:eastAsia="Times New Roman" w:hAnsi="Times New Roman" w:cs="Times New Roman"/>
                  <w:color w:val="7030A0"/>
                </w:rPr>
                <w:t>percentage reduction of the MASE by the ADL-</w:t>
              </w:r>
              <w:r w:rsidRPr="003E1E39">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 xml:space="preserve">-EWC model </w:t>
              </w:r>
              <w:r>
                <w:rPr>
                  <w:rFonts w:ascii="Times New Roman" w:eastAsia="Times New Roman" w:hAnsi="Times New Roman" w:cs="Times New Roman"/>
                  <w:color w:val="7030A0"/>
                </w:rPr>
                <w:t>and</w:t>
              </w:r>
              <w:r w:rsidRPr="0056537F">
                <w:rPr>
                  <w:rFonts w:ascii="Times New Roman" w:eastAsia="Times New Roman" w:hAnsi="Times New Roman" w:cs="Times New Roman"/>
                  <w:color w:val="7030A0"/>
                </w:rPr>
                <w:t xml:space="preserve"> the ADL-intra-IC model</w:t>
              </w:r>
            </w:ins>
            <w:ins w:id="388" w:author="tao huang" w:date="2018-11-04T12:24:00Z">
              <w:r>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compared to the ADL-</w:t>
              </w:r>
              <w:r w:rsidRPr="003E1E39">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 xml:space="preserve"> model</w:t>
              </w:r>
              <w:r>
                <w:rPr>
                  <w:rFonts w:ascii="Times New Roman" w:eastAsia="Times New Roman" w:hAnsi="Times New Roman" w:cs="Times New Roman"/>
                  <w:color w:val="7030A0"/>
                </w:rPr>
                <w:t xml:space="preserve"> for SKU </w:t>
              </w:r>
              <w:r w:rsidRPr="007A010E">
                <w:rPr>
                  <w:rFonts w:ascii="Times New Roman" w:eastAsia="Times New Roman" w:hAnsi="Times New Roman" w:cs="Times New Roman"/>
                  <w:i/>
                  <w:color w:val="7030A0"/>
                  <w:rPrChange w:id="389" w:author="tao huang" w:date="2018-11-04T12:24:00Z">
                    <w:rPr>
                      <w:rFonts w:ascii="Times New Roman" w:eastAsia="Times New Roman" w:hAnsi="Times New Roman" w:cs="Times New Roman"/>
                      <w:color w:val="7030A0"/>
                    </w:rPr>
                  </w:rPrChange>
                </w:rPr>
                <w:t>i</w:t>
              </w:r>
              <w:r>
                <w:rPr>
                  <w:rFonts w:ascii="Times New Roman" w:eastAsia="Times New Roman" w:hAnsi="Times New Roman" w:cs="Times New Roman"/>
                  <w:color w:val="7030A0"/>
                </w:rPr>
                <w:t>.</w:t>
              </w:r>
            </w:ins>
          </w:p>
          <w:p w14:paraId="417D37BB" w14:textId="77777777" w:rsidR="007A010E" w:rsidRDefault="007A010E">
            <w:pPr>
              <w:shd w:val="clear" w:color="auto" w:fill="FFFFFF" w:themeFill="background1"/>
              <w:spacing w:after="0" w:line="276" w:lineRule="auto"/>
              <w:rPr>
                <w:ins w:id="390" w:author="tao huang" w:date="2018-11-04T12:23:00Z"/>
                <w:rFonts w:ascii="Times New Roman" w:eastAsia="Times New Roman" w:hAnsi="Times New Roman" w:cs="Times New Roman"/>
                <w:color w:val="7030A0"/>
              </w:rPr>
            </w:pPr>
          </w:p>
          <w:p w14:paraId="067A92EF" w14:textId="45C760ED" w:rsidR="00255100" w:rsidRPr="0056537F" w:rsidDel="00A0309B" w:rsidRDefault="00477BD8">
            <w:pPr>
              <w:shd w:val="clear" w:color="auto" w:fill="FFFFFF" w:themeFill="background1"/>
              <w:spacing w:after="0" w:line="276" w:lineRule="auto"/>
              <w:rPr>
                <w:del w:id="391" w:author="韬 黄" w:date="2018-10-27T20:34:00Z"/>
                <w:rFonts w:ascii="Times New Roman" w:eastAsia="Times New Roman" w:hAnsi="Times New Roman" w:cs="Times New Roman"/>
                <w:color w:val="7030A0"/>
              </w:rPr>
              <w:pPrChange w:id="39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w:t>
            </w:r>
            <w:ins w:id="393" w:author="韬 黄" w:date="2018-10-27T20:33:00Z">
              <w:r w:rsidR="00727D37">
                <w:rPr>
                  <w:rFonts w:ascii="Times New Roman" w:eastAsia="Times New Roman" w:hAnsi="Times New Roman" w:cs="Times New Roman"/>
                  <w:color w:val="7030A0"/>
                </w:rPr>
                <w:t>s</w:t>
              </w:r>
            </w:ins>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del w:id="394" w:author="韬 黄" w:date="2018-10-27T20:34:00Z">
              <w:r w:rsidRPr="0056537F" w:rsidDel="0046714A">
                <w:rPr>
                  <w:rFonts w:ascii="Times New Roman" w:eastAsia="Times New Roman" w:hAnsi="Times New Roman" w:cs="Times New Roman"/>
                  <w:color w:val="7030A0"/>
                </w:rPr>
                <w:delText xml:space="preserve">0.4 </w:delText>
              </w:r>
              <w:r w:rsidR="00255100" w:rsidRPr="0056537F" w:rsidDel="0046714A">
                <w:rPr>
                  <w:rFonts w:ascii="Times New Roman" w:eastAsia="Times New Roman" w:hAnsi="Times New Roman" w:cs="Times New Roman"/>
                  <w:color w:val="7030A0"/>
                </w:rPr>
                <w:delText>unit</w:delText>
              </w:r>
              <w:r w:rsidRPr="0056537F" w:rsidDel="0046714A">
                <w:rPr>
                  <w:rFonts w:ascii="Times New Roman" w:eastAsia="Times New Roman" w:hAnsi="Times New Roman" w:cs="Times New Roman"/>
                  <w:color w:val="7030A0"/>
                </w:rPr>
                <w:delText>s</w:delText>
              </w:r>
              <w:r w:rsidR="00255100" w:rsidRPr="0056537F" w:rsidDel="0046714A">
                <w:rPr>
                  <w:rFonts w:ascii="Times New Roman" w:eastAsia="Times New Roman" w:hAnsi="Times New Roman" w:cs="Times New Roman"/>
                  <w:color w:val="7030A0"/>
                </w:rPr>
                <w:delText xml:space="preserve"> </w:delText>
              </w:r>
            </w:del>
            <w:ins w:id="395" w:author="韬 黄" w:date="2018-10-27T20:33:00Z">
              <w:r w:rsidR="0046714A">
                <w:rPr>
                  <w:rFonts w:ascii="Times New Roman" w:eastAsia="Times New Roman" w:hAnsi="Times New Roman" w:cs="Times New Roman"/>
                  <w:color w:val="7030A0"/>
                </w:rPr>
                <w:t>0.4%</w:t>
              </w:r>
              <w:r w:rsidR="00727D37">
                <w:rPr>
                  <w:rFonts w:ascii="Times New Roman" w:eastAsia="Times New Roman" w:hAnsi="Times New Roman" w:cs="Times New Roman"/>
                  <w:color w:val="7030A0"/>
                </w:rPr>
                <w:t xml:space="preserve"> </w:t>
              </w:r>
            </w:ins>
            <w:ins w:id="396" w:author="tao huang" w:date="2018-11-04T12:24:00Z">
              <w:r w:rsidR="00AA6A4A">
                <w:rPr>
                  <w:rFonts w:ascii="Times New Roman" w:eastAsia="Times New Roman" w:hAnsi="Times New Roman" w:cs="Times New Roman"/>
                  <w:color w:val="7030A0"/>
                </w:rPr>
                <w:t xml:space="preserve">more </w:t>
              </w:r>
            </w:ins>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w:t>
            </w:r>
            <w:ins w:id="397" w:author="tao huang" w:date="2018-11-04T12:24:00Z">
              <w:r w:rsidR="00AA6A4A">
                <w:rPr>
                  <w:rFonts w:ascii="Times New Roman" w:eastAsia="Times New Roman" w:hAnsi="Times New Roman" w:cs="Times New Roman"/>
                  <w:color w:val="7030A0"/>
                </w:rPr>
                <w:t xml:space="preserve">have </w:t>
              </w:r>
            </w:ins>
            <w:r w:rsidR="00255100" w:rsidRPr="0056537F">
              <w:rPr>
                <w:rFonts w:ascii="Times New Roman" w:eastAsia="Times New Roman" w:hAnsi="Times New Roman" w:cs="Times New Roman"/>
                <w:color w:val="7030A0"/>
              </w:rPr>
              <w:t xml:space="preserve">now </w:t>
            </w:r>
            <w:del w:id="398" w:author="tao huang" w:date="2018-11-04T12:24:00Z">
              <w:r w:rsidR="004D5355" w:rsidDel="00AA6A4A">
                <w:rPr>
                  <w:rFonts w:ascii="Times New Roman" w:eastAsia="Times New Roman" w:hAnsi="Times New Roman" w:cs="Times New Roman"/>
                  <w:color w:val="7030A0"/>
                </w:rPr>
                <w:delText xml:space="preserve">provide </w:delText>
              </w:r>
            </w:del>
            <w:ins w:id="399" w:author="tao huang" w:date="2018-11-04T12:24:00Z">
              <w:r w:rsidR="00AA6A4A">
                <w:rPr>
                  <w:rFonts w:ascii="Times New Roman" w:eastAsia="Times New Roman" w:hAnsi="Times New Roman" w:cs="Times New Roman"/>
                  <w:color w:val="7030A0"/>
                </w:rPr>
                <w:t>added</w:t>
              </w:r>
              <w:r w:rsidR="00AA6A4A">
                <w:rPr>
                  <w:rFonts w:ascii="Times New Roman" w:eastAsia="Times New Roman" w:hAnsi="Times New Roman" w:cs="Times New Roman"/>
                  <w:color w:val="7030A0"/>
                </w:rPr>
                <w:t xml:space="preserve"> </w:t>
              </w:r>
            </w:ins>
            <w:r w:rsidR="004D5355">
              <w:rPr>
                <w:rFonts w:ascii="Times New Roman" w:eastAsia="Times New Roman" w:hAnsi="Times New Roman" w:cs="Times New Roman"/>
                <w:color w:val="7030A0"/>
              </w:rPr>
              <w:t>a clearer description for the interpretation</w:t>
            </w:r>
            <w:ins w:id="400" w:author="韬 黄" w:date="2018-10-27T20:34:00Z">
              <w:r w:rsidR="00A0309B">
                <w:rPr>
                  <w:rFonts w:ascii="Times New Roman" w:eastAsia="Times New Roman" w:hAnsi="Times New Roman" w:cs="Times New Roman"/>
                  <w:color w:val="7030A0"/>
                </w:rPr>
                <w:t xml:space="preserve"> (</w:t>
              </w:r>
            </w:ins>
            <w:del w:id="401" w:author="韬 黄" w:date="2018-10-27T20:34:00Z">
              <w:r w:rsidR="008506A6" w:rsidRPr="0056537F" w:rsidDel="00A0309B">
                <w:rPr>
                  <w:rFonts w:ascii="Times New Roman" w:eastAsia="Times New Roman" w:hAnsi="Times New Roman" w:cs="Times New Roman"/>
                  <w:color w:val="7030A0"/>
                </w:rPr>
                <w:delText>:</w:delText>
              </w:r>
            </w:del>
          </w:p>
          <w:p w14:paraId="21176FA7" w14:textId="793FC065" w:rsidR="008506A6" w:rsidRPr="0056537F" w:rsidDel="00A0309B" w:rsidRDefault="008506A6">
            <w:pPr>
              <w:shd w:val="clear" w:color="auto" w:fill="FFFFFF" w:themeFill="background1"/>
              <w:spacing w:after="0" w:line="276" w:lineRule="auto"/>
              <w:rPr>
                <w:del w:id="402" w:author="韬 黄" w:date="2018-10-27T20:34:00Z"/>
                <w:rFonts w:ascii="Times New Roman" w:eastAsia="Times New Roman" w:hAnsi="Times New Roman" w:cs="Times New Roman"/>
                <w:color w:val="7030A0"/>
              </w:rPr>
              <w:pPrChange w:id="403" w:author="tao huang" w:date="2018-10-28T21:40:00Z">
                <w:pPr>
                  <w:shd w:val="clear" w:color="auto" w:fill="FFFFFF"/>
                  <w:spacing w:after="0" w:line="276" w:lineRule="auto"/>
                </w:pPr>
              </w:pPrChange>
            </w:pPr>
          </w:p>
          <w:p w14:paraId="23916042" w14:textId="589AD2B2" w:rsidR="006844A0" w:rsidRDefault="006844A0">
            <w:pPr>
              <w:shd w:val="clear" w:color="auto" w:fill="FFFFFF" w:themeFill="background1"/>
              <w:spacing w:after="0" w:line="276" w:lineRule="auto"/>
              <w:rPr>
                <w:ins w:id="404" w:author="tao huang" w:date="2018-10-28T13:10:00Z"/>
                <w:rFonts w:ascii="Times New Roman" w:eastAsia="Times New Roman" w:hAnsi="Times New Roman" w:cs="Times New Roman"/>
                <w:color w:val="7030A0"/>
              </w:rPr>
              <w:pPrChange w:id="405" w:author="tao huang" w:date="2018-10-28T21:40:00Z">
                <w:pPr>
                  <w:shd w:val="clear" w:color="auto" w:fill="FFFFFF"/>
                  <w:spacing w:after="0" w:line="276" w:lineRule="auto"/>
                </w:pPr>
              </w:pPrChange>
            </w:pPr>
            <w:del w:id="406" w:author="韬 黄" w:date="2018-10-27T20:34:00Z">
              <w:r w:rsidRPr="0056537F" w:rsidDel="00A0309B">
                <w:rPr>
                  <w:rFonts w:ascii="Times New Roman" w:eastAsia="Times New Roman" w:hAnsi="Times New Roman" w:cs="Times New Roman"/>
                  <w:color w:val="7030A0"/>
                </w:rPr>
                <w:delText>P</w:delText>
              </w:r>
            </w:del>
            <w:ins w:id="407" w:author="韬 黄" w:date="2018-10-27T20:34:00Z">
              <w:r w:rsidR="00A0309B">
                <w:rPr>
                  <w:rFonts w:ascii="Times New Roman" w:eastAsia="Times New Roman" w:hAnsi="Times New Roman" w:cs="Times New Roman"/>
                  <w:color w:val="7030A0"/>
                </w:rPr>
                <w:t>p</w:t>
              </w:r>
            </w:ins>
            <w:r w:rsidRPr="0056537F">
              <w:rPr>
                <w:rFonts w:ascii="Times New Roman" w:eastAsia="Times New Roman" w:hAnsi="Times New Roman" w:cs="Times New Roman"/>
                <w:color w:val="7030A0"/>
              </w:rPr>
              <w:t>lease</w:t>
            </w:r>
            <w:r w:rsidR="004D5355">
              <w:rPr>
                <w:rFonts w:ascii="Times New Roman" w:eastAsia="Times New Roman" w:hAnsi="Times New Roman" w:cs="Times New Roman"/>
                <w:color w:val="7030A0"/>
              </w:rPr>
              <w:t xml:space="preserve"> </w:t>
            </w:r>
            <w:del w:id="408" w:author="韬 黄" w:date="2018-10-27T20:34:00Z">
              <w:r w:rsidR="004D5355" w:rsidDel="00A0309B">
                <w:rPr>
                  <w:rFonts w:ascii="Times New Roman" w:eastAsia="Times New Roman" w:hAnsi="Times New Roman" w:cs="Times New Roman"/>
                  <w:color w:val="7030A0"/>
                </w:rPr>
                <w:delText>also</w:delText>
              </w:r>
              <w:r w:rsidRPr="0056537F" w:rsidDel="00A0309B">
                <w:rPr>
                  <w:rFonts w:ascii="Times New Roman" w:eastAsia="Times New Roman" w:hAnsi="Times New Roman" w:cs="Times New Roman"/>
                  <w:color w:val="7030A0"/>
                </w:rPr>
                <w:delText xml:space="preserve"> </w:delText>
              </w:r>
            </w:del>
            <w:r w:rsidRPr="0056537F">
              <w:rPr>
                <w:rFonts w:ascii="Times New Roman" w:eastAsia="Times New Roman" w:hAnsi="Times New Roman" w:cs="Times New Roman"/>
                <w:color w:val="7030A0"/>
              </w:rPr>
              <w:t>note</w:t>
            </w:r>
            <w:r w:rsidR="004D5355">
              <w:rPr>
                <w:rFonts w:ascii="Times New Roman" w:eastAsia="Times New Roman" w:hAnsi="Times New Roman" w:cs="Times New Roman"/>
                <w:color w:val="7030A0"/>
              </w:rPr>
              <w:t xml:space="preserve"> that</w:t>
            </w:r>
            <w:r w:rsidRPr="0056537F">
              <w:rPr>
                <w:rFonts w:ascii="Times New Roman" w:eastAsia="Times New Roman" w:hAnsi="Times New Roman" w:cs="Times New Roman"/>
                <w:color w:val="7030A0"/>
              </w:rPr>
              <w:t xml:space="preserve"> </w:t>
            </w:r>
            <w:ins w:id="409" w:author="tao huang" w:date="2018-10-28T13:09:00Z">
              <w:r w:rsidR="00A03A01">
                <w:rPr>
                  <w:rFonts w:ascii="Times New Roman" w:eastAsia="Times New Roman" w:hAnsi="Times New Roman" w:cs="Times New Roman"/>
                  <w:color w:val="7030A0"/>
                </w:rPr>
                <w:t xml:space="preserve">now in the revised </w:t>
              </w:r>
            </w:ins>
            <w:ins w:id="410" w:author="tao huang" w:date="2018-11-04T12:25:00Z">
              <w:r w:rsidR="00AA6A4A">
                <w:rPr>
                  <w:rFonts w:ascii="Times New Roman" w:eastAsia="Times New Roman" w:hAnsi="Times New Roman" w:cs="Times New Roman"/>
                  <w:color w:val="7030A0"/>
                </w:rPr>
                <w:t>manuscript</w:t>
              </w:r>
            </w:ins>
            <w:ins w:id="411" w:author="tao huang" w:date="2018-10-28T13:09:00Z">
              <w:r w:rsidR="00A03A01">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we </w:t>
            </w:r>
            <w:del w:id="412" w:author="tao huang" w:date="2018-10-28T13:09:00Z">
              <w:r w:rsidR="00FE53D5" w:rsidRPr="0056537F" w:rsidDel="00A03A01">
                <w:rPr>
                  <w:rFonts w:ascii="Times New Roman" w:eastAsia="Times New Roman" w:hAnsi="Times New Roman" w:cs="Times New Roman"/>
                  <w:color w:val="7030A0"/>
                </w:rPr>
                <w:delText xml:space="preserve">now </w:delText>
              </w:r>
            </w:del>
            <w:r w:rsidR="00FE53D5" w:rsidRPr="0056537F">
              <w:rPr>
                <w:rFonts w:ascii="Times New Roman" w:eastAsia="Times New Roman" w:hAnsi="Times New Roman" w:cs="Times New Roman"/>
                <w:color w:val="7030A0"/>
              </w:rPr>
              <w:t>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ins w:id="413" w:author="韬 黄" w:date="2018-10-27T20:34:00Z">
              <w:r w:rsidR="00A0309B">
                <w:rPr>
                  <w:rFonts w:ascii="Times New Roman" w:eastAsia="Times New Roman" w:hAnsi="Times New Roman" w:cs="Times New Roman"/>
                  <w:color w:val="7030A0"/>
                </w:rPr>
                <w:t xml:space="preserve">, </w:t>
              </w:r>
            </w:ins>
            <w:del w:id="414" w:author="韬 黄" w:date="2018-10-27T20:34:00Z">
              <w:r w:rsidR="001768F6" w:rsidRPr="0056537F" w:rsidDel="00A0309B">
                <w:rPr>
                  <w:rFonts w:ascii="Times New Roman" w:eastAsia="Times New Roman" w:hAnsi="Times New Roman" w:cs="Times New Roman"/>
                  <w:color w:val="7030A0"/>
                </w:rPr>
                <w:delText xml:space="preserve"> below</w:delText>
              </w:r>
              <w:r w:rsidR="000306D4" w:rsidRPr="0056537F" w:rsidDel="00A0309B">
                <w:rPr>
                  <w:rFonts w:ascii="Times New Roman" w:eastAsia="Times New Roman" w:hAnsi="Times New Roman" w:cs="Times New Roman"/>
                  <w:color w:val="7030A0"/>
                </w:rPr>
                <w:delText xml:space="preserve"> (</w:delText>
              </w:r>
            </w:del>
            <w:r w:rsidR="000306D4" w:rsidRPr="0056537F">
              <w:rPr>
                <w:rFonts w:ascii="Times New Roman" w:eastAsia="Times New Roman" w:hAnsi="Times New Roman" w:cs="Times New Roman"/>
                <w:color w:val="7030A0"/>
              </w:rPr>
              <w:t xml:space="preserve">e.g., we </w:t>
            </w:r>
            <w:ins w:id="415" w:author="tao huang" w:date="2018-11-04T12:25:00Z">
              <w:r w:rsidR="00AA6A4A">
                <w:rPr>
                  <w:rFonts w:ascii="Times New Roman" w:eastAsia="Times New Roman" w:hAnsi="Times New Roman" w:cs="Times New Roman"/>
                  <w:color w:val="7030A0"/>
                </w:rPr>
                <w:t xml:space="preserve">now </w:t>
              </w:r>
            </w:ins>
            <w:r w:rsidR="000306D4" w:rsidRPr="0056537F">
              <w:rPr>
                <w:rFonts w:ascii="Times New Roman" w:eastAsia="Times New Roman" w:hAnsi="Times New Roman" w:cs="Times New Roman"/>
                <w:color w:val="7030A0"/>
              </w:rPr>
              <w:t>report 0.38 rather than 0.4</w:t>
            </w:r>
            <w:ins w:id="416" w:author="tao huang" w:date="2018-10-28T13:09:00Z">
              <w:r w:rsidR="00A03A01">
                <w:rPr>
                  <w:rFonts w:ascii="Times New Roman" w:eastAsia="Times New Roman" w:hAnsi="Times New Roman" w:cs="Times New Roman"/>
                  <w:color w:val="7030A0"/>
                </w:rPr>
                <w:t xml:space="preserve">, and we change </w:t>
              </w:r>
              <w:r w:rsidR="00A03A01" w:rsidRPr="0056537F">
                <w:rPr>
                  <w:rFonts w:ascii="Times New Roman" w:eastAsia="Times New Roman" w:hAnsi="Times New Roman" w:cs="Times New Roman"/>
                  <w:color w:val="7030A0"/>
                </w:rPr>
                <w:t xml:space="preserve">"Randomness and growth" </w:t>
              </w:r>
              <w:r w:rsidR="00A03A01">
                <w:rPr>
                  <w:rFonts w:ascii="Times New Roman" w:eastAsia="Times New Roman" w:hAnsi="Times New Roman" w:cs="Times New Roman"/>
                  <w:color w:val="7030A0"/>
                </w:rPr>
                <w:t xml:space="preserve">to </w:t>
              </w:r>
              <w:r w:rsidR="00A03A01" w:rsidRPr="0056537F">
                <w:rPr>
                  <w:rFonts w:ascii="Times New Roman" w:eastAsia="Times New Roman" w:hAnsi="Times New Roman" w:cs="Times New Roman"/>
                  <w:color w:val="7030A0"/>
                </w:rPr>
                <w:t xml:space="preserve">"Randomness and </w:t>
              </w:r>
              <w:r w:rsidR="00A03A01">
                <w:rPr>
                  <w:rFonts w:ascii="Times New Roman" w:eastAsia="Times New Roman" w:hAnsi="Times New Roman" w:cs="Times New Roman"/>
                  <w:color w:val="7030A0"/>
                </w:rPr>
                <w:t>trend</w:t>
              </w:r>
              <w:r w:rsidR="00A03A01" w:rsidRPr="0056537F">
                <w:rPr>
                  <w:rFonts w:ascii="Times New Roman" w:eastAsia="Times New Roman" w:hAnsi="Times New Roman" w:cs="Times New Roman"/>
                  <w:color w:val="7030A0"/>
                </w:rPr>
                <w:t>"</w:t>
              </w:r>
              <w:r w:rsidR="00A03A01">
                <w:rPr>
                  <w:rFonts w:ascii="Times New Roman" w:eastAsia="Times New Roman" w:hAnsi="Times New Roman" w:cs="Times New Roman"/>
                  <w:color w:val="7030A0"/>
                </w:rPr>
                <w:t xml:space="preserve"> as we find </w:t>
              </w:r>
            </w:ins>
            <w:ins w:id="417" w:author="tao huang" w:date="2018-10-28T13:10:00Z">
              <w:r w:rsidR="00A03A01">
                <w:rPr>
                  <w:rFonts w:ascii="Times New Roman" w:eastAsia="Times New Roman" w:hAnsi="Times New Roman" w:cs="Times New Roman"/>
                  <w:color w:val="7030A0"/>
                </w:rPr>
                <w:t xml:space="preserve">the term </w:t>
              </w:r>
            </w:ins>
            <w:ins w:id="418" w:author="tao huang" w:date="2018-10-28T13:09:00Z">
              <w:r w:rsidR="00A03A01">
                <w:rPr>
                  <w:rFonts w:ascii="Times New Roman" w:eastAsia="Times New Roman" w:hAnsi="Times New Roman" w:cs="Times New Roman"/>
                  <w:color w:val="7030A0"/>
                </w:rPr>
                <w:t xml:space="preserve">“trend” </w:t>
              </w:r>
            </w:ins>
            <w:ins w:id="419" w:author="tao huang" w:date="2018-10-28T13:10:00Z">
              <w:r w:rsidR="00A03A01">
                <w:rPr>
                  <w:rFonts w:ascii="Times New Roman" w:eastAsia="Times New Roman" w:hAnsi="Times New Roman" w:cs="Times New Roman"/>
                  <w:color w:val="7030A0"/>
                </w:rPr>
                <w:t>to</w:t>
              </w:r>
            </w:ins>
            <w:ins w:id="420" w:author="tao huang" w:date="2018-10-28T13:09:00Z">
              <w:r w:rsidR="00A03A01">
                <w:rPr>
                  <w:rFonts w:ascii="Times New Roman" w:eastAsia="Times New Roman" w:hAnsi="Times New Roman" w:cs="Times New Roman"/>
                  <w:color w:val="7030A0"/>
                </w:rPr>
                <w:t xml:space="preserve"> </w:t>
              </w:r>
            </w:ins>
            <w:ins w:id="421" w:author="tao huang" w:date="2018-10-28T13:10:00Z">
              <w:r w:rsidR="00A03A01">
                <w:rPr>
                  <w:rFonts w:ascii="Times New Roman" w:eastAsia="Times New Roman" w:hAnsi="Times New Roman" w:cs="Times New Roman"/>
                  <w:color w:val="7030A0"/>
                </w:rPr>
                <w:t>be more appropriate</w:t>
              </w:r>
            </w:ins>
            <w:del w:id="422" w:author="韬 黄" w:date="2018-10-27T20:34:00Z">
              <w:r w:rsidR="000306D4" w:rsidRPr="0056537F" w:rsidDel="00A0309B">
                <w:rPr>
                  <w:rFonts w:ascii="Times New Roman" w:eastAsia="Times New Roman" w:hAnsi="Times New Roman" w:cs="Times New Roman"/>
                  <w:color w:val="7030A0"/>
                </w:rPr>
                <w:delText xml:space="preserve"> below</w:delText>
              </w:r>
            </w:del>
            <w:r w:rsidR="000306D4" w:rsidRPr="0056537F">
              <w:rPr>
                <w:rFonts w:ascii="Times New Roman" w:eastAsia="Times New Roman" w:hAnsi="Times New Roman" w:cs="Times New Roman"/>
                <w:color w:val="7030A0"/>
              </w:rPr>
              <w:t>).</w:t>
            </w:r>
          </w:p>
          <w:p w14:paraId="306BF493" w14:textId="3892737C" w:rsidR="00A03A01" w:rsidRDefault="00A03A01">
            <w:pPr>
              <w:shd w:val="clear" w:color="auto" w:fill="FFFFFF" w:themeFill="background1"/>
              <w:spacing w:after="0" w:line="276" w:lineRule="auto"/>
              <w:rPr>
                <w:ins w:id="423" w:author="tao huang" w:date="2018-10-28T13:10:00Z"/>
                <w:rFonts w:ascii="Times New Roman" w:eastAsia="Times New Roman" w:hAnsi="Times New Roman" w:cs="Times New Roman"/>
                <w:color w:val="7030A0"/>
              </w:rPr>
              <w:pPrChange w:id="424" w:author="tao huang" w:date="2018-10-28T21:40:00Z">
                <w:pPr>
                  <w:shd w:val="clear" w:color="auto" w:fill="FFFFFF"/>
                  <w:spacing w:after="0" w:line="276" w:lineRule="auto"/>
                </w:pPr>
              </w:pPrChange>
            </w:pPr>
          </w:p>
          <w:p w14:paraId="65652BD8" w14:textId="5BC8A526" w:rsidR="00A03A01" w:rsidRPr="0056537F" w:rsidRDefault="00A03A01">
            <w:pPr>
              <w:shd w:val="clear" w:color="auto" w:fill="FFFFFF" w:themeFill="background1"/>
              <w:spacing w:after="0" w:line="276" w:lineRule="auto"/>
              <w:rPr>
                <w:rFonts w:ascii="Times New Roman" w:eastAsia="Times New Roman" w:hAnsi="Times New Roman" w:cs="Times New Roman"/>
                <w:color w:val="7030A0"/>
              </w:rPr>
              <w:pPrChange w:id="425" w:author="tao huang" w:date="2018-10-28T21:40:00Z">
                <w:pPr>
                  <w:shd w:val="clear" w:color="auto" w:fill="FFFFFF"/>
                  <w:spacing w:after="0" w:line="276" w:lineRule="auto"/>
                </w:pPr>
              </w:pPrChange>
            </w:pPr>
            <w:ins w:id="426" w:author="tao huang" w:date="2018-10-28T13:10:00Z">
              <w:r>
                <w:rPr>
                  <w:rFonts w:ascii="Times New Roman" w:eastAsia="Times New Roman" w:hAnsi="Times New Roman" w:cs="Times New Roman"/>
                  <w:color w:val="7030A0"/>
                </w:rPr>
                <w:t>We have revised this se</w:t>
              </w:r>
            </w:ins>
            <w:ins w:id="427" w:author="tao huang" w:date="2018-10-28T13:11:00Z">
              <w:r>
                <w:rPr>
                  <w:rFonts w:ascii="Times New Roman" w:eastAsia="Times New Roman" w:hAnsi="Times New Roman" w:cs="Times New Roman"/>
                  <w:color w:val="7030A0"/>
                </w:rPr>
                <w:t xml:space="preserv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ins>
          </w:p>
          <w:p w14:paraId="40547901" w14:textId="3B749419" w:rsidR="006844A0" w:rsidRPr="0056537F" w:rsidDel="001669EC" w:rsidRDefault="006844A0">
            <w:pPr>
              <w:shd w:val="clear" w:color="auto" w:fill="FFFFFF" w:themeFill="background1"/>
              <w:spacing w:after="0" w:line="276" w:lineRule="auto"/>
              <w:rPr>
                <w:del w:id="428" w:author="tao huang" w:date="2018-10-28T13:11:00Z"/>
                <w:rFonts w:ascii="Times New Roman" w:eastAsia="Times New Roman" w:hAnsi="Times New Roman" w:cs="Times New Roman"/>
                <w:color w:val="7030A0"/>
              </w:rPr>
              <w:pPrChange w:id="429" w:author="tao huang" w:date="2018-10-28T21:40:00Z">
                <w:pPr>
                  <w:shd w:val="clear" w:color="auto" w:fill="FFFFFF"/>
                  <w:spacing w:after="0" w:line="276" w:lineRule="auto"/>
                </w:pPr>
              </w:pPrChange>
            </w:pPr>
          </w:p>
          <w:p w14:paraId="2C658E7A" w14:textId="534A40C8" w:rsidR="008506A6" w:rsidRPr="0056537F" w:rsidRDefault="008506A6">
            <w:pPr>
              <w:shd w:val="clear" w:color="auto" w:fill="FFFFFF" w:themeFill="background1"/>
              <w:spacing w:after="0" w:line="276" w:lineRule="auto"/>
              <w:rPr>
                <w:rFonts w:ascii="Times New Roman" w:eastAsia="Times New Roman" w:hAnsi="Times New Roman" w:cs="Times New Roman"/>
                <w:color w:val="7030A0"/>
              </w:rPr>
              <w:pPrChange w:id="430" w:author="tao huang" w:date="2018-10-28T21:40:00Z">
                <w:pPr>
                  <w:shd w:val="clear" w:color="auto" w:fill="FFFFFF"/>
                  <w:spacing w:after="0" w:line="276" w:lineRule="auto"/>
                </w:pPr>
              </w:pPrChange>
            </w:pPr>
            <w:del w:id="431" w:author="tao huang" w:date="2018-10-28T13:11:00Z">
              <w:r w:rsidRPr="0056537F" w:rsidDel="001669EC">
                <w:rPr>
                  <w:rFonts w:ascii="Times New Roman" w:eastAsia="Times New Roman" w:hAnsi="Times New Roman" w:cs="Times New Roman"/>
                  <w:color w:val="7030A0"/>
                </w:rPr>
                <w:delText>“</w:delText>
              </w:r>
              <w:r w:rsidR="00B74F42" w:rsidRPr="00821CDE" w:rsidDel="001669EC">
                <w:rPr>
                  <w:rFonts w:ascii="Times New Roman" w:eastAsia="Times New Roman" w:hAnsi="Times New Roman" w:cs="Times New Roman"/>
                  <w:color w:val="FF0000"/>
                  <w:rPrChange w:id="432" w:author="韬 黄" w:date="2018-10-27T20:35:00Z">
                    <w:rPr>
                      <w:rFonts w:ascii="Times New Roman" w:eastAsia="Times New Roman" w:hAnsi="Times New Roman" w:cs="Times New Roman"/>
                      <w:color w:val="7030A0"/>
                    </w:rPr>
                  </w:rPrChange>
                </w:rPr>
                <w:delText>For the percentage reduction of the MASE by the ADL-intra-EWC model and by the ADL-intra-IC model</w:delText>
              </w:r>
              <w:r w:rsidR="00B74F42" w:rsidRPr="0056537F" w:rsidDel="001669EC">
                <w:rPr>
                  <w:rFonts w:ascii="Times New Roman" w:eastAsia="Times New Roman" w:hAnsi="Times New Roman" w:cs="Times New Roman"/>
                  <w:color w:val="7030A0"/>
                </w:rPr>
                <w:delText>, the estimates of the parameter “Randomness and growth</w:delText>
              </w:r>
            </w:del>
            <w:ins w:id="433" w:author="韬 黄" w:date="2018-10-27T20:35:00Z">
              <w:del w:id="434" w:author="tao huang" w:date="2018-10-28T13:11:00Z">
                <w:r w:rsidR="00821CDE" w:rsidDel="001669EC">
                  <w:rPr>
                    <w:rFonts w:ascii="Times New Roman" w:eastAsia="Times New Roman" w:hAnsi="Times New Roman" w:cs="Times New Roman"/>
                    <w:color w:val="7030A0"/>
                  </w:rPr>
                  <w:delText>trend</w:delText>
                </w:r>
              </w:del>
            </w:ins>
            <w:del w:id="435" w:author="tao huang" w:date="2018-10-28T13:11:00Z">
              <w:r w:rsidR="00B74F42" w:rsidRPr="0056537F" w:rsidDel="001669EC">
                <w:rPr>
                  <w:rFonts w:ascii="Times New Roman" w:eastAsia="Times New Roman" w:hAnsi="Times New Roman" w:cs="Times New Roman"/>
                  <w:color w:val="7030A0"/>
                </w:rPr>
                <w:delText>”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delText>
              </w:r>
              <w:r w:rsidRPr="0056537F" w:rsidDel="001669EC">
                <w:rPr>
                  <w:rFonts w:ascii="Times New Roman" w:eastAsia="Times New Roman" w:hAnsi="Times New Roman" w:cs="Times New Roman"/>
                  <w:color w:val="7030A0"/>
                </w:rPr>
                <w:delText>”</w:delText>
              </w:r>
            </w:del>
          </w:p>
          <w:p w14:paraId="6F742AE8" w14:textId="0D2B1C30" w:rsidR="008506A6" w:rsidRDefault="0082558B">
            <w:pPr>
              <w:shd w:val="clear" w:color="auto" w:fill="FFFFFF" w:themeFill="background1"/>
              <w:spacing w:after="0" w:line="276" w:lineRule="auto"/>
              <w:rPr>
                <w:ins w:id="436" w:author="tao huang" w:date="2018-10-28T13:30:00Z"/>
                <w:rFonts w:ascii="Times New Roman" w:eastAsia="Times New Roman" w:hAnsi="Times New Roman" w:cs="Times New Roman"/>
              </w:rPr>
              <w:pPrChange w:id="437"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23, "All the results here indicate that we may pre-test these features for each SKU and then determine the optimal sales forecasting method specifically for that SKU."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exploratory </w:t>
            </w:r>
            <w:r w:rsidRPr="0056537F">
              <w:rPr>
                <w:rFonts w:ascii="Times New Roman" w:eastAsia="Times New Roman" w:hAnsi="Times New Roman" w:cs="Times New Roman"/>
              </w:rPr>
              <w:lastRenderedPageBreak/>
              <w:t xml:space="preserve">finding, not guided by prior hypotheses. Unless this can </w:t>
            </w:r>
            <w:r w:rsidRPr="003E1E39">
              <w:rPr>
                <w:rFonts w:ascii="Times New Roman" w:eastAsia="Times New Roman" w:hAnsi="Times New Roman" w:cs="Times New Roman"/>
                <w:noProof/>
              </w:rPr>
              <w:t>be verified</w:t>
            </w:r>
            <w:r w:rsidRPr="0056537F">
              <w:rPr>
                <w:rFonts w:ascii="Times New Roman" w:eastAsia="Times New Roman" w:hAnsi="Times New Roman" w:cs="Times New Roman"/>
              </w:rPr>
              <w:t xml:space="preserve"> on previously unseen data, please emphasize the tentative nature of this recommendation.</w:t>
            </w:r>
          </w:p>
          <w:p w14:paraId="49E5102A" w14:textId="73A9F3F8" w:rsidR="00EB0551" w:rsidRDefault="00EB0551">
            <w:pPr>
              <w:shd w:val="clear" w:color="auto" w:fill="FFFFFF" w:themeFill="background1"/>
              <w:spacing w:after="0" w:line="276" w:lineRule="auto"/>
              <w:rPr>
                <w:ins w:id="438" w:author="tao huang" w:date="2018-10-28T13:30:00Z"/>
                <w:rFonts w:ascii="Times New Roman" w:eastAsia="Times New Roman" w:hAnsi="Times New Roman" w:cs="Times New Roman"/>
              </w:rPr>
              <w:pPrChange w:id="439" w:author="tao huang" w:date="2018-10-28T21:40:00Z">
                <w:pPr>
                  <w:shd w:val="clear" w:color="auto" w:fill="FFFFFF"/>
                  <w:spacing w:after="0" w:line="276" w:lineRule="auto"/>
                </w:pPr>
              </w:pPrChange>
            </w:pPr>
          </w:p>
          <w:p w14:paraId="5A0173B1" w14:textId="77777777" w:rsidR="00EB0551" w:rsidRPr="0056537F" w:rsidDel="00EB0551" w:rsidRDefault="00EB0551">
            <w:pPr>
              <w:shd w:val="clear" w:color="auto" w:fill="FFFFFF" w:themeFill="background1"/>
              <w:spacing w:after="0" w:line="276" w:lineRule="auto"/>
              <w:rPr>
                <w:del w:id="440" w:author="tao huang" w:date="2018-10-28T13:30:00Z"/>
                <w:rFonts w:ascii="Times New Roman" w:eastAsia="Times New Roman" w:hAnsi="Times New Roman" w:cs="Times New Roman"/>
              </w:rPr>
              <w:pPrChange w:id="441" w:author="tao huang" w:date="2018-10-28T21:40:00Z">
                <w:pPr>
                  <w:shd w:val="clear" w:color="auto" w:fill="FFFFFF"/>
                  <w:spacing w:after="0" w:line="276" w:lineRule="auto"/>
                </w:pPr>
              </w:pPrChange>
            </w:pPr>
          </w:p>
          <w:p w14:paraId="2CD9FF74" w14:textId="77777777" w:rsidR="008506A6" w:rsidRPr="00EB0551" w:rsidRDefault="008506A6">
            <w:pPr>
              <w:shd w:val="clear" w:color="auto" w:fill="FFFFFF" w:themeFill="background1"/>
              <w:spacing w:after="0" w:line="276" w:lineRule="auto"/>
              <w:rPr>
                <w:rFonts w:ascii="Times New Roman" w:eastAsia="Times New Roman" w:hAnsi="Times New Roman" w:cs="Times New Roman"/>
              </w:rPr>
              <w:pPrChange w:id="442" w:author="tao huang" w:date="2018-10-28T21:40:00Z">
                <w:pPr>
                  <w:shd w:val="clear" w:color="auto" w:fill="FFFFFF"/>
                  <w:spacing w:after="0" w:line="276" w:lineRule="auto"/>
                </w:pPr>
              </w:pPrChange>
            </w:pPr>
          </w:p>
          <w:p w14:paraId="3BA52D66" w14:textId="7CCF89AE" w:rsidR="00BB4D54" w:rsidRPr="00EB0551" w:rsidRDefault="00BB4D54">
            <w:pPr>
              <w:shd w:val="clear" w:color="auto" w:fill="FFFFFF" w:themeFill="background1"/>
              <w:spacing w:after="0" w:line="276" w:lineRule="auto"/>
              <w:rPr>
                <w:rFonts w:ascii="Times New Roman" w:eastAsia="Times New Roman" w:hAnsi="Times New Roman" w:cs="Times New Roman"/>
                <w:rPrChange w:id="443" w:author="tao huang" w:date="2018-10-28T13:30:00Z">
                  <w:rPr>
                    <w:rFonts w:ascii="Times New Roman" w:eastAsia="Times New Roman" w:hAnsi="Times New Roman" w:cs="Times New Roman"/>
                    <w:color w:val="7030A0"/>
                  </w:rPr>
                </w:rPrChange>
              </w:rPr>
              <w:pPrChange w:id="444" w:author="tao huang" w:date="2018-10-28T21:40:00Z">
                <w:pPr>
                  <w:shd w:val="clear" w:color="auto" w:fill="FFFFFF"/>
                  <w:spacing w:after="0" w:line="276" w:lineRule="auto"/>
                </w:pPr>
              </w:pPrChange>
            </w:pPr>
            <w:r w:rsidRPr="00EB0551">
              <w:rPr>
                <w:rFonts w:ascii="Times New Roman" w:eastAsia="Times New Roman" w:hAnsi="Times New Roman" w:cs="Times New Roman"/>
                <w:color w:val="7030A0"/>
              </w:rPr>
              <w:t xml:space="preserve">We </w:t>
            </w:r>
            <w:ins w:id="445" w:author="tao huang" w:date="2018-10-28T13:32:00Z">
              <w:r w:rsidR="00EB0551">
                <w:rPr>
                  <w:rFonts w:ascii="Times New Roman" w:eastAsia="Times New Roman" w:hAnsi="Times New Roman" w:cs="Times New Roman"/>
                  <w:color w:val="7030A0"/>
                </w:rPr>
                <w:t xml:space="preserve">thank the reviewer </w:t>
              </w:r>
              <w:r w:rsidR="00EB0551" w:rsidRPr="003E1E39">
                <w:rPr>
                  <w:rFonts w:ascii="Times New Roman" w:eastAsia="Times New Roman" w:hAnsi="Times New Roman" w:cs="Times New Roman"/>
                  <w:noProof/>
                  <w:color w:val="7030A0"/>
                </w:rPr>
                <w:t xml:space="preserve">to point out </w:t>
              </w:r>
            </w:ins>
            <w:ins w:id="446" w:author="tao huang" w:date="2018-10-28T23:02:00Z">
              <w:r w:rsidR="00044520" w:rsidRPr="003E1E39">
                <w:rPr>
                  <w:rFonts w:ascii="Times New Roman" w:eastAsia="Times New Roman" w:hAnsi="Times New Roman" w:cs="Times New Roman"/>
                  <w:noProof/>
                  <w:color w:val="7030A0"/>
                  <w:rPrChange w:id="447" w:author="tao huang" w:date="2018-10-28T23:08:00Z">
                    <w:rPr>
                      <w:rFonts w:ascii="Times New Roman" w:eastAsia="Times New Roman" w:hAnsi="Times New Roman" w:cs="Times New Roman"/>
                      <w:noProof/>
                      <w:color w:val="7030A0"/>
                      <w:u w:val="thick" w:color="28B473"/>
                    </w:rPr>
                  </w:rPrChange>
                </w:rPr>
                <w:t xml:space="preserve">the </w:t>
              </w:r>
            </w:ins>
            <w:ins w:id="448" w:author="tao huang" w:date="2018-10-28T13:32:00Z">
              <w:r w:rsidR="00EB0551" w:rsidRPr="003E1E39">
                <w:rPr>
                  <w:rFonts w:ascii="Times New Roman" w:eastAsia="Times New Roman" w:hAnsi="Times New Roman" w:cs="Times New Roman"/>
                  <w:noProof/>
                  <w:color w:val="7030A0"/>
                </w:rPr>
                <w:t>tentative nature of this indication</w:t>
              </w:r>
              <w:r w:rsidR="00EB0551">
                <w:rPr>
                  <w:rFonts w:ascii="Times New Roman" w:eastAsia="Times New Roman" w:hAnsi="Times New Roman" w:cs="Times New Roman"/>
                  <w:color w:val="7030A0"/>
                </w:rPr>
                <w:t xml:space="preserve">. We </w:t>
              </w:r>
            </w:ins>
            <w:ins w:id="449" w:author="tao huang" w:date="2018-11-04T12:26:00Z">
              <w:r w:rsidR="00AD0632">
                <w:rPr>
                  <w:rFonts w:ascii="Times New Roman" w:eastAsia="Times New Roman" w:hAnsi="Times New Roman" w:cs="Times New Roman"/>
                  <w:color w:val="7030A0"/>
                </w:rPr>
                <w:t xml:space="preserve">have </w:t>
              </w:r>
            </w:ins>
            <w:ins w:id="450" w:author="tao huang" w:date="2018-10-28T13:32:00Z">
              <w:r w:rsidR="00EB0551">
                <w:rPr>
                  <w:rFonts w:ascii="Times New Roman" w:eastAsia="Times New Roman" w:hAnsi="Times New Roman" w:cs="Times New Roman"/>
                  <w:color w:val="7030A0"/>
                </w:rPr>
                <w:t xml:space="preserve">now </w:t>
              </w:r>
            </w:ins>
            <w:del w:id="451" w:author="tao huang" w:date="2018-11-04T12:26:00Z">
              <w:r w:rsidRPr="00EB0551" w:rsidDel="00AD0632">
                <w:rPr>
                  <w:rFonts w:ascii="Times New Roman" w:eastAsia="Times New Roman" w:hAnsi="Times New Roman" w:cs="Times New Roman"/>
                  <w:color w:val="7030A0"/>
                </w:rPr>
                <w:delText xml:space="preserve">rewrite </w:delText>
              </w:r>
            </w:del>
            <w:ins w:id="452" w:author="tao huang" w:date="2018-11-04T12:26:00Z">
              <w:r w:rsidR="00AD0632">
                <w:rPr>
                  <w:rFonts w:ascii="Times New Roman" w:eastAsia="Times New Roman" w:hAnsi="Times New Roman" w:cs="Times New Roman"/>
                  <w:color w:val="7030A0"/>
                </w:rPr>
                <w:t>revised</w:t>
              </w:r>
              <w:r w:rsidR="00AD0632" w:rsidRPr="00EB0551">
                <w:rPr>
                  <w:rFonts w:ascii="Times New Roman" w:eastAsia="Times New Roman" w:hAnsi="Times New Roman" w:cs="Times New Roman"/>
                  <w:color w:val="7030A0"/>
                </w:rPr>
                <w:t xml:space="preserve"> </w:t>
              </w:r>
            </w:ins>
            <w:r w:rsidRPr="00EB0551">
              <w:rPr>
                <w:rFonts w:ascii="Times New Roman" w:eastAsia="Times New Roman" w:hAnsi="Times New Roman" w:cs="Times New Roman"/>
                <w:color w:val="7030A0"/>
              </w:rPr>
              <w:t xml:space="preserve">the sentence </w:t>
            </w:r>
            <w:del w:id="453" w:author="tao huang" w:date="2018-10-28T13:33:00Z">
              <w:r w:rsidRPr="00EB0551" w:rsidDel="00EB0551">
                <w:rPr>
                  <w:rFonts w:ascii="Times New Roman" w:eastAsia="Times New Roman" w:hAnsi="Times New Roman" w:cs="Times New Roman"/>
                  <w:color w:val="7030A0"/>
                </w:rPr>
                <w:delText xml:space="preserve">as </w:delText>
              </w:r>
            </w:del>
            <w:ins w:id="454" w:author="tao huang" w:date="2018-10-28T13:33:00Z">
              <w:r w:rsidR="00EB0551">
                <w:rPr>
                  <w:rFonts w:ascii="Times New Roman" w:eastAsia="Times New Roman" w:hAnsi="Times New Roman" w:cs="Times New Roman"/>
                  <w:color w:val="7030A0"/>
                </w:rPr>
                <w:t xml:space="preserve">and </w:t>
              </w:r>
            </w:ins>
            <w:ins w:id="455" w:author="tao huang" w:date="2018-11-04T12:28:00Z">
              <w:r w:rsidR="00B35C25">
                <w:rPr>
                  <w:rFonts w:ascii="Times New Roman" w:eastAsia="Times New Roman" w:hAnsi="Times New Roman" w:cs="Times New Roman"/>
                  <w:color w:val="7030A0"/>
                </w:rPr>
                <w:t>highlight</w:t>
              </w:r>
            </w:ins>
            <w:ins w:id="456" w:author="tao huang" w:date="2018-10-28T13:33:00Z">
              <w:r w:rsidR="00EB0551">
                <w:rPr>
                  <w:rFonts w:ascii="Times New Roman" w:eastAsia="Times New Roman" w:hAnsi="Times New Roman" w:cs="Times New Roman"/>
                  <w:color w:val="7030A0"/>
                </w:rPr>
                <w:t xml:space="preserve"> the indications based on the current findings</w:t>
              </w:r>
              <w:r w:rsidR="00EB0551" w:rsidRPr="00EB0551">
                <w:rPr>
                  <w:rFonts w:ascii="Times New Roman" w:eastAsia="Times New Roman" w:hAnsi="Times New Roman" w:cs="Times New Roman"/>
                  <w:color w:val="7030A0"/>
                </w:rPr>
                <w:t xml:space="preserve"> </w:t>
              </w:r>
            </w:ins>
            <w:r w:rsidRPr="00EB0551">
              <w:rPr>
                <w:rFonts w:ascii="Times New Roman" w:eastAsia="Times New Roman" w:hAnsi="Times New Roman" w:cs="Times New Roman"/>
                <w:color w:val="7030A0"/>
              </w:rPr>
              <w:t>“</w:t>
            </w:r>
            <w:ins w:id="457" w:author="tao huang" w:date="2018-11-04T12:27:00Z">
              <w:r w:rsidR="00DF1EA7" w:rsidRPr="00DF1EA7">
                <w:rPr>
                  <w:rFonts w:ascii="Times New Roman" w:eastAsia="Times New Roman" w:hAnsi="Times New Roman" w:cs="Times New Roman"/>
                  <w:color w:val="7030A0"/>
                </w:rPr>
                <w:t>Overall, the exploratory results here highlight the situations where our proposed methods gain most benefits</w:t>
              </w:r>
            </w:ins>
            <w:ins w:id="458" w:author="tao huang" w:date="2018-10-28T13:30:00Z">
              <w:r w:rsidR="00EB0551" w:rsidRPr="00EB0551">
                <w:rPr>
                  <w:rFonts w:ascii="Times New Roman" w:eastAsia="Times New Roman" w:hAnsi="Times New Roman" w:cs="Times New Roman"/>
                  <w:color w:val="7030A0"/>
                </w:rPr>
                <w:t>.</w:t>
              </w:r>
            </w:ins>
            <w:del w:id="459" w:author="tao huang" w:date="2018-10-28T13:12:00Z">
              <w:r w:rsidRPr="00EB0551" w:rsidDel="0077611F">
                <w:rPr>
                  <w:rFonts w:ascii="Times New Roman" w:eastAsia="Times New Roman" w:hAnsi="Times New Roman" w:cs="Times New Roman"/>
                  <w:color w:val="7030A0"/>
                </w:rPr>
                <w:delText>The results here may indicate a possibility of determining the optimal sales forecasting method specifically for an SKU. However, the findings are only exploratory, and we leave it to future research</w:delText>
              </w:r>
            </w:del>
            <w:r w:rsidRPr="00EB0551">
              <w:rPr>
                <w:rFonts w:ascii="Times New Roman" w:eastAsia="Times New Roman" w:hAnsi="Times New Roman" w:cs="Times New Roman"/>
                <w:color w:val="7030A0"/>
              </w:rPr>
              <w:t>”</w:t>
            </w:r>
            <w:del w:id="460" w:author="tao huang" w:date="2018-10-28T13:30:00Z">
              <w:r w:rsidRPr="00EB0551" w:rsidDel="00EB0551">
                <w:rPr>
                  <w:rFonts w:ascii="Times New Roman" w:eastAsia="Times New Roman" w:hAnsi="Times New Roman" w:cs="Times New Roman"/>
                  <w:rPrChange w:id="461" w:author="tao huang" w:date="2018-10-28T13:30:00Z">
                    <w:rPr>
                      <w:rFonts w:ascii="Times New Roman" w:eastAsia="Times New Roman" w:hAnsi="Times New Roman" w:cs="Times New Roman"/>
                      <w:color w:val="7030A0"/>
                    </w:rPr>
                  </w:rPrChange>
                </w:rPr>
                <w:delText>.</w:delText>
              </w:r>
            </w:del>
          </w:p>
          <w:p w14:paraId="459E29E0" w14:textId="60C689E6" w:rsidR="008506A6" w:rsidRPr="0056537F" w:rsidRDefault="0082558B">
            <w:pPr>
              <w:shd w:val="clear" w:color="auto" w:fill="FFFFFF" w:themeFill="background1"/>
              <w:spacing w:after="0" w:line="276" w:lineRule="auto"/>
              <w:rPr>
                <w:rFonts w:ascii="Times New Roman" w:eastAsia="Times New Roman" w:hAnsi="Times New Roman" w:cs="Times New Roman"/>
              </w:rPr>
              <w:pPrChange w:id="462"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strong claim, and not backed by anything the authors did in their paper. </w:t>
            </w:r>
            <w:r w:rsidRPr="003E1E39">
              <w:rPr>
                <w:rFonts w:ascii="Times New Roman" w:eastAsia="Times New Roman" w:hAnsi="Times New Roman" w:cs="Times New Roman"/>
                <w:noProof/>
              </w:rPr>
              <w:t>Whether</w:t>
            </w:r>
            <w:r w:rsidRPr="0056537F">
              <w:rPr>
                <w:rFonts w:ascii="Times New Roman" w:eastAsia="Times New Roman" w:hAnsi="Times New Roman" w:cs="Times New Roman"/>
              </w:rPr>
              <w:t xml:space="preserve"> forecast accuracy improvements </w:t>
            </w:r>
            <w:r w:rsidRPr="003E1E39">
              <w:rPr>
                <w:rFonts w:ascii="Times New Roman" w:eastAsia="Times New Roman" w:hAnsi="Times New Roman" w:cs="Times New Roman"/>
                <w:noProof/>
              </w:rPr>
              <w:t>actually</w:t>
            </w:r>
            <w:r w:rsidRPr="0056537F">
              <w:rPr>
                <w:rFonts w:ascii="Times New Roman" w:eastAsia="Times New Roman" w:hAnsi="Times New Roman" w:cs="Times New Roman"/>
              </w:rPr>
              <w:t xml:space="preserve"> translate into better profits is not this clear-cut, since forecasts must still </w:t>
            </w:r>
            <w:r w:rsidRPr="003E1E39">
              <w:rPr>
                <w:rFonts w:ascii="Times New Roman" w:eastAsia="Times New Roman" w:hAnsi="Times New Roman" w:cs="Times New Roman"/>
                <w:noProof/>
              </w:rPr>
              <w:t>be translated</w:t>
            </w:r>
            <w:r w:rsidRPr="0056537F">
              <w:rPr>
                <w:rFonts w:ascii="Times New Roman" w:eastAsia="Times New Roman" w:hAnsi="Times New Roman" w:cs="Times New Roman"/>
              </w:rPr>
              <w:t xml:space="preserve"> into operational plans, which are constrained by logistics. </w:t>
            </w:r>
            <w:r w:rsidRPr="003E1E39">
              <w:rPr>
                <w:rFonts w:ascii="Times New Roman" w:eastAsia="Times New Roman" w:hAnsi="Times New Roman" w:cs="Times New Roman"/>
                <w:noProof/>
              </w:rPr>
              <w:t>In addition</w:t>
            </w:r>
            <w:r w:rsidRPr="0056537F">
              <w:rPr>
                <w:rFonts w:ascii="Times New Roman" w:eastAsia="Times New Roman" w:hAnsi="Times New Roman" w:cs="Times New Roman"/>
              </w:rPr>
              <w:t xml:space="preserve">, supply chain operations rely far more on quantile forecasts than on point forecasts, since the total order includes safety amounts, and whether </w:t>
            </w:r>
            <w:r w:rsidRPr="003E1E39">
              <w:rPr>
                <w:rFonts w:ascii="Times New Roman" w:eastAsia="Times New Roman" w:hAnsi="Times New Roman" w:cs="Times New Roman"/>
                <w:noProof/>
              </w:rPr>
              <w:t>these quantile forecasts can be improved by the authors' proposals</w:t>
            </w:r>
            <w:r w:rsidRPr="0056537F">
              <w:rPr>
                <w:rFonts w:ascii="Times New Roman" w:eastAsia="Times New Roman" w:hAnsi="Times New Roman" w:cs="Times New Roman"/>
              </w:rPr>
              <w:t xml:space="preserve"> is not obvious. Please tone this claim down.</w:t>
            </w:r>
          </w:p>
          <w:p w14:paraId="60A95DC9" w14:textId="77777777" w:rsidR="008506A6" w:rsidRPr="0056537F" w:rsidRDefault="008506A6">
            <w:pPr>
              <w:shd w:val="clear" w:color="auto" w:fill="FFFFFF" w:themeFill="background1"/>
              <w:spacing w:after="0" w:line="276" w:lineRule="auto"/>
              <w:rPr>
                <w:rFonts w:ascii="Times New Roman" w:eastAsia="Times New Roman" w:hAnsi="Times New Roman" w:cs="Times New Roman"/>
              </w:rPr>
              <w:pPrChange w:id="463" w:author="tao huang" w:date="2018-10-28T21:40:00Z">
                <w:pPr>
                  <w:shd w:val="clear" w:color="auto" w:fill="FFFFFF"/>
                  <w:spacing w:after="0" w:line="276" w:lineRule="auto"/>
                </w:pPr>
              </w:pPrChange>
            </w:pPr>
          </w:p>
          <w:p w14:paraId="55182B92" w14:textId="04EBCA41" w:rsidR="008E4554" w:rsidRPr="0056537F" w:rsidRDefault="008506A6">
            <w:pPr>
              <w:shd w:val="clear" w:color="auto" w:fill="FFFFFF" w:themeFill="background1"/>
              <w:spacing w:after="0" w:line="276" w:lineRule="auto"/>
              <w:rPr>
                <w:rFonts w:ascii="Times New Roman" w:eastAsia="Times New Roman" w:hAnsi="Times New Roman" w:cs="Times New Roman"/>
                <w:color w:val="7030A0"/>
              </w:rPr>
              <w:pPrChange w:id="464"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hank the reviewer for this comment</w:t>
            </w:r>
            <w:ins w:id="465" w:author="tao huang" w:date="2018-10-28T23:03:00Z">
              <w:r w:rsidR="00044520">
                <w:rPr>
                  <w:rFonts w:ascii="Times New Roman" w:eastAsia="Times New Roman" w:hAnsi="Times New Roman" w:cs="Times New Roman"/>
                  <w:color w:val="7030A0"/>
                </w:rPr>
                <w:t>,</w:t>
              </w:r>
            </w:ins>
            <w:r w:rsidRPr="0056537F">
              <w:rPr>
                <w:rFonts w:ascii="Times New Roman" w:eastAsia="Times New Roman" w:hAnsi="Times New Roman" w:cs="Times New Roman"/>
                <w:color w:val="7030A0"/>
              </w:rPr>
              <w:t xml:space="preserve"> </w:t>
            </w:r>
            <w:r w:rsidRPr="00044520">
              <w:rPr>
                <w:rFonts w:ascii="Times New Roman" w:eastAsia="Times New Roman" w:hAnsi="Times New Roman" w:cs="Times New Roman"/>
                <w:noProof/>
                <w:color w:val="7030A0"/>
              </w:rPr>
              <w:t>and</w:t>
            </w:r>
            <w:r w:rsidRPr="0056537F">
              <w:rPr>
                <w:rFonts w:ascii="Times New Roman" w:eastAsia="Times New Roman" w:hAnsi="Times New Roman" w:cs="Times New Roman"/>
                <w:color w:val="7030A0"/>
              </w:rPr>
              <w:t xml:space="preserve">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 xml:space="preserve">we remove this sentence and add “Therefore, our study provides </w:t>
            </w:r>
            <w:r w:rsidR="008E4554" w:rsidRPr="00044520">
              <w:rPr>
                <w:rFonts w:ascii="Times New Roman" w:eastAsia="Times New Roman" w:hAnsi="Times New Roman" w:cs="Times New Roman"/>
                <w:noProof/>
                <w:color w:val="7030A0"/>
              </w:rPr>
              <w:t>retailers</w:t>
            </w:r>
            <w:ins w:id="466" w:author="tao huang" w:date="2018-10-28T23:03:00Z">
              <w:r w:rsidR="00044520">
                <w:rPr>
                  <w:rFonts w:ascii="Times New Roman" w:eastAsia="Times New Roman" w:hAnsi="Times New Roman" w:cs="Times New Roman"/>
                  <w:noProof/>
                  <w:color w:val="7030A0"/>
                </w:rPr>
                <w:t xml:space="preserve"> with</w:t>
              </w:r>
            </w:ins>
            <w:r w:rsidR="008E4554" w:rsidRPr="0056537F">
              <w:rPr>
                <w:rFonts w:ascii="Times New Roman" w:eastAsia="Times New Roman" w:hAnsi="Times New Roman" w:cs="Times New Roman"/>
                <w:color w:val="7030A0"/>
              </w:rPr>
              <w:t xml:space="preserve"> more effective forecasting methods.”.</w:t>
            </w:r>
          </w:p>
          <w:p w14:paraId="10113AE2" w14:textId="03685882" w:rsidR="00E02DF1" w:rsidRPr="0056537F" w:rsidRDefault="0082558B">
            <w:pPr>
              <w:shd w:val="clear" w:color="auto" w:fill="FFFFFF" w:themeFill="background1"/>
              <w:spacing w:after="0" w:line="276" w:lineRule="auto"/>
              <w:rPr>
                <w:rFonts w:ascii="Times New Roman" w:eastAsia="Times New Roman" w:hAnsi="Times New Roman" w:cs="Times New Roman"/>
              </w:rPr>
              <w:pPrChange w:id="467"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w:t>
            </w:r>
            <w:r w:rsidRPr="003E1E39">
              <w:rPr>
                <w:rFonts w:ascii="Times New Roman" w:eastAsia="Times New Roman" w:hAnsi="Times New Roman" w:cs="Times New Roman"/>
                <w:noProof/>
              </w:rPr>
              <w:t>is associated</w:t>
            </w:r>
            <w:r w:rsidRPr="0056537F">
              <w:rPr>
                <w:rFonts w:ascii="Times New Roman" w:eastAsia="Times New Roman" w:hAnsi="Times New Roman" w:cs="Times New Roman"/>
              </w:rPr>
              <w:t xml:space="preserve"> with sales of y=0. I assume the authors meant to include an intercept parameter.</w:t>
            </w:r>
          </w:p>
          <w:p w14:paraId="7E9905B2" w14:textId="5B95C0BF" w:rsidR="00E02DF1" w:rsidRDefault="00E02DF1">
            <w:pPr>
              <w:shd w:val="clear" w:color="auto" w:fill="FFFFFF" w:themeFill="background1"/>
              <w:spacing w:after="0" w:line="276" w:lineRule="auto"/>
              <w:rPr>
                <w:rFonts w:ascii="Times New Roman" w:eastAsia="Times New Roman" w:hAnsi="Times New Roman" w:cs="Times New Roman"/>
              </w:rPr>
              <w:pPrChange w:id="468" w:author="tao huang" w:date="2018-10-28T21:40:00Z">
                <w:pPr>
                  <w:shd w:val="clear" w:color="auto" w:fill="FFFFFF"/>
                  <w:spacing w:after="0" w:line="276" w:lineRule="auto"/>
                </w:pPr>
              </w:pPrChange>
            </w:pPr>
          </w:p>
          <w:p w14:paraId="1B105853" w14:textId="05A64D3E" w:rsidR="0094211C" w:rsidRPr="0094211C" w:rsidRDefault="0094211C">
            <w:pPr>
              <w:shd w:val="clear" w:color="auto" w:fill="FFFFFF" w:themeFill="background1"/>
              <w:spacing w:after="0" w:line="276" w:lineRule="auto"/>
              <w:rPr>
                <w:rFonts w:ascii="Times New Roman" w:eastAsia="Times New Roman" w:hAnsi="Times New Roman" w:cs="Times New Roman"/>
                <w:color w:val="7030A0"/>
              </w:rPr>
              <w:pPrChange w:id="469"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We </w:t>
            </w:r>
            <w:ins w:id="470" w:author="tao huang" w:date="2018-11-04T12:32:00Z">
              <w:r w:rsidR="006D300C">
                <w:rPr>
                  <w:rFonts w:ascii="Times New Roman" w:eastAsia="Times New Roman" w:hAnsi="Times New Roman" w:cs="Times New Roman"/>
                  <w:color w:val="7030A0"/>
                </w:rPr>
                <w:t xml:space="preserve">have revised this section and we </w:t>
              </w:r>
            </w:ins>
            <w:del w:id="471" w:author="tao huang" w:date="2018-11-04T12:32:00Z">
              <w:r w:rsidR="003E238E" w:rsidDel="006D300C">
                <w:rPr>
                  <w:rFonts w:ascii="Times New Roman" w:eastAsia="Times New Roman" w:hAnsi="Times New Roman" w:cs="Times New Roman"/>
                  <w:color w:val="7030A0"/>
                </w:rPr>
                <w:delText>no longer</w:delText>
              </w:r>
            </w:del>
            <w:ins w:id="472" w:author="tao huang" w:date="2018-11-04T12:32:00Z">
              <w:r w:rsidR="006D300C">
                <w:rPr>
                  <w:rFonts w:ascii="Times New Roman" w:eastAsia="Times New Roman" w:hAnsi="Times New Roman" w:cs="Times New Roman"/>
                  <w:color w:val="7030A0"/>
                </w:rPr>
                <w:t>do not</w:t>
              </w:r>
            </w:ins>
            <w:r>
              <w:rPr>
                <w:rFonts w:ascii="Times New Roman" w:eastAsia="Times New Roman" w:hAnsi="Times New Roman" w:cs="Times New Roman"/>
                <w:color w:val="7030A0"/>
              </w:rPr>
              <w:t xml:space="preserve"> </w:t>
            </w:r>
            <w:del w:id="473" w:author="tao huang" w:date="2018-11-04T12:31:00Z">
              <w:r w:rsidDel="00D33AD7">
                <w:rPr>
                  <w:rFonts w:ascii="Times New Roman" w:eastAsia="Times New Roman" w:hAnsi="Times New Roman" w:cs="Times New Roman"/>
                  <w:color w:val="7030A0"/>
                </w:rPr>
                <w:delText xml:space="preserve">consider </w:delText>
              </w:r>
            </w:del>
            <w:ins w:id="474" w:author="tao huang" w:date="2018-11-04T12:31:00Z">
              <w:r w:rsidR="00D33AD7">
                <w:rPr>
                  <w:rFonts w:ascii="Times New Roman" w:eastAsia="Times New Roman" w:hAnsi="Times New Roman" w:cs="Times New Roman"/>
                  <w:color w:val="7030A0"/>
                </w:rPr>
                <w:t>treat</w:t>
              </w:r>
              <w:r w:rsidR="00D33AD7">
                <w:rPr>
                  <w:rFonts w:ascii="Times New Roman" w:eastAsia="Times New Roman" w:hAnsi="Times New Roman" w:cs="Times New Roman"/>
                  <w:color w:val="7030A0"/>
                </w:rPr>
                <w:t xml:space="preserve"> </w:t>
              </w:r>
            </w:ins>
            <w:r>
              <w:rPr>
                <w:rFonts w:ascii="Times New Roman" w:eastAsia="Times New Roman" w:hAnsi="Times New Roman" w:cs="Times New Roman"/>
                <w:color w:val="7030A0"/>
              </w:rPr>
              <w:t xml:space="preserve">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w:t>
            </w:r>
            <w:r w:rsidRPr="003E1E39">
              <w:rPr>
                <w:rFonts w:ascii="Times New Roman" w:eastAsia="Times New Roman" w:hAnsi="Times New Roman" w:cs="Times New Roman"/>
                <w:noProof/>
                <w:color w:val="7030A0"/>
              </w:rPr>
              <w:t xml:space="preserve">to </w:t>
            </w:r>
            <w:r w:rsidR="003E238E" w:rsidRPr="003E1E39">
              <w:rPr>
                <w:rFonts w:ascii="Times New Roman" w:eastAsia="Times New Roman" w:hAnsi="Times New Roman" w:cs="Times New Roman"/>
                <w:noProof/>
                <w:color w:val="7030A0"/>
              </w:rPr>
              <w:t xml:space="preserve">analytically </w:t>
            </w:r>
            <w:r w:rsidRPr="003E1E39">
              <w:rPr>
                <w:rFonts w:ascii="Times New Roman" w:eastAsia="Times New Roman" w:hAnsi="Times New Roman" w:cs="Times New Roman"/>
                <w:noProof/>
                <w:color w:val="7030A0"/>
              </w:rPr>
              <w:t>demonstrate the forecast bias caused by the structural change</w:t>
            </w:r>
            <w:r w:rsidRPr="0094211C">
              <w:rPr>
                <w:rFonts w:ascii="Times New Roman" w:eastAsia="Times New Roman" w:hAnsi="Times New Roman" w:cs="Times New Roman"/>
                <w:color w:val="7030A0"/>
              </w:rPr>
              <w:t xml:space="preserve">. We highlight that more sophisticated scenarios </w:t>
            </w:r>
            <w:r w:rsidR="003E238E">
              <w:rPr>
                <w:rFonts w:ascii="Times New Roman" w:eastAsia="Times New Roman" w:hAnsi="Times New Roman" w:cs="Times New Roman"/>
                <w:color w:val="7030A0"/>
              </w:rPr>
              <w:t xml:space="preserve">(e.g., with </w:t>
            </w:r>
            <w:ins w:id="475" w:author="韬 黄" w:date="2018-10-27T20:37:00Z">
              <w:r w:rsidR="0002245D">
                <w:rPr>
                  <w:rFonts w:ascii="Times New Roman" w:eastAsia="Times New Roman" w:hAnsi="Times New Roman" w:cs="Times New Roman"/>
                  <w:color w:val="7030A0"/>
                </w:rPr>
                <w:t xml:space="preserve">an intercept </w:t>
              </w:r>
              <w:r w:rsidR="0002245D" w:rsidRPr="00044520">
                <w:rPr>
                  <w:rFonts w:ascii="Times New Roman" w:eastAsia="Times New Roman" w:hAnsi="Times New Roman" w:cs="Times New Roman"/>
                  <w:noProof/>
                  <w:color w:val="7030A0"/>
                </w:rPr>
                <w:t>and</w:t>
              </w:r>
              <w:del w:id="476" w:author="tao huang" w:date="2018-10-28T23:03:00Z">
                <w:r w:rsidR="0002245D" w:rsidRPr="00044520" w:rsidDel="00044520">
                  <w:rPr>
                    <w:rFonts w:ascii="Times New Roman" w:eastAsia="Times New Roman" w:hAnsi="Times New Roman" w:cs="Times New Roman"/>
                    <w:noProof/>
                    <w:color w:val="7030A0"/>
                  </w:rPr>
                  <w:delText>/or</w:delText>
                </w:r>
              </w:del>
              <w:r w:rsidR="0002245D">
                <w:rPr>
                  <w:rFonts w:ascii="Times New Roman" w:eastAsia="Times New Roman" w:hAnsi="Times New Roman" w:cs="Times New Roman"/>
                  <w:color w:val="7030A0"/>
                </w:rPr>
                <w:t xml:space="preserve"> with </w:t>
              </w:r>
            </w:ins>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w:t>
            </w:r>
            <w:del w:id="477" w:author="tao huang" w:date="2018-11-04T12:31:00Z">
              <w:r w:rsidRPr="0094211C" w:rsidDel="00D33AD7">
                <w:rPr>
                  <w:rFonts w:ascii="Times New Roman" w:eastAsia="Times New Roman" w:hAnsi="Times New Roman" w:cs="Times New Roman"/>
                  <w:color w:val="7030A0"/>
                </w:rPr>
                <w:delText xml:space="preserve">proved </w:delText>
              </w:r>
            </w:del>
            <w:ins w:id="478" w:author="tao huang" w:date="2018-11-04T12:31:00Z">
              <w:r w:rsidR="00D33AD7">
                <w:rPr>
                  <w:rFonts w:ascii="Times New Roman" w:eastAsia="Times New Roman" w:hAnsi="Times New Roman" w:cs="Times New Roman"/>
                  <w:color w:val="7030A0"/>
                </w:rPr>
                <w:t>analysed</w:t>
              </w:r>
              <w:r w:rsidR="00D33AD7" w:rsidRPr="0094211C">
                <w:rPr>
                  <w:rFonts w:ascii="Times New Roman" w:eastAsia="Times New Roman" w:hAnsi="Times New Roman" w:cs="Times New Roman"/>
                  <w:color w:val="7030A0"/>
                </w:rPr>
                <w:t xml:space="preserve"> </w:t>
              </w:r>
            </w:ins>
            <w:r w:rsidRPr="0094211C">
              <w:rPr>
                <w:rFonts w:ascii="Times New Roman" w:eastAsia="Times New Roman" w:hAnsi="Times New Roman" w:cs="Times New Roman"/>
                <w:color w:val="7030A0"/>
              </w:rPr>
              <w:t>using simulation</w:t>
            </w:r>
            <w:ins w:id="479" w:author="tao huang" w:date="2018-11-04T12:31:00Z">
              <w:r w:rsidR="00D33AD7">
                <w:rPr>
                  <w:rFonts w:ascii="Times New Roman" w:eastAsia="Times New Roman" w:hAnsi="Times New Roman" w:cs="Times New Roman"/>
                  <w:color w:val="7030A0"/>
                </w:rPr>
                <w:t>s</w:t>
              </w:r>
            </w:ins>
            <w:r w:rsidRPr="0094211C">
              <w:rPr>
                <w:rFonts w:ascii="Times New Roman" w:eastAsia="Times New Roman" w:hAnsi="Times New Roman" w:cs="Times New Roman"/>
                <w:color w:val="7030A0"/>
              </w:rPr>
              <w:t xml:space="preserve"> and we include </w:t>
            </w:r>
            <w:del w:id="480" w:author="tao huang" w:date="2018-11-04T12:31:00Z">
              <w:r w:rsidRPr="0094211C" w:rsidDel="00D33AD7">
                <w:rPr>
                  <w:rFonts w:ascii="Times New Roman" w:eastAsia="Times New Roman" w:hAnsi="Times New Roman" w:cs="Times New Roman"/>
                  <w:color w:val="7030A0"/>
                </w:rPr>
                <w:delText xml:space="preserve">the </w:delText>
              </w:r>
            </w:del>
            <w:ins w:id="481" w:author="tao huang" w:date="2018-11-04T12:31:00Z">
              <w:r w:rsidR="00D33AD7">
                <w:rPr>
                  <w:rFonts w:ascii="Times New Roman" w:eastAsia="Times New Roman" w:hAnsi="Times New Roman" w:cs="Times New Roman"/>
                  <w:color w:val="7030A0"/>
                </w:rPr>
                <w:t>a</w:t>
              </w:r>
            </w:ins>
            <w:ins w:id="482" w:author="tao huang" w:date="2018-11-04T12:32:00Z">
              <w:r w:rsidR="00D33AD7">
                <w:rPr>
                  <w:rFonts w:ascii="Times New Roman" w:eastAsia="Times New Roman" w:hAnsi="Times New Roman" w:cs="Times New Roman"/>
                  <w:color w:val="7030A0"/>
                </w:rPr>
                <w:t>n</w:t>
              </w:r>
            </w:ins>
            <w:ins w:id="483" w:author="tao huang" w:date="2018-11-04T12:31:00Z">
              <w:r w:rsidR="00D33AD7" w:rsidRPr="0094211C">
                <w:rPr>
                  <w:rFonts w:ascii="Times New Roman" w:eastAsia="Times New Roman" w:hAnsi="Times New Roman" w:cs="Times New Roman"/>
                  <w:color w:val="7030A0"/>
                </w:rPr>
                <w:t xml:space="preserve"> </w:t>
              </w:r>
            </w:ins>
            <w:ins w:id="484" w:author="tao huang" w:date="2018-11-04T12:32:00Z">
              <w:r w:rsidR="00D33AD7" w:rsidRPr="0094211C">
                <w:rPr>
                  <w:rFonts w:ascii="Times New Roman" w:eastAsia="Times New Roman" w:hAnsi="Times New Roman" w:cs="Times New Roman"/>
                  <w:color w:val="7030A0"/>
                </w:rPr>
                <w:t xml:space="preserve">example </w:t>
              </w:r>
              <w:r w:rsidR="00D33AD7">
                <w:rPr>
                  <w:rFonts w:ascii="Times New Roman" w:eastAsia="Times New Roman" w:hAnsi="Times New Roman" w:cs="Times New Roman"/>
                  <w:color w:val="7030A0"/>
                </w:rPr>
                <w:t xml:space="preserve">based on </w:t>
              </w:r>
            </w:ins>
            <w:r w:rsidRPr="0094211C">
              <w:rPr>
                <w:rFonts w:ascii="Times New Roman" w:eastAsia="Times New Roman" w:hAnsi="Times New Roman" w:cs="Times New Roman"/>
                <w:color w:val="7030A0"/>
              </w:rPr>
              <w:t xml:space="preserve">simulation </w:t>
            </w:r>
            <w:del w:id="485" w:author="tao huang" w:date="2018-11-04T12:32:00Z">
              <w:r w:rsidRPr="0094211C" w:rsidDel="00D33AD7">
                <w:rPr>
                  <w:rFonts w:ascii="Times New Roman" w:eastAsia="Times New Roman" w:hAnsi="Times New Roman" w:cs="Times New Roman"/>
                  <w:color w:val="7030A0"/>
                </w:rPr>
                <w:delText xml:space="preserve">example </w:delText>
              </w:r>
            </w:del>
            <w:r w:rsidRPr="0094211C">
              <w:rPr>
                <w:rFonts w:ascii="Times New Roman" w:eastAsia="Times New Roman" w:hAnsi="Times New Roman" w:cs="Times New Roman"/>
                <w:color w:val="7030A0"/>
              </w:rPr>
              <w:t xml:space="preserve">in the supplementary material where the model has an intercept. </w:t>
            </w:r>
          </w:p>
          <w:p w14:paraId="201039D5" w14:textId="163A0D67" w:rsidR="00E02DF1" w:rsidRPr="0056537F" w:rsidRDefault="0082558B">
            <w:pPr>
              <w:shd w:val="clear" w:color="auto" w:fill="FFFFFF" w:themeFill="background1"/>
              <w:spacing w:after="0" w:line="276" w:lineRule="auto"/>
              <w:rPr>
                <w:rFonts w:ascii="Times New Roman" w:eastAsia="Times New Roman" w:hAnsi="Times New Roman" w:cs="Times New Roman"/>
                <w:color w:val="7030A0"/>
              </w:rPr>
              <w:pPrChange w:id="486" w:author="tao huang" w:date="2018-10-28T21:40:00Z">
                <w:pPr>
                  <w:shd w:val="clear" w:color="auto" w:fill="FFFFFF"/>
                  <w:spacing w:after="0" w:line="276" w:lineRule="auto"/>
                </w:pPr>
              </w:pPrChange>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74B62DCB" w:rsidR="002E3F0F" w:rsidRPr="0056537F" w:rsidRDefault="00E02DF1">
            <w:pPr>
              <w:shd w:val="clear" w:color="auto" w:fill="FFFFFF" w:themeFill="background1"/>
              <w:spacing w:after="0" w:line="276" w:lineRule="auto"/>
              <w:rPr>
                <w:rFonts w:ascii="Times New Roman" w:eastAsia="Times New Roman" w:hAnsi="Times New Roman" w:cs="Times New Roman"/>
                <w:color w:val="7030A0"/>
              </w:rPr>
              <w:pPrChange w:id="487" w:author="tao huang" w:date="2018-10-28T21:40:00Z">
                <w:pPr>
                  <w:shd w:val="clear" w:color="auto" w:fill="FFFFFF"/>
                  <w:spacing w:after="0" w:line="276" w:lineRule="auto"/>
                </w:pPr>
              </w:pPrChange>
            </w:pPr>
            <w:del w:id="488" w:author="tao huang" w:date="2018-11-04T12:33:00Z">
              <w:r w:rsidRPr="0056537F" w:rsidDel="00D709EA">
                <w:rPr>
                  <w:rFonts w:ascii="Times New Roman" w:eastAsia="Times New Roman" w:hAnsi="Times New Roman" w:cs="Times New Roman"/>
                  <w:color w:val="7030A0"/>
                </w:rPr>
                <w:delText xml:space="preserve">All the candidate models significantly outperform the </w:delText>
              </w:r>
              <w:r w:rsidR="002E3F0F" w:rsidRPr="0056537F" w:rsidDel="00D709EA">
                <w:rPr>
                  <w:rFonts w:ascii="Times New Roman" w:eastAsia="Times New Roman" w:hAnsi="Times New Roman" w:cs="Times New Roman"/>
                  <w:color w:val="7030A0"/>
                </w:rPr>
                <w:delText xml:space="preserve">basic benchmark model, i.e., </w:delText>
              </w:r>
              <w:r w:rsidRPr="0056537F" w:rsidDel="00D709EA">
                <w:rPr>
                  <w:rFonts w:ascii="Times New Roman" w:eastAsia="Times New Roman" w:hAnsi="Times New Roman" w:cs="Times New Roman"/>
                  <w:color w:val="7030A0"/>
                </w:rPr>
                <w:delText xml:space="preserve">Base-lift </w:delText>
              </w:r>
            </w:del>
            <w:del w:id="489" w:author="tao huang" w:date="2018-10-28T13:34:00Z">
              <w:r w:rsidRPr="0056537F" w:rsidDel="00A63E11">
                <w:rPr>
                  <w:rFonts w:ascii="Times New Roman" w:eastAsia="Times New Roman" w:hAnsi="Times New Roman" w:cs="Times New Roman"/>
                  <w:color w:val="7030A0"/>
                </w:rPr>
                <w:delText>model</w:delText>
              </w:r>
            </w:del>
            <w:del w:id="490" w:author="tao huang" w:date="2018-11-04T12:33:00Z">
              <w:r w:rsidR="002E3F0F" w:rsidRPr="0056537F" w:rsidDel="00D709EA">
                <w:rPr>
                  <w:rFonts w:ascii="Times New Roman" w:eastAsia="Times New Roman" w:hAnsi="Times New Roman" w:cs="Times New Roman"/>
                  <w:color w:val="7030A0"/>
                </w:rPr>
                <w:delText>,</w:delText>
              </w:r>
              <w:r w:rsidRPr="0056537F" w:rsidDel="00D709EA">
                <w:rPr>
                  <w:rFonts w:ascii="Times New Roman" w:eastAsia="Times New Roman" w:hAnsi="Times New Roman" w:cs="Times New Roman"/>
                  <w:color w:val="7030A0"/>
                </w:rPr>
                <w:delText xml:space="preserve"> which </w:delText>
              </w:r>
              <w:r w:rsidRPr="003E1E39" w:rsidDel="00D709EA">
                <w:rPr>
                  <w:rFonts w:ascii="Times New Roman" w:eastAsia="Times New Roman" w:hAnsi="Times New Roman" w:cs="Times New Roman"/>
                  <w:noProof/>
                  <w:color w:val="7030A0"/>
                </w:rPr>
                <w:delText xml:space="preserve">is </w:delText>
              </w:r>
              <w:r w:rsidR="002E3F0F" w:rsidRPr="003E1E39" w:rsidDel="00D709EA">
                <w:rPr>
                  <w:rFonts w:ascii="Times New Roman" w:eastAsia="Times New Roman" w:hAnsi="Times New Roman" w:cs="Times New Roman"/>
                  <w:noProof/>
                  <w:color w:val="7030A0"/>
                </w:rPr>
                <w:delText xml:space="preserve">widely </w:delText>
              </w:r>
              <w:r w:rsidRPr="003E1E39" w:rsidDel="00D709EA">
                <w:rPr>
                  <w:rFonts w:ascii="Times New Roman" w:eastAsia="Times New Roman" w:hAnsi="Times New Roman" w:cs="Times New Roman"/>
                  <w:noProof/>
                  <w:color w:val="7030A0"/>
                </w:rPr>
                <w:delText>used</w:delText>
              </w:r>
              <w:r w:rsidRPr="0056537F" w:rsidDel="00D709EA">
                <w:rPr>
                  <w:rFonts w:ascii="Times New Roman" w:eastAsia="Times New Roman" w:hAnsi="Times New Roman" w:cs="Times New Roman"/>
                  <w:color w:val="7030A0"/>
                </w:rPr>
                <w:delText xml:space="preserve"> in practice. </w:delText>
              </w:r>
            </w:del>
            <w:r w:rsidR="00F87319" w:rsidRPr="0056537F">
              <w:rPr>
                <w:rFonts w:ascii="Times New Roman" w:eastAsia="Times New Roman" w:hAnsi="Times New Roman" w:cs="Times New Roman"/>
                <w:color w:val="7030A0"/>
              </w:rPr>
              <w:t xml:space="preserve">We compare the </w:t>
            </w:r>
            <w:ins w:id="491" w:author="tao huang" w:date="2018-11-04T12:33:00Z">
              <w:r w:rsidR="00D709EA">
                <w:rPr>
                  <w:rFonts w:ascii="Times New Roman" w:eastAsia="Times New Roman" w:hAnsi="Times New Roman" w:cs="Times New Roman"/>
                  <w:color w:val="7030A0"/>
                </w:rPr>
                <w:t xml:space="preserve">proposed </w:t>
              </w:r>
            </w:ins>
            <w:r w:rsidR="00F87319" w:rsidRPr="0056537F">
              <w:rPr>
                <w:rFonts w:ascii="Times New Roman" w:eastAsia="Times New Roman" w:hAnsi="Times New Roman" w:cs="Times New Roman"/>
                <w:color w:val="7030A0"/>
              </w:rPr>
              <w:t>ADL-</w:t>
            </w:r>
            <w:r w:rsidR="00F87319" w:rsidRPr="003E1E39">
              <w:rPr>
                <w:rFonts w:ascii="Times New Roman" w:eastAsia="Times New Roman" w:hAnsi="Times New Roman" w:cs="Times New Roman"/>
                <w:noProof/>
                <w:color w:val="7030A0"/>
              </w:rPr>
              <w:t>intra</w:t>
            </w:r>
            <w:r w:rsidR="00F87319" w:rsidRPr="0056537F">
              <w:rPr>
                <w:rFonts w:ascii="Times New Roman" w:eastAsia="Times New Roman" w:hAnsi="Times New Roman" w:cs="Times New Roman"/>
                <w:color w:val="7030A0"/>
              </w:rPr>
              <w:t>-EWC model and the ADL-intra-IC model with the ADL-</w:t>
            </w:r>
            <w:r w:rsidR="00F87319" w:rsidRPr="003E1E39">
              <w:rPr>
                <w:rFonts w:ascii="Times New Roman" w:eastAsia="Times New Roman" w:hAnsi="Times New Roman" w:cs="Times New Roman"/>
                <w:noProof/>
                <w:color w:val="7030A0"/>
              </w:rPr>
              <w:t>intra</w:t>
            </w:r>
            <w:r w:rsidR="00F87319" w:rsidRPr="0056537F">
              <w:rPr>
                <w:rFonts w:ascii="Times New Roman" w:eastAsia="Times New Roman" w:hAnsi="Times New Roman" w:cs="Times New Roman"/>
                <w:color w:val="7030A0"/>
              </w:rPr>
              <w:t xml:space="preserve"> model</w:t>
            </w:r>
            <w:ins w:id="492" w:author="tao huang" w:date="2018-11-04T12:33:00Z">
              <w:r w:rsidR="00D709EA">
                <w:rPr>
                  <w:rFonts w:ascii="Times New Roman" w:eastAsia="Times New Roman" w:hAnsi="Times New Roman" w:cs="Times New Roman"/>
                  <w:color w:val="7030A0"/>
                </w:rPr>
                <w:t xml:space="preserve"> because the ADL-intra model </w:t>
              </w:r>
            </w:ins>
            <w:del w:id="493" w:author="tao huang" w:date="2018-11-04T12:33:00Z">
              <w:r w:rsidR="00F87319" w:rsidRPr="0056537F" w:rsidDel="00D709EA">
                <w:rPr>
                  <w:rFonts w:ascii="Times New Roman" w:eastAsia="Times New Roman" w:hAnsi="Times New Roman" w:cs="Times New Roman"/>
                  <w:color w:val="7030A0"/>
                </w:rPr>
                <w:delText xml:space="preserve"> </w:delText>
              </w:r>
            </w:del>
            <w:ins w:id="494" w:author="tao huang" w:date="2018-10-28T13:35:00Z">
              <w:r w:rsidR="001F4868">
                <w:rPr>
                  <w:rFonts w:ascii="Times New Roman" w:eastAsia="Times New Roman" w:hAnsi="Times New Roman" w:cs="Times New Roman"/>
                  <w:color w:val="7030A0"/>
                </w:rPr>
                <w:t>has similar specifications but overlook the problem of structural change</w:t>
              </w:r>
              <w:r w:rsidR="001F4868" w:rsidRPr="003E1E39">
                <w:rPr>
                  <w:rFonts w:ascii="Times New Roman" w:eastAsia="Times New Roman" w:hAnsi="Times New Roman" w:cs="Times New Roman"/>
                  <w:noProof/>
                  <w:color w:val="7030A0"/>
                </w:rPr>
                <w:t>),</w:t>
              </w:r>
              <w:r w:rsidR="001F4868">
                <w:rPr>
                  <w:rFonts w:ascii="Times New Roman" w:eastAsia="Times New Roman" w:hAnsi="Times New Roman" w:cs="Times New Roman"/>
                  <w:color w:val="7030A0"/>
                </w:rPr>
                <w:t xml:space="preserve"> </w:t>
              </w:r>
            </w:ins>
            <w:r w:rsidR="00F87319" w:rsidRPr="0056537F">
              <w:rPr>
                <w:rFonts w:ascii="Times New Roman" w:eastAsia="Times New Roman" w:hAnsi="Times New Roman" w:cs="Times New Roman"/>
                <w:color w:val="7030A0"/>
              </w:rPr>
              <w:t xml:space="preserve">so that we know how much improvement </w:t>
            </w:r>
            <w:r w:rsidR="0065175B" w:rsidRPr="003E1E39">
              <w:rPr>
                <w:rFonts w:ascii="Times New Roman" w:eastAsia="Times New Roman" w:hAnsi="Times New Roman" w:cs="Times New Roman"/>
                <w:noProof/>
                <w:color w:val="7030A0"/>
              </w:rPr>
              <w:t>is contributed</w:t>
            </w:r>
            <w:r w:rsidR="0065175B" w:rsidRPr="0056537F">
              <w:rPr>
                <w:rFonts w:ascii="Times New Roman" w:eastAsia="Times New Roman" w:hAnsi="Times New Roman" w:cs="Times New Roman"/>
                <w:color w:val="7030A0"/>
              </w:rPr>
              <w:t xml:space="preserve">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ins w:id="495" w:author="tao huang" w:date="2018-11-04T12:33:00Z">
              <w:r w:rsidR="00D709EA" w:rsidRPr="00D709EA">
                <w:rPr>
                  <w:rFonts w:ascii="Times New Roman" w:eastAsia="Times New Roman" w:hAnsi="Times New Roman" w:cs="Times New Roman"/>
                  <w:color w:val="7030A0"/>
                </w:rPr>
                <w:t>We compared the proposed methods the Base-lift method</w:t>
              </w:r>
              <w:r w:rsidR="00D709EA">
                <w:rPr>
                  <w:rFonts w:ascii="Times New Roman" w:eastAsia="Times New Roman" w:hAnsi="Times New Roman" w:cs="Times New Roman"/>
                  <w:color w:val="7030A0"/>
                </w:rPr>
                <w:t xml:space="preserve"> </w:t>
              </w:r>
            </w:ins>
            <w:ins w:id="496" w:author="tao huang" w:date="2018-11-04T12:34:00Z">
              <w:r w:rsidR="00D709EA">
                <w:rPr>
                  <w:rFonts w:ascii="Times New Roman" w:eastAsia="Times New Roman" w:hAnsi="Times New Roman" w:cs="Times New Roman"/>
                  <w:color w:val="7030A0"/>
                </w:rPr>
                <w:t xml:space="preserve">because it is still being </w:t>
              </w:r>
              <w:r w:rsidR="00D709EA" w:rsidRPr="00D709EA">
                <w:rPr>
                  <w:rFonts w:ascii="Times New Roman" w:eastAsia="Times New Roman" w:hAnsi="Times New Roman" w:cs="Times New Roman"/>
                  <w:color w:val="7030A0"/>
                </w:rPr>
                <w:t xml:space="preserve">widely </w:t>
              </w:r>
              <w:r w:rsidR="00D709EA">
                <w:rPr>
                  <w:rFonts w:ascii="Times New Roman" w:eastAsia="Times New Roman" w:hAnsi="Times New Roman" w:cs="Times New Roman"/>
                  <w:color w:val="7030A0"/>
                </w:rPr>
                <w:t xml:space="preserve">used by industrial practitioners. </w:t>
              </w:r>
            </w:ins>
            <w:r w:rsidR="001E6AEA" w:rsidRPr="0056537F">
              <w:rPr>
                <w:rFonts w:ascii="Times New Roman" w:eastAsia="Times New Roman" w:hAnsi="Times New Roman" w:cs="Times New Roman"/>
                <w:color w:val="7030A0"/>
              </w:rPr>
              <w:t xml:space="preserve">We </w:t>
            </w:r>
            <w:ins w:id="497" w:author="tao huang" w:date="2018-11-04T12:34:00Z">
              <w:r w:rsidR="00D709EA">
                <w:rPr>
                  <w:rFonts w:ascii="Times New Roman" w:eastAsia="Times New Roman" w:hAnsi="Times New Roman" w:cs="Times New Roman"/>
                  <w:color w:val="7030A0"/>
                </w:rPr>
                <w:t xml:space="preserve">have </w:t>
              </w:r>
            </w:ins>
            <w:r w:rsidR="001E6AEA" w:rsidRPr="0056537F">
              <w:rPr>
                <w:rFonts w:ascii="Times New Roman" w:eastAsia="Times New Roman" w:hAnsi="Times New Roman" w:cs="Times New Roman"/>
                <w:color w:val="7030A0"/>
              </w:rPr>
              <w:t>now highlight</w:t>
            </w:r>
            <w:ins w:id="498" w:author="tao huang" w:date="2018-11-04T12:34:00Z">
              <w:r w:rsidR="00D709EA">
                <w:rPr>
                  <w:rFonts w:ascii="Times New Roman" w:eastAsia="Times New Roman" w:hAnsi="Times New Roman" w:cs="Times New Roman"/>
                  <w:color w:val="7030A0"/>
                </w:rPr>
                <w:t>ed</w:t>
              </w:r>
            </w:ins>
            <w:r w:rsidR="001E6AEA" w:rsidRPr="0056537F">
              <w:rPr>
                <w:rFonts w:ascii="Times New Roman" w:eastAsia="Times New Roman" w:hAnsi="Times New Roman" w:cs="Times New Roman"/>
                <w:color w:val="7030A0"/>
              </w:rPr>
              <w:t xml:space="preserve"> this in the </w:t>
            </w:r>
            <w:ins w:id="499" w:author="tao huang" w:date="2018-11-04T12:34:00Z">
              <w:r w:rsidR="0005687C">
                <w:rPr>
                  <w:rFonts w:ascii="Times New Roman" w:eastAsia="Times New Roman" w:hAnsi="Times New Roman" w:cs="Times New Roman"/>
                  <w:color w:val="7030A0"/>
                </w:rPr>
                <w:t xml:space="preserve">revised </w:t>
              </w:r>
            </w:ins>
            <w:r w:rsidR="001E6AEA" w:rsidRPr="0056537F">
              <w:rPr>
                <w:rFonts w:ascii="Times New Roman" w:eastAsia="Times New Roman" w:hAnsi="Times New Roman" w:cs="Times New Roman"/>
                <w:color w:val="7030A0"/>
              </w:rPr>
              <w:t>manuscript.</w:t>
            </w:r>
            <w:ins w:id="500" w:author="tao huang" w:date="2018-11-04T12:33:00Z">
              <w:r w:rsidR="00D709EA">
                <w:rPr>
                  <w:rFonts w:ascii="Times New Roman" w:eastAsia="Times New Roman" w:hAnsi="Times New Roman" w:cs="Times New Roman"/>
                  <w:color w:val="7030A0"/>
                </w:rPr>
                <w:t xml:space="preserve"> </w:t>
              </w:r>
            </w:ins>
          </w:p>
          <w:p w14:paraId="496EF5CC" w14:textId="39B13B7C" w:rsidR="00E02DF1" w:rsidRPr="0056537F" w:rsidRDefault="00E02DF1">
            <w:pPr>
              <w:shd w:val="clear" w:color="auto" w:fill="FFFFFF" w:themeFill="background1"/>
              <w:spacing w:after="0" w:line="276" w:lineRule="auto"/>
              <w:rPr>
                <w:rFonts w:ascii="Times New Roman" w:eastAsia="Times New Roman" w:hAnsi="Times New Roman" w:cs="Times New Roman"/>
              </w:rPr>
              <w:pPrChange w:id="501" w:author="tao huang" w:date="2018-10-28T21:40:00Z">
                <w:pPr>
                  <w:shd w:val="clear" w:color="auto" w:fill="FFFFFF"/>
                  <w:spacing w:after="0" w:line="276" w:lineRule="auto"/>
                </w:pPr>
              </w:pPrChange>
            </w:pPr>
          </w:p>
          <w:p w14:paraId="6311D973" w14:textId="77777777" w:rsidR="006553D2" w:rsidRPr="0056537F" w:rsidRDefault="0082558B">
            <w:pPr>
              <w:shd w:val="clear" w:color="auto" w:fill="FFFFFF" w:themeFill="background1"/>
              <w:spacing w:after="0" w:line="276" w:lineRule="auto"/>
              <w:rPr>
                <w:rFonts w:ascii="Times New Roman" w:eastAsia="Times New Roman" w:hAnsi="Times New Roman" w:cs="Times New Roman"/>
              </w:rPr>
              <w:pPrChange w:id="502"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w:t>
            </w:r>
            <w:r w:rsidRPr="0056537F">
              <w:rPr>
                <w:rFonts w:ascii="Times New Roman" w:eastAsia="Times New Roman" w:hAnsi="Times New Roman" w:cs="Times New Roman"/>
              </w:rPr>
              <w:lastRenderedPageBreak/>
              <w:t xml:space="preserve">category? "Are determined by" can be a log transform, </w:t>
            </w:r>
            <w:r w:rsidRPr="003E1E39">
              <w:rPr>
                <w:rFonts w:ascii="Times New Roman" w:eastAsia="Times New Roman" w:hAnsi="Times New Roman" w:cs="Times New Roman"/>
                <w:noProof/>
              </w:rPr>
              <w:t>a square</w:t>
            </w:r>
            <w:r w:rsidRPr="0056537F">
              <w:rPr>
                <w:rFonts w:ascii="Times New Roman" w:eastAsia="Times New Roman" w:hAnsi="Times New Roman" w:cs="Times New Roman"/>
              </w:rPr>
              <w:t xml:space="preserve"> root or anything else. Please ensure that the horizontal axes have the same extension </w:t>
            </w:r>
            <w:r w:rsidRPr="003E1E39">
              <w:rPr>
                <w:rFonts w:ascii="Times New Roman" w:eastAsia="Times New Roman" w:hAnsi="Times New Roman" w:cs="Times New Roman"/>
                <w:noProof/>
              </w:rPr>
              <w:t>so</w:t>
            </w:r>
            <w:r w:rsidRPr="0056537F">
              <w:rPr>
                <w:rFonts w:ascii="Times New Roman" w:eastAsia="Times New Roman" w:hAnsi="Times New Roman" w:cs="Times New Roman"/>
              </w:rPr>
              <w:t xml:space="preserve"> the plots are </w:t>
            </w:r>
            <w:r w:rsidRPr="003E1E39">
              <w:rPr>
                <w:rFonts w:ascii="Times New Roman" w:eastAsia="Times New Roman" w:hAnsi="Times New Roman" w:cs="Times New Roman"/>
                <w:noProof/>
              </w:rPr>
              <w:t>comparable,</w:t>
            </w:r>
            <w:r w:rsidRPr="0056537F">
              <w:rPr>
                <w:rFonts w:ascii="Times New Roman" w:eastAsia="Times New Roman" w:hAnsi="Times New Roman" w:cs="Times New Roman"/>
              </w:rPr>
              <w:t xml:space="preserv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pPr>
              <w:shd w:val="clear" w:color="auto" w:fill="FFFFFF" w:themeFill="background1"/>
              <w:spacing w:after="0" w:line="276" w:lineRule="auto"/>
              <w:rPr>
                <w:rFonts w:ascii="Times New Roman" w:eastAsia="Times New Roman" w:hAnsi="Times New Roman" w:cs="Times New Roman"/>
                <w:color w:val="C45911" w:themeColor="accent2" w:themeShade="BF"/>
              </w:rPr>
              <w:pPrChange w:id="503"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 xml:space="preserve"> </w:t>
            </w:r>
          </w:p>
          <w:p w14:paraId="7427D82D" w14:textId="507D1BD8" w:rsidR="006553D2" w:rsidRPr="001F4868" w:rsidRDefault="002173F6" w:rsidP="009B3446">
            <w:pPr>
              <w:shd w:val="clear" w:color="auto" w:fill="FFFFFF" w:themeFill="background1"/>
              <w:spacing w:after="0" w:line="276" w:lineRule="auto"/>
              <w:rPr>
                <w:rFonts w:ascii="Times New Roman" w:eastAsia="Times New Roman" w:hAnsi="Times New Roman" w:cs="Times New Roman"/>
                <w:color w:val="7030A0"/>
              </w:rPr>
              <w:pPrChange w:id="504" w:author="tao huang" w:date="2018-11-04T12:37:00Z">
                <w:pPr>
                  <w:shd w:val="clear" w:color="auto" w:fill="FFFFFF"/>
                  <w:spacing w:after="0" w:line="276" w:lineRule="auto"/>
                </w:pPr>
              </w:pPrChange>
            </w:pPr>
            <w:r w:rsidRPr="001F4868">
              <w:rPr>
                <w:rFonts w:ascii="Times New Roman" w:eastAsia="Times New Roman" w:hAnsi="Times New Roman" w:cs="Times New Roman"/>
                <w:color w:val="7030A0"/>
              </w:rPr>
              <w:t xml:space="preserve">We </w:t>
            </w:r>
            <w:del w:id="505" w:author="tao huang" w:date="2018-11-04T12:34:00Z">
              <w:r w:rsidR="00CF6F0C" w:rsidRPr="001F4868" w:rsidDel="009B3446">
                <w:rPr>
                  <w:rFonts w:ascii="Times New Roman" w:eastAsia="Times New Roman" w:hAnsi="Times New Roman" w:cs="Times New Roman"/>
                  <w:color w:val="7030A0"/>
                </w:rPr>
                <w:delText>now</w:delText>
              </w:r>
              <w:r w:rsidRPr="001F4868" w:rsidDel="009B3446">
                <w:rPr>
                  <w:rFonts w:ascii="Times New Roman" w:eastAsia="Times New Roman" w:hAnsi="Times New Roman" w:cs="Times New Roman"/>
                  <w:color w:val="7030A0"/>
                </w:rPr>
                <w:delText xml:space="preserve"> </w:delText>
              </w:r>
            </w:del>
            <w:ins w:id="506" w:author="tao huang" w:date="2018-11-04T12:34:00Z">
              <w:r w:rsidR="009B3446">
                <w:rPr>
                  <w:rFonts w:ascii="Times New Roman" w:eastAsia="Times New Roman" w:hAnsi="Times New Roman" w:cs="Times New Roman"/>
                  <w:color w:val="7030A0"/>
                </w:rPr>
                <w:t>have now</w:t>
              </w:r>
              <w:r w:rsidR="009B3446" w:rsidRPr="001F4868">
                <w:rPr>
                  <w:rFonts w:ascii="Times New Roman" w:eastAsia="Times New Roman" w:hAnsi="Times New Roman" w:cs="Times New Roman"/>
                  <w:color w:val="7030A0"/>
                </w:rPr>
                <w:t xml:space="preserve"> </w:t>
              </w:r>
            </w:ins>
            <w:del w:id="507" w:author="tao huang" w:date="2018-11-04T12:35:00Z">
              <w:r w:rsidRPr="001F4868" w:rsidDel="009B3446">
                <w:rPr>
                  <w:rFonts w:ascii="Times New Roman" w:eastAsia="Times New Roman" w:hAnsi="Times New Roman" w:cs="Times New Roman"/>
                  <w:color w:val="7030A0"/>
                </w:rPr>
                <w:delText xml:space="preserve">describe </w:delText>
              </w:r>
            </w:del>
            <w:ins w:id="508" w:author="tao huang" w:date="2018-11-04T12:35:00Z">
              <w:r w:rsidR="009B3446">
                <w:rPr>
                  <w:rFonts w:ascii="Times New Roman" w:eastAsia="Times New Roman" w:hAnsi="Times New Roman" w:cs="Times New Roman"/>
                  <w:color w:val="7030A0"/>
                </w:rPr>
                <w:t>revised</w:t>
              </w:r>
              <w:r w:rsidR="009B3446" w:rsidRPr="001F4868">
                <w:rPr>
                  <w:rFonts w:ascii="Times New Roman" w:eastAsia="Times New Roman" w:hAnsi="Times New Roman" w:cs="Times New Roman"/>
                  <w:color w:val="7030A0"/>
                </w:rPr>
                <w:t xml:space="preserve"> </w:t>
              </w:r>
            </w:ins>
            <w:r w:rsidRPr="001F4868">
              <w:rPr>
                <w:rFonts w:ascii="Times New Roman" w:eastAsia="Times New Roman" w:hAnsi="Times New Roman" w:cs="Times New Roman"/>
                <w:color w:val="7030A0"/>
              </w:rPr>
              <w:t xml:space="preserve">the </w:t>
            </w:r>
            <w:del w:id="509" w:author="tao huang" w:date="2018-11-04T12:35:00Z">
              <w:r w:rsidRPr="001F4868" w:rsidDel="009B3446">
                <w:rPr>
                  <w:rFonts w:ascii="Times New Roman" w:eastAsia="Times New Roman" w:hAnsi="Times New Roman" w:cs="Times New Roman"/>
                  <w:color w:val="7030A0"/>
                </w:rPr>
                <w:delText xml:space="preserve">details </w:delText>
              </w:r>
            </w:del>
            <w:ins w:id="510" w:author="tao huang" w:date="2018-11-04T12:35:00Z">
              <w:r w:rsidR="009B3446">
                <w:rPr>
                  <w:rFonts w:ascii="Times New Roman" w:eastAsia="Times New Roman" w:hAnsi="Times New Roman" w:cs="Times New Roman"/>
                  <w:color w:val="7030A0"/>
                </w:rPr>
                <w:t>Figure</w:t>
              </w:r>
              <w:r w:rsidR="009B3446" w:rsidRPr="001F4868">
                <w:rPr>
                  <w:rFonts w:ascii="Times New Roman" w:eastAsia="Times New Roman" w:hAnsi="Times New Roman" w:cs="Times New Roman"/>
                  <w:color w:val="7030A0"/>
                </w:rPr>
                <w:t xml:space="preserve"> </w:t>
              </w:r>
            </w:ins>
            <w:r w:rsidR="00CF6F0C" w:rsidRPr="001F4868">
              <w:rPr>
                <w:rFonts w:ascii="Times New Roman" w:eastAsia="Times New Roman" w:hAnsi="Times New Roman" w:cs="Times New Roman"/>
                <w:color w:val="7030A0"/>
              </w:rPr>
              <w:t xml:space="preserve">explicitly. </w:t>
            </w:r>
            <w:ins w:id="511" w:author="tao huang" w:date="2018-11-04T12:35:00Z">
              <w:r w:rsidR="009B3446">
                <w:rPr>
                  <w:rFonts w:ascii="Times New Roman" w:eastAsia="Times New Roman" w:hAnsi="Times New Roman" w:cs="Times New Roman"/>
                  <w:color w:val="7030A0"/>
                </w:rPr>
                <w:t xml:space="preserve">We have provided more information and we have remade </w:t>
              </w:r>
            </w:ins>
            <w:ins w:id="512" w:author="tao huang" w:date="2018-11-04T12:36:00Z">
              <w:r w:rsidR="009B3446">
                <w:rPr>
                  <w:rFonts w:ascii="Times New Roman" w:eastAsia="Times New Roman" w:hAnsi="Times New Roman" w:cs="Times New Roman"/>
                  <w:color w:val="7030A0"/>
                </w:rPr>
                <w:t>the Boxplots. The box widths are now proportional to the number of SKU’s in each product category</w:t>
              </w:r>
            </w:ins>
            <w:ins w:id="513" w:author="tao huang" w:date="2018-11-04T12:37:00Z">
              <w:r w:rsidR="009B3446">
                <w:rPr>
                  <w:rFonts w:ascii="Times New Roman" w:eastAsia="Times New Roman" w:hAnsi="Times New Roman" w:cs="Times New Roman"/>
                  <w:color w:val="7030A0"/>
                </w:rPr>
                <w:t xml:space="preserve">. The </w:t>
              </w:r>
            </w:ins>
            <w:ins w:id="514" w:author="tao huang" w:date="2018-11-04T12:36:00Z">
              <w:r w:rsidR="009B3446">
                <w:rPr>
                  <w:rFonts w:ascii="Times New Roman" w:eastAsia="Times New Roman" w:hAnsi="Times New Roman" w:cs="Times New Roman"/>
                  <w:color w:val="7030A0"/>
                </w:rPr>
                <w:t xml:space="preserve">diamonds represent the group means </w:t>
              </w:r>
            </w:ins>
            <w:ins w:id="515" w:author="tao huang" w:date="2018-11-04T12:37:00Z">
              <w:r w:rsidR="009B3446">
                <w:rPr>
                  <w:rFonts w:ascii="Times New Roman" w:eastAsia="Times New Roman" w:hAnsi="Times New Roman" w:cs="Times New Roman"/>
                  <w:color w:val="7030A0"/>
                </w:rPr>
                <w:t xml:space="preserve">for each product category </w:t>
              </w:r>
            </w:ins>
            <w:ins w:id="516" w:author="tao huang" w:date="2018-11-04T12:36:00Z">
              <w:r w:rsidR="009B3446">
                <w:rPr>
                  <w:rFonts w:ascii="Times New Roman" w:eastAsia="Times New Roman" w:hAnsi="Times New Roman" w:cs="Times New Roman"/>
                  <w:color w:val="7030A0"/>
                </w:rPr>
                <w:t>and joined by lines for illustration.</w:t>
              </w:r>
            </w:ins>
            <w:del w:id="517" w:author="tao huang" w:date="2018-11-04T12:37:00Z">
              <w:r w:rsidR="00CF6F0C" w:rsidRPr="001F4868" w:rsidDel="009B3446">
                <w:rPr>
                  <w:rFonts w:ascii="Times New Roman" w:eastAsia="Times New Roman" w:hAnsi="Times New Roman" w:cs="Times New Roman"/>
                  <w:color w:val="7030A0"/>
                </w:rPr>
                <w:delText xml:space="preserve">The diamonds joined by lines represent the group means </w:delText>
              </w:r>
              <w:r w:rsidR="00CF6F0C" w:rsidRPr="00044520" w:rsidDel="009B3446">
                <w:rPr>
                  <w:rFonts w:ascii="Times New Roman" w:eastAsia="Times New Roman" w:hAnsi="Times New Roman" w:cs="Times New Roman"/>
                  <w:noProof/>
                  <w:color w:val="7030A0"/>
                </w:rPr>
                <w:delText>and</w:delText>
              </w:r>
              <w:r w:rsidR="00CF6F0C" w:rsidRPr="001F4868" w:rsidDel="009B3446">
                <w:rPr>
                  <w:rFonts w:ascii="Times New Roman" w:eastAsia="Times New Roman" w:hAnsi="Times New Roman" w:cs="Times New Roman"/>
                  <w:color w:val="7030A0"/>
                </w:rPr>
                <w:delText xml:space="preserve"> the widths of the box are proportionate to the numbers of the SKUs for each product category.</w:delText>
              </w:r>
            </w:del>
            <w:r w:rsidR="00CF6F0C" w:rsidRPr="001F4868">
              <w:rPr>
                <w:rFonts w:ascii="Times New Roman" w:eastAsia="Times New Roman" w:hAnsi="Times New Roman" w:cs="Times New Roman"/>
                <w:color w:val="7030A0"/>
              </w:rPr>
              <w:t xml:space="preserve"> </w:t>
            </w:r>
            <w:del w:id="518" w:author="tao huang" w:date="2018-11-04T12:38:00Z">
              <w:r w:rsidR="00CF6F0C" w:rsidRPr="001F4868" w:rsidDel="00696767">
                <w:rPr>
                  <w:rFonts w:ascii="Times New Roman" w:eastAsia="Times New Roman" w:hAnsi="Times New Roman" w:cs="Times New Roman"/>
                  <w:color w:val="7030A0"/>
                </w:rPr>
                <w:delText>We now show t</w:delText>
              </w:r>
            </w:del>
            <w:ins w:id="519" w:author="tao huang" w:date="2018-11-04T12:38:00Z">
              <w:r w:rsidR="00696767">
                <w:rPr>
                  <w:rFonts w:ascii="Times New Roman" w:eastAsia="Times New Roman" w:hAnsi="Times New Roman" w:cs="Times New Roman"/>
                  <w:color w:val="7030A0"/>
                </w:rPr>
                <w:t>T</w:t>
              </w:r>
            </w:ins>
            <w:r w:rsidR="00CF6F0C" w:rsidRPr="001F4868">
              <w:rPr>
                <w:rFonts w:ascii="Times New Roman" w:eastAsia="Times New Roman" w:hAnsi="Times New Roman" w:cs="Times New Roman"/>
                <w:color w:val="7030A0"/>
              </w:rPr>
              <w:t xml:space="preserve">he </w:t>
            </w:r>
            <w:del w:id="520" w:author="tao huang" w:date="2018-10-28T13:36:00Z">
              <w:r w:rsidR="00CF6F0C" w:rsidRPr="001F4868" w:rsidDel="001F4868">
                <w:rPr>
                  <w:rFonts w:ascii="Times New Roman" w:eastAsia="Times New Roman" w:hAnsi="Times New Roman" w:cs="Times New Roman"/>
                  <w:color w:val="7030A0"/>
                </w:rPr>
                <w:delText xml:space="preserve">original </w:delText>
              </w:r>
            </w:del>
            <w:ins w:id="521" w:author="tao huang" w:date="2018-11-04T12:38:00Z">
              <w:r w:rsidR="00696767">
                <w:rPr>
                  <w:rFonts w:ascii="Times New Roman" w:eastAsia="Times New Roman" w:hAnsi="Times New Roman" w:cs="Times New Roman"/>
                  <w:color w:val="7030A0"/>
                </w:rPr>
                <w:t>B</w:t>
              </w:r>
            </w:ins>
            <w:del w:id="522" w:author="tao huang" w:date="2018-11-04T12:38:00Z">
              <w:r w:rsidR="00CF6F0C" w:rsidRPr="001F4868" w:rsidDel="00696767">
                <w:rPr>
                  <w:rFonts w:ascii="Times New Roman" w:eastAsia="Times New Roman" w:hAnsi="Times New Roman" w:cs="Times New Roman"/>
                  <w:color w:val="7030A0"/>
                </w:rPr>
                <w:delText>b</w:delText>
              </w:r>
            </w:del>
            <w:r w:rsidR="00CF6F0C" w:rsidRPr="001F4868">
              <w:rPr>
                <w:rFonts w:ascii="Times New Roman" w:eastAsia="Times New Roman" w:hAnsi="Times New Roman" w:cs="Times New Roman"/>
                <w:color w:val="7030A0"/>
              </w:rPr>
              <w:t xml:space="preserve">oxplots </w:t>
            </w:r>
            <w:ins w:id="523" w:author="tao huang" w:date="2018-11-04T12:38:00Z">
              <w:r w:rsidR="00696767">
                <w:rPr>
                  <w:rFonts w:ascii="Times New Roman" w:eastAsia="Times New Roman" w:hAnsi="Times New Roman" w:cs="Times New Roman"/>
                  <w:color w:val="7030A0"/>
                </w:rPr>
                <w:t xml:space="preserve">are now </w:t>
              </w:r>
            </w:ins>
            <w:ins w:id="524" w:author="tao huang" w:date="2018-10-28T13:36:00Z">
              <w:r w:rsidR="001F4868" w:rsidRPr="001F4868">
                <w:rPr>
                  <w:rFonts w:ascii="Times New Roman" w:eastAsia="Times New Roman" w:hAnsi="Times New Roman" w:cs="Times New Roman"/>
                  <w:color w:val="7030A0"/>
                </w:rPr>
                <w:t xml:space="preserve">with the same extension and </w:t>
              </w:r>
            </w:ins>
            <w:r w:rsidR="00CF6F0C" w:rsidRPr="001F4868">
              <w:rPr>
                <w:rFonts w:ascii="Times New Roman" w:eastAsia="Times New Roman" w:hAnsi="Times New Roman" w:cs="Times New Roman"/>
                <w:color w:val="7030A0"/>
              </w:rPr>
              <w:t xml:space="preserve">without outliers </w:t>
            </w:r>
            <w:r w:rsidR="00CF6F0C" w:rsidRPr="003E1E39">
              <w:rPr>
                <w:rFonts w:ascii="Times New Roman" w:eastAsia="Times New Roman" w:hAnsi="Times New Roman" w:cs="Times New Roman"/>
                <w:noProof/>
                <w:color w:val="7030A0"/>
              </w:rPr>
              <w:t>being clipped</w:t>
            </w:r>
            <w:r w:rsidR="00CF6F0C" w:rsidRPr="001F4868">
              <w:rPr>
                <w:rFonts w:ascii="Times New Roman" w:eastAsia="Times New Roman" w:hAnsi="Times New Roman" w:cs="Times New Roman"/>
                <w:color w:val="7030A0"/>
              </w:rPr>
              <w:t>.</w:t>
            </w:r>
          </w:p>
          <w:p w14:paraId="5275DC59" w14:textId="0E931A14" w:rsidR="00CF6F0C" w:rsidRPr="0056537F" w:rsidRDefault="00CF6F0C">
            <w:pPr>
              <w:shd w:val="clear" w:color="auto" w:fill="FFFFFF" w:themeFill="background1"/>
              <w:spacing w:after="0" w:line="276" w:lineRule="auto"/>
              <w:rPr>
                <w:rFonts w:ascii="Times New Roman" w:eastAsia="Times New Roman" w:hAnsi="Times New Roman" w:cs="Times New Roman"/>
              </w:rPr>
              <w:pPrChange w:id="525" w:author="tao huang" w:date="2018-10-28T21:40:00Z">
                <w:pPr>
                  <w:shd w:val="clear" w:color="auto" w:fill="FFFFFF"/>
                  <w:spacing w:after="0" w:line="276" w:lineRule="auto"/>
                </w:pPr>
              </w:pPrChange>
            </w:pPr>
          </w:p>
          <w:p w14:paraId="3C5C1947" w14:textId="6AA20D00" w:rsidR="00CF6F0C" w:rsidRPr="0056537F" w:rsidDel="00696767" w:rsidRDefault="00CF6F0C">
            <w:pPr>
              <w:shd w:val="clear" w:color="auto" w:fill="FFFFFF" w:themeFill="background1"/>
              <w:spacing w:after="0" w:line="276" w:lineRule="auto"/>
              <w:rPr>
                <w:del w:id="526" w:author="tao huang" w:date="2018-11-04T12:38:00Z"/>
                <w:rFonts w:ascii="Times New Roman" w:eastAsia="Times New Roman" w:hAnsi="Times New Roman" w:cs="Times New Roman"/>
              </w:rPr>
              <w:pPrChange w:id="527" w:author="tao huang" w:date="2018-10-28T21:40:00Z">
                <w:pPr>
                  <w:shd w:val="clear" w:color="auto" w:fill="FFFFFF"/>
                  <w:spacing w:after="0" w:line="276" w:lineRule="auto"/>
                </w:pPr>
              </w:pPrChange>
            </w:pPr>
          </w:p>
          <w:p w14:paraId="2F79A7BE" w14:textId="77777777" w:rsidR="00446EB0" w:rsidRPr="0056537F" w:rsidRDefault="0082558B">
            <w:pPr>
              <w:shd w:val="clear" w:color="auto" w:fill="FFFFFF" w:themeFill="background1"/>
              <w:spacing w:after="0" w:line="276" w:lineRule="auto"/>
              <w:rPr>
                <w:rFonts w:ascii="Times New Roman" w:eastAsia="Times New Roman" w:hAnsi="Times New Roman" w:cs="Times New Roman"/>
              </w:rPr>
              <w:pPrChange w:id="52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Table 7: please indicate in the table caption what "their counterparts" are. The entire table is unclear to me; how do the top and the bottom half differ? What does "Model with </w:t>
            </w:r>
            <w:r w:rsidRPr="003E1E39">
              <w:rPr>
                <w:rFonts w:ascii="Times New Roman" w:eastAsia="Times New Roman" w:hAnsi="Times New Roman" w:cs="Times New Roman"/>
                <w:noProof/>
              </w:rPr>
              <w:t>5</w:t>
            </w:r>
            <w:r w:rsidRPr="0056537F">
              <w:rPr>
                <w:rFonts w:ascii="Times New Roman" w:eastAsia="Times New Roman" w:hAnsi="Times New Roman" w:cs="Times New Roman"/>
              </w:rPr>
              <w:t xml:space="preserve"> factors and category dummy variables" as a caption to the bottom half (or is it?) refer to, in contrast to the top half? The text says on p. 23 that "the horizon is one to eight-week ahead</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but the table says "Horizon = 8" - please clarify whether the horizon is eight weeks or *up to* eight weeks.</w:t>
            </w:r>
          </w:p>
          <w:p w14:paraId="46942DDA" w14:textId="77777777" w:rsidR="00446EB0" w:rsidRPr="0056537F" w:rsidRDefault="00446EB0">
            <w:pPr>
              <w:shd w:val="clear" w:color="auto" w:fill="FFFFFF" w:themeFill="background1"/>
              <w:spacing w:after="0" w:line="276" w:lineRule="auto"/>
              <w:rPr>
                <w:rFonts w:ascii="Times New Roman" w:eastAsia="Times New Roman" w:hAnsi="Times New Roman" w:cs="Times New Roman"/>
              </w:rPr>
              <w:pPrChange w:id="529" w:author="tao huang" w:date="2018-10-28T21:40:00Z">
                <w:pPr>
                  <w:shd w:val="clear" w:color="auto" w:fill="FFFFFF"/>
                  <w:spacing w:after="0" w:line="276" w:lineRule="auto"/>
                </w:pPr>
              </w:pPrChange>
            </w:pPr>
          </w:p>
          <w:p w14:paraId="1269B931" w14:textId="3DAEAEAC" w:rsidR="001F4868" w:rsidRDefault="0079650C">
            <w:pPr>
              <w:shd w:val="clear" w:color="auto" w:fill="FFFFFF" w:themeFill="background1"/>
              <w:spacing w:after="0" w:line="276" w:lineRule="auto"/>
              <w:rPr>
                <w:ins w:id="530" w:author="tao huang" w:date="2018-10-28T13:40:00Z"/>
                <w:rFonts w:ascii="Times New Roman" w:eastAsia="Times New Roman" w:hAnsi="Times New Roman" w:cs="Times New Roman"/>
                <w:color w:val="7030A0"/>
              </w:rPr>
              <w:pPrChange w:id="53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del w:id="532" w:author="tao huang" w:date="2018-11-04T12:38:00Z">
              <w:r w:rsidR="003E238E" w:rsidDel="00D150AC">
                <w:rPr>
                  <w:rFonts w:ascii="Times New Roman" w:eastAsia="Times New Roman" w:hAnsi="Times New Roman" w:cs="Times New Roman"/>
                  <w:color w:val="7030A0"/>
                </w:rPr>
                <w:delText xml:space="preserve">now </w:delText>
              </w:r>
            </w:del>
            <w:ins w:id="533" w:author="tao huang" w:date="2018-11-04T12:38:00Z">
              <w:r w:rsidR="00D150AC">
                <w:rPr>
                  <w:rFonts w:ascii="Times New Roman" w:eastAsia="Times New Roman" w:hAnsi="Times New Roman" w:cs="Times New Roman"/>
                  <w:color w:val="7030A0"/>
                </w:rPr>
                <w:t>have now</w:t>
              </w:r>
              <w:r w:rsidR="00D150AC">
                <w:rPr>
                  <w:rFonts w:ascii="Times New Roman" w:eastAsia="Times New Roman" w:hAnsi="Times New Roman" w:cs="Times New Roman"/>
                  <w:color w:val="7030A0"/>
                </w:rPr>
                <w:t xml:space="preserve"> </w:t>
              </w:r>
            </w:ins>
            <w:del w:id="534" w:author="tao huang" w:date="2018-11-04T12:38:00Z">
              <w:r w:rsidR="003E238E" w:rsidDel="00D150AC">
                <w:rPr>
                  <w:rFonts w:ascii="Times New Roman" w:eastAsia="Times New Roman" w:hAnsi="Times New Roman" w:cs="Times New Roman"/>
                  <w:color w:val="7030A0"/>
                </w:rPr>
                <w:delText xml:space="preserve">rewrite </w:delText>
              </w:r>
            </w:del>
            <w:ins w:id="535" w:author="tao huang" w:date="2018-11-04T12:38:00Z">
              <w:r w:rsidR="00D150AC">
                <w:rPr>
                  <w:rFonts w:ascii="Times New Roman" w:eastAsia="Times New Roman" w:hAnsi="Times New Roman" w:cs="Times New Roman"/>
                  <w:color w:val="7030A0"/>
                </w:rPr>
                <w:t>explicitly revised</w:t>
              </w:r>
              <w:r w:rsidR="00D150AC">
                <w:rPr>
                  <w:rFonts w:ascii="Times New Roman" w:eastAsia="Times New Roman" w:hAnsi="Times New Roman" w:cs="Times New Roman"/>
                  <w:color w:val="7030A0"/>
                </w:rPr>
                <w:t xml:space="preserve"> </w:t>
              </w:r>
            </w:ins>
            <w:del w:id="536" w:author="tao huang" w:date="2018-10-28T13:36:00Z">
              <w:r w:rsidR="003E238E" w:rsidDel="001F4868">
                <w:rPr>
                  <w:rFonts w:ascii="Times New Roman" w:eastAsia="Times New Roman" w:hAnsi="Times New Roman" w:cs="Times New Roman"/>
                  <w:color w:val="7030A0"/>
                </w:rPr>
                <w:delText>the description for the corresponding</w:delText>
              </w:r>
            </w:del>
            <w:ins w:id="537" w:author="tao huang" w:date="2018-10-28T13:36:00Z">
              <w:r w:rsidR="001F4868">
                <w:rPr>
                  <w:rFonts w:ascii="Times New Roman" w:eastAsia="Times New Roman" w:hAnsi="Times New Roman" w:cs="Times New Roman"/>
                  <w:color w:val="7030A0"/>
                </w:rPr>
                <w:t>th</w:t>
              </w:r>
            </w:ins>
            <w:ins w:id="538" w:author="tao huang" w:date="2018-10-28T13:37:00Z">
              <w:r w:rsidR="001F4868">
                <w:rPr>
                  <w:rFonts w:ascii="Times New Roman" w:eastAsia="Times New Roman" w:hAnsi="Times New Roman" w:cs="Times New Roman"/>
                  <w:color w:val="7030A0"/>
                </w:rPr>
                <w:t>e</w:t>
              </w:r>
            </w:ins>
            <w:r w:rsidR="003E238E">
              <w:rPr>
                <w:rFonts w:ascii="Times New Roman" w:eastAsia="Times New Roman" w:hAnsi="Times New Roman" w:cs="Times New Roman"/>
                <w:color w:val="7030A0"/>
              </w:rPr>
              <w:t xml:space="preserve"> section</w:t>
            </w:r>
            <w:ins w:id="539" w:author="tao huang" w:date="2018-10-28T13:41:00Z">
              <w:r w:rsidR="001F4868">
                <w:rPr>
                  <w:rFonts w:ascii="Times New Roman" w:eastAsia="Times New Roman" w:hAnsi="Times New Roman" w:cs="Times New Roman"/>
                  <w:color w:val="7030A0"/>
                </w:rPr>
                <w:t xml:space="preserve"> by focusing on </w:t>
              </w:r>
            </w:ins>
            <w:del w:id="540" w:author="tao huang" w:date="2018-10-28T13:41:00Z">
              <w:r w:rsidR="003E238E" w:rsidDel="001F4868">
                <w:rPr>
                  <w:rFonts w:ascii="Times New Roman" w:eastAsia="Times New Roman" w:hAnsi="Times New Roman" w:cs="Times New Roman"/>
                  <w:color w:val="7030A0"/>
                </w:rPr>
                <w:delText xml:space="preserve">, and </w:delText>
              </w:r>
            </w:del>
            <w:ins w:id="541" w:author="tao huang" w:date="2018-10-28T13:37:00Z">
              <w:r w:rsidR="001F4868">
                <w:rPr>
                  <w:rFonts w:ascii="Times New Roman" w:eastAsia="Times New Roman" w:hAnsi="Times New Roman" w:cs="Times New Roman"/>
                  <w:color w:val="7030A0"/>
                </w:rPr>
                <w:t>the</w:t>
              </w:r>
            </w:ins>
            <w:ins w:id="542" w:author="tao huang" w:date="2018-10-28T13:38:00Z">
              <w:r w:rsidR="001F4868">
                <w:rPr>
                  <w:rFonts w:ascii="Times New Roman" w:eastAsia="Times New Roman" w:hAnsi="Times New Roman" w:cs="Times New Roman"/>
                  <w:color w:val="7030A0"/>
                </w:rPr>
                <w:t xml:space="preserve"> results of the</w:t>
              </w:r>
            </w:ins>
            <w:ins w:id="543" w:author="tao huang" w:date="2018-10-28T13:37:00Z">
              <w:r w:rsidR="001F4868">
                <w:rPr>
                  <w:rFonts w:ascii="Times New Roman" w:eastAsia="Times New Roman" w:hAnsi="Times New Roman" w:cs="Times New Roman"/>
                  <w:color w:val="7030A0"/>
                </w:rPr>
                <w:t xml:space="preserve"> ADL-</w:t>
              </w:r>
              <w:r w:rsidR="001F4868" w:rsidRPr="003E1E39">
                <w:rPr>
                  <w:rFonts w:ascii="Times New Roman" w:eastAsia="Times New Roman" w:hAnsi="Times New Roman" w:cs="Times New Roman"/>
                  <w:noProof/>
                  <w:color w:val="7030A0"/>
                </w:rPr>
                <w:t>intra</w:t>
              </w:r>
              <w:r w:rsidR="001F4868">
                <w:rPr>
                  <w:rFonts w:ascii="Times New Roman" w:eastAsia="Times New Roman" w:hAnsi="Times New Roman" w:cs="Times New Roman"/>
                  <w:color w:val="7030A0"/>
                </w:rPr>
                <w:t>-EWC method and the ADL-intra-IC method</w:t>
              </w:r>
            </w:ins>
            <w:ins w:id="544" w:author="tao huang" w:date="2018-10-28T13:41:00Z">
              <w:r w:rsidR="001F4868">
                <w:rPr>
                  <w:rFonts w:ascii="Times New Roman" w:eastAsia="Times New Roman" w:hAnsi="Times New Roman" w:cs="Times New Roman"/>
                  <w:color w:val="7030A0"/>
                </w:rPr>
                <w:t>. W</w:t>
              </w:r>
            </w:ins>
            <w:ins w:id="545" w:author="tao huang" w:date="2018-10-28T13:39:00Z">
              <w:r w:rsidR="001F4868">
                <w:rPr>
                  <w:rFonts w:ascii="Times New Roman" w:eastAsia="Times New Roman" w:hAnsi="Times New Roman" w:cs="Times New Roman"/>
                  <w:color w:val="7030A0"/>
                </w:rPr>
                <w:t xml:space="preserve">e </w:t>
              </w:r>
            </w:ins>
            <w:ins w:id="546" w:author="tao huang" w:date="2018-11-04T12:38:00Z">
              <w:r w:rsidR="00D150AC">
                <w:rPr>
                  <w:rFonts w:ascii="Times New Roman" w:eastAsia="Times New Roman" w:hAnsi="Times New Roman" w:cs="Times New Roman"/>
                  <w:color w:val="7030A0"/>
                </w:rPr>
                <w:t>have explicit</w:t>
              </w:r>
            </w:ins>
            <w:ins w:id="547" w:author="tao huang" w:date="2018-11-04T12:39:00Z">
              <w:r w:rsidR="00D150AC">
                <w:rPr>
                  <w:rFonts w:ascii="Times New Roman" w:eastAsia="Times New Roman" w:hAnsi="Times New Roman" w:cs="Times New Roman"/>
                  <w:color w:val="7030A0"/>
                </w:rPr>
                <w:t>ly</w:t>
              </w:r>
            </w:ins>
            <w:ins w:id="548" w:author="tao huang" w:date="2018-10-28T13:41:00Z">
              <w:r w:rsidR="001F4868">
                <w:rPr>
                  <w:rFonts w:ascii="Times New Roman" w:eastAsia="Times New Roman" w:hAnsi="Times New Roman" w:cs="Times New Roman"/>
                  <w:color w:val="7030A0"/>
                </w:rPr>
                <w:t xml:space="preserve"> </w:t>
              </w:r>
            </w:ins>
            <w:ins w:id="549" w:author="tao huang" w:date="2018-11-04T12:39:00Z">
              <w:r w:rsidR="00D150AC">
                <w:rPr>
                  <w:rFonts w:ascii="Times New Roman" w:eastAsia="Times New Roman" w:hAnsi="Times New Roman" w:cs="Times New Roman"/>
                  <w:color w:val="7030A0"/>
                </w:rPr>
                <w:t>described</w:t>
              </w:r>
            </w:ins>
            <w:ins w:id="550" w:author="tao huang" w:date="2018-10-28T13:39:00Z">
              <w:r w:rsidR="001F4868">
                <w:rPr>
                  <w:rFonts w:ascii="Times New Roman" w:eastAsia="Times New Roman" w:hAnsi="Times New Roman" w:cs="Times New Roman"/>
                  <w:color w:val="7030A0"/>
                </w:rPr>
                <w:t xml:space="preserve"> the dependent variables using equations. We </w:t>
              </w:r>
            </w:ins>
            <w:ins w:id="551" w:author="tao huang" w:date="2018-11-04T12:39:00Z">
              <w:r w:rsidR="00D150AC">
                <w:rPr>
                  <w:rFonts w:ascii="Times New Roman" w:eastAsia="Times New Roman" w:hAnsi="Times New Roman" w:cs="Times New Roman"/>
                  <w:color w:val="7030A0"/>
                </w:rPr>
                <w:t xml:space="preserve">have now </w:t>
              </w:r>
            </w:ins>
            <w:ins w:id="552" w:author="tao huang" w:date="2018-10-28T13:39:00Z">
              <w:r w:rsidR="001F4868">
                <w:rPr>
                  <w:rFonts w:ascii="Times New Roman" w:eastAsia="Times New Roman" w:hAnsi="Times New Roman" w:cs="Times New Roman"/>
                  <w:color w:val="7030A0"/>
                </w:rPr>
                <w:t>reduce</w:t>
              </w:r>
            </w:ins>
            <w:ins w:id="553" w:author="tao huang" w:date="2018-11-04T12:39:00Z">
              <w:r w:rsidR="00D150AC">
                <w:rPr>
                  <w:rFonts w:ascii="Times New Roman" w:eastAsia="Times New Roman" w:hAnsi="Times New Roman" w:cs="Times New Roman"/>
                  <w:color w:val="7030A0"/>
                </w:rPr>
                <w:t>d</w:t>
              </w:r>
            </w:ins>
            <w:ins w:id="554" w:author="tao huang" w:date="2018-10-28T13:39:00Z">
              <w:r w:rsidR="001F4868">
                <w:rPr>
                  <w:rFonts w:ascii="Times New Roman" w:eastAsia="Times New Roman" w:hAnsi="Times New Roman" w:cs="Times New Roman"/>
                  <w:color w:val="7030A0"/>
                </w:rPr>
                <w:t xml:space="preserve"> </w:t>
              </w:r>
            </w:ins>
            <w:ins w:id="555" w:author="tao huang" w:date="2018-10-28T13:42:00Z">
              <w:r w:rsidR="001F4868">
                <w:rPr>
                  <w:rFonts w:ascii="Times New Roman" w:eastAsia="Times New Roman" w:hAnsi="Times New Roman" w:cs="Times New Roman"/>
                  <w:color w:val="7030A0"/>
                </w:rPr>
                <w:t xml:space="preserve">the previous </w:t>
              </w:r>
            </w:ins>
            <w:ins w:id="556" w:author="tao huang" w:date="2018-10-28T13:39:00Z">
              <w:r w:rsidR="001F4868">
                <w:rPr>
                  <w:rFonts w:ascii="Times New Roman" w:eastAsia="Times New Roman" w:hAnsi="Times New Roman" w:cs="Times New Roman"/>
                  <w:color w:val="7030A0"/>
                </w:rPr>
                <w:t>Table 7</w:t>
              </w:r>
            </w:ins>
            <w:ins w:id="557" w:author="tao huang" w:date="2018-10-28T23:12:00Z">
              <w:r w:rsidR="00942286">
                <w:rPr>
                  <w:rFonts w:ascii="Times New Roman" w:eastAsia="Times New Roman" w:hAnsi="Times New Roman" w:cs="Times New Roman"/>
                  <w:color w:val="7030A0"/>
                </w:rPr>
                <w:t xml:space="preserve"> (now Table </w:t>
              </w:r>
            </w:ins>
            <w:ins w:id="558" w:author="tao huang" w:date="2018-10-28T23:13:00Z">
              <w:r w:rsidR="00942286">
                <w:rPr>
                  <w:rFonts w:ascii="Times New Roman" w:eastAsia="Times New Roman" w:hAnsi="Times New Roman" w:cs="Times New Roman"/>
                  <w:color w:val="7030A0"/>
                </w:rPr>
                <w:t>8 in the revised manuscript)</w:t>
              </w:r>
            </w:ins>
            <w:ins w:id="559" w:author="tao huang" w:date="2018-10-28T13:39:00Z">
              <w:r w:rsidR="001F4868">
                <w:rPr>
                  <w:rFonts w:ascii="Times New Roman" w:eastAsia="Times New Roman" w:hAnsi="Times New Roman" w:cs="Times New Roman"/>
                  <w:color w:val="7030A0"/>
                </w:rPr>
                <w:t xml:space="preserve"> </w:t>
              </w:r>
            </w:ins>
            <w:ins w:id="560" w:author="tao huang" w:date="2018-10-28T13:42:00Z">
              <w:r w:rsidR="001F4868">
                <w:rPr>
                  <w:rFonts w:ascii="Times New Roman" w:eastAsia="Times New Roman" w:hAnsi="Times New Roman" w:cs="Times New Roman"/>
                  <w:color w:val="7030A0"/>
                </w:rPr>
                <w:t xml:space="preserve">by removing the </w:t>
              </w:r>
            </w:ins>
            <w:ins w:id="561" w:author="tao huang" w:date="2018-11-04T12:39:00Z">
              <w:r w:rsidR="00D150AC">
                <w:rPr>
                  <w:rFonts w:ascii="Times New Roman" w:eastAsia="Times New Roman" w:hAnsi="Times New Roman" w:cs="Times New Roman"/>
                  <w:color w:val="7030A0"/>
                </w:rPr>
                <w:t xml:space="preserve">previous </w:t>
              </w:r>
            </w:ins>
            <w:ins w:id="562" w:author="tao huang" w:date="2018-10-28T13:42:00Z">
              <w:r w:rsidR="001F4868">
                <w:rPr>
                  <w:rFonts w:ascii="Times New Roman" w:eastAsia="Times New Roman" w:hAnsi="Times New Roman" w:cs="Times New Roman"/>
                  <w:color w:val="7030A0"/>
                </w:rPr>
                <w:t xml:space="preserve">bottom half of </w:t>
              </w:r>
            </w:ins>
            <w:ins w:id="563" w:author="tao huang" w:date="2018-10-28T23:03:00Z">
              <w:r w:rsidR="00044520">
                <w:rPr>
                  <w:rFonts w:ascii="Times New Roman" w:eastAsia="Times New Roman" w:hAnsi="Times New Roman" w:cs="Times New Roman"/>
                  <w:color w:val="7030A0"/>
                </w:rPr>
                <w:t xml:space="preserve">the </w:t>
              </w:r>
            </w:ins>
            <w:ins w:id="564" w:author="tao huang" w:date="2018-10-28T13:42:00Z">
              <w:r w:rsidR="001F4868" w:rsidRPr="00044520">
                <w:rPr>
                  <w:rFonts w:ascii="Times New Roman" w:eastAsia="Times New Roman" w:hAnsi="Times New Roman" w:cs="Times New Roman"/>
                  <w:noProof/>
                  <w:color w:val="7030A0"/>
                </w:rPr>
                <w:t>results</w:t>
              </w:r>
              <w:r w:rsidR="001F4868">
                <w:rPr>
                  <w:rFonts w:ascii="Times New Roman" w:eastAsia="Times New Roman" w:hAnsi="Times New Roman" w:cs="Times New Roman"/>
                  <w:color w:val="7030A0"/>
                </w:rPr>
                <w:t xml:space="preserve"> (because they were </w:t>
              </w:r>
            </w:ins>
            <w:ins w:id="565" w:author="tao huang" w:date="2018-10-28T13:43:00Z">
              <w:r w:rsidR="001F4868">
                <w:rPr>
                  <w:rFonts w:ascii="Times New Roman" w:eastAsia="Times New Roman" w:hAnsi="Times New Roman" w:cs="Times New Roman"/>
                  <w:color w:val="7030A0"/>
                </w:rPr>
                <w:t>only used to suggest that the findings were consistent even if we include category dummies in the regression model). Instead, we put the following</w:t>
              </w:r>
            </w:ins>
            <w:ins w:id="566" w:author="tao huang" w:date="2018-10-28T13:39:00Z">
              <w:r w:rsidR="001F4868">
                <w:rPr>
                  <w:rFonts w:ascii="Times New Roman" w:eastAsia="Times New Roman" w:hAnsi="Times New Roman" w:cs="Times New Roman"/>
                  <w:color w:val="7030A0"/>
                </w:rPr>
                <w:t xml:space="preserve"> </w:t>
              </w:r>
            </w:ins>
            <w:ins w:id="567" w:author="tao huang" w:date="2018-10-28T13:40:00Z">
              <w:r w:rsidR="001F4868">
                <w:rPr>
                  <w:rFonts w:ascii="Times New Roman" w:eastAsia="Times New Roman" w:hAnsi="Times New Roman" w:cs="Times New Roman"/>
                  <w:color w:val="7030A0"/>
                </w:rPr>
                <w:t>footnote:</w:t>
              </w:r>
            </w:ins>
          </w:p>
          <w:p w14:paraId="76A99DAA" w14:textId="77777777" w:rsidR="001F4868" w:rsidRDefault="001F4868">
            <w:pPr>
              <w:shd w:val="clear" w:color="auto" w:fill="FFFFFF" w:themeFill="background1"/>
              <w:spacing w:after="0" w:line="276" w:lineRule="auto"/>
              <w:rPr>
                <w:ins w:id="568" w:author="tao huang" w:date="2018-10-28T13:40:00Z"/>
                <w:rFonts w:ascii="Times New Roman" w:eastAsia="Times New Roman" w:hAnsi="Times New Roman" w:cs="Times New Roman"/>
                <w:color w:val="7030A0"/>
              </w:rPr>
              <w:pPrChange w:id="569" w:author="tao huang" w:date="2018-10-28T21:40:00Z">
                <w:pPr>
                  <w:shd w:val="clear" w:color="auto" w:fill="FFFFFF"/>
                  <w:spacing w:after="0" w:line="276" w:lineRule="auto"/>
                </w:pPr>
              </w:pPrChange>
            </w:pPr>
          </w:p>
          <w:p w14:paraId="39C96C9F" w14:textId="79C5D86B" w:rsidR="001F4868" w:rsidRDefault="001F4868">
            <w:pPr>
              <w:shd w:val="clear" w:color="auto" w:fill="FFFFFF" w:themeFill="background1"/>
              <w:spacing w:after="0" w:line="276" w:lineRule="auto"/>
              <w:rPr>
                <w:ins w:id="570" w:author="tao huang" w:date="2018-10-28T13:37:00Z"/>
                <w:rFonts w:ascii="Times New Roman" w:eastAsia="Times New Roman" w:hAnsi="Times New Roman" w:cs="Times New Roman"/>
                <w:color w:val="7030A0"/>
              </w:rPr>
              <w:pPrChange w:id="571" w:author="tao huang" w:date="2018-10-28T21:40:00Z">
                <w:pPr>
                  <w:shd w:val="clear" w:color="auto" w:fill="FFFFFF"/>
                  <w:spacing w:after="0" w:line="276" w:lineRule="auto"/>
                </w:pPr>
              </w:pPrChange>
            </w:pPr>
            <w:ins w:id="572" w:author="tao huang" w:date="2018-10-28T13:40:00Z">
              <w:r>
                <w:rPr>
                  <w:rFonts w:ascii="Times New Roman" w:eastAsia="Times New Roman" w:hAnsi="Times New Roman" w:cs="Times New Roman"/>
                  <w:color w:val="7030A0"/>
                </w:rPr>
                <w:t xml:space="preserve"> “</w:t>
              </w:r>
            </w:ins>
            <w:ins w:id="573" w:author="tao huang" w:date="2018-11-04T12:40:00Z">
              <w:r w:rsidR="00D150AC" w:rsidRPr="00D150AC">
                <w:rPr>
                  <w:rFonts w:ascii="Times New Roman" w:eastAsia="Times New Roman" w:hAnsi="Times New Roman" w:cs="Times New Roman"/>
                  <w:color w:val="7030A0"/>
                </w:rPr>
                <w:t>For robustness, we have developed an alternative regression model which also include dummy variables to capture potentially unobserved category effects, and we find the parameter estimate for the five factors to be consistent with those shown in Table 8.</w:t>
              </w:r>
            </w:ins>
            <w:ins w:id="574" w:author="tao huang" w:date="2018-10-28T13:40:00Z">
              <w:r>
                <w:rPr>
                  <w:rFonts w:ascii="Times New Roman" w:eastAsia="Times New Roman" w:hAnsi="Times New Roman" w:cs="Times New Roman"/>
                  <w:color w:val="7030A0"/>
                </w:rPr>
                <w:t>”</w:t>
              </w:r>
            </w:ins>
          </w:p>
          <w:p w14:paraId="0F689D3E" w14:textId="77777777" w:rsidR="001F4868" w:rsidRDefault="001F4868">
            <w:pPr>
              <w:shd w:val="clear" w:color="auto" w:fill="FFFFFF" w:themeFill="background1"/>
              <w:spacing w:after="0" w:line="276" w:lineRule="auto"/>
              <w:rPr>
                <w:ins w:id="575" w:author="tao huang" w:date="2018-10-28T13:37:00Z"/>
                <w:rFonts w:ascii="Times New Roman" w:eastAsia="Times New Roman" w:hAnsi="Times New Roman" w:cs="Times New Roman"/>
                <w:color w:val="7030A0"/>
              </w:rPr>
              <w:pPrChange w:id="576" w:author="tao huang" w:date="2018-10-28T21:40:00Z">
                <w:pPr>
                  <w:shd w:val="clear" w:color="auto" w:fill="FFFFFF"/>
                  <w:spacing w:after="0" w:line="276" w:lineRule="auto"/>
                </w:pPr>
              </w:pPrChange>
            </w:pPr>
          </w:p>
          <w:p w14:paraId="61BB7801" w14:textId="10B3315E" w:rsidR="003E238E" w:rsidRDefault="00D150AC">
            <w:pPr>
              <w:shd w:val="clear" w:color="auto" w:fill="FFFFFF" w:themeFill="background1"/>
              <w:spacing w:after="0" w:line="276" w:lineRule="auto"/>
              <w:rPr>
                <w:rFonts w:ascii="Times New Roman" w:eastAsia="Times New Roman" w:hAnsi="Times New Roman" w:cs="Times New Roman"/>
                <w:color w:val="7030A0"/>
              </w:rPr>
              <w:pPrChange w:id="577" w:author="tao huang" w:date="2018-10-28T21:40:00Z">
                <w:pPr>
                  <w:shd w:val="clear" w:color="auto" w:fill="FFFFFF"/>
                  <w:spacing w:after="0" w:line="276" w:lineRule="auto"/>
                </w:pPr>
              </w:pPrChange>
            </w:pPr>
            <w:ins w:id="578" w:author="tao huang" w:date="2018-11-04T12:40:00Z">
              <w:r>
                <w:rPr>
                  <w:rFonts w:ascii="Times New Roman" w:eastAsia="Times New Roman" w:hAnsi="Times New Roman" w:cs="Times New Roman"/>
                  <w:color w:val="7030A0"/>
                </w:rPr>
                <w:t>W</w:t>
              </w:r>
            </w:ins>
            <w:del w:id="579" w:author="tao huang" w:date="2018-11-04T12:40:00Z">
              <w:r w:rsidR="003E238E" w:rsidDel="00D150AC">
                <w:rPr>
                  <w:rFonts w:ascii="Times New Roman" w:eastAsia="Times New Roman" w:hAnsi="Times New Roman" w:cs="Times New Roman"/>
                  <w:color w:val="7030A0"/>
                </w:rPr>
                <w:delText>w</w:delText>
              </w:r>
            </w:del>
            <w:r w:rsidR="003E238E">
              <w:rPr>
                <w:rFonts w:ascii="Times New Roman" w:eastAsia="Times New Roman" w:hAnsi="Times New Roman" w:cs="Times New Roman"/>
                <w:color w:val="7030A0"/>
              </w:rPr>
              <w:t xml:space="preserve">e </w:t>
            </w:r>
            <w:del w:id="580" w:author="tao huang" w:date="2018-11-04T12:40:00Z">
              <w:r w:rsidR="003E238E" w:rsidDel="00D150AC">
                <w:rPr>
                  <w:rFonts w:ascii="Times New Roman" w:eastAsia="Times New Roman" w:hAnsi="Times New Roman" w:cs="Times New Roman"/>
                  <w:color w:val="7030A0"/>
                </w:rPr>
                <w:delText xml:space="preserve">also </w:delText>
              </w:r>
            </w:del>
            <w:ins w:id="581" w:author="tao huang" w:date="2018-11-04T12:40:00Z">
              <w:r>
                <w:rPr>
                  <w:rFonts w:ascii="Times New Roman" w:eastAsia="Times New Roman" w:hAnsi="Times New Roman" w:cs="Times New Roman"/>
                  <w:color w:val="7030A0"/>
                </w:rPr>
                <w:t>have also</w:t>
              </w:r>
              <w:r>
                <w:rPr>
                  <w:rFonts w:ascii="Times New Roman" w:eastAsia="Times New Roman" w:hAnsi="Times New Roman" w:cs="Times New Roman"/>
                  <w:color w:val="7030A0"/>
                </w:rPr>
                <w:t xml:space="preserve"> </w:t>
              </w:r>
            </w:ins>
            <w:r w:rsidR="003E238E">
              <w:rPr>
                <w:rFonts w:ascii="Times New Roman" w:eastAsia="Times New Roman" w:hAnsi="Times New Roman" w:cs="Times New Roman"/>
                <w:color w:val="7030A0"/>
              </w:rPr>
              <w:t>clarif</w:t>
            </w:r>
            <w:ins w:id="582" w:author="tao huang" w:date="2018-11-04T12:40:00Z">
              <w:r>
                <w:rPr>
                  <w:rFonts w:ascii="Times New Roman" w:eastAsia="Times New Roman" w:hAnsi="Times New Roman" w:cs="Times New Roman"/>
                  <w:color w:val="7030A0"/>
                </w:rPr>
                <w:t>ied</w:t>
              </w:r>
            </w:ins>
            <w:del w:id="583" w:author="tao huang" w:date="2018-11-04T12:40:00Z">
              <w:r w:rsidR="003E238E" w:rsidDel="00D150AC">
                <w:rPr>
                  <w:rFonts w:ascii="Times New Roman" w:eastAsia="Times New Roman" w:hAnsi="Times New Roman" w:cs="Times New Roman"/>
                  <w:color w:val="7030A0"/>
                </w:rPr>
                <w:delText>y</w:delText>
              </w:r>
            </w:del>
            <w:r w:rsidR="003E238E">
              <w:rPr>
                <w:rFonts w:ascii="Times New Roman" w:eastAsia="Times New Roman" w:hAnsi="Times New Roman" w:cs="Times New Roman"/>
                <w:color w:val="7030A0"/>
              </w:rPr>
              <w:t xml:space="preserve"> the description for the horizons.</w:t>
            </w:r>
            <w:del w:id="584" w:author="tao huang" w:date="2018-11-04T12:40:00Z">
              <w:r w:rsidR="003E238E" w:rsidDel="00DA6B91">
                <w:rPr>
                  <w:rFonts w:ascii="Times New Roman" w:eastAsia="Times New Roman" w:hAnsi="Times New Roman" w:cs="Times New Roman"/>
                  <w:color w:val="7030A0"/>
                </w:rPr>
                <w:delText xml:space="preserve"> e.g., </w:delText>
              </w:r>
            </w:del>
            <w:del w:id="585" w:author="tao huang" w:date="2018-10-28T13:41:00Z">
              <w:r w:rsidR="003E238E" w:rsidDel="001F4868">
                <w:rPr>
                  <w:rFonts w:ascii="Times New Roman" w:eastAsia="Times New Roman" w:hAnsi="Times New Roman" w:cs="Times New Roman"/>
                  <w:color w:val="7030A0"/>
                </w:rPr>
                <w:delText>they are one to eight week ahead forecasts.</w:delText>
              </w:r>
            </w:del>
            <w:ins w:id="586" w:author="tao huang" w:date="2018-10-28T13:41:00Z">
              <w:r w:rsidR="001F4868">
                <w:rPr>
                  <w:rFonts w:ascii="Times New Roman" w:eastAsia="Times New Roman" w:hAnsi="Times New Roman" w:cs="Times New Roman"/>
                  <w:color w:val="7030A0"/>
                </w:rPr>
                <w:t>.</w:t>
              </w:r>
            </w:ins>
          </w:p>
          <w:p w14:paraId="40CBB157" w14:textId="1D318C7C" w:rsidR="0079650C" w:rsidRPr="0056537F" w:rsidDel="001F4868" w:rsidRDefault="003E238E">
            <w:pPr>
              <w:shd w:val="clear" w:color="auto" w:fill="FFFFFF" w:themeFill="background1"/>
              <w:spacing w:after="0" w:line="276" w:lineRule="auto"/>
              <w:rPr>
                <w:del w:id="587" w:author="tao huang" w:date="2018-10-28T13:36:00Z"/>
                <w:rFonts w:ascii="Times New Roman" w:eastAsia="Times New Roman" w:hAnsi="Times New Roman" w:cs="Times New Roman"/>
                <w:color w:val="7030A0"/>
              </w:rPr>
              <w:pPrChange w:id="588"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1D002982" w14:textId="10E72294" w:rsidR="0079650C" w:rsidRPr="0056537F" w:rsidDel="001F4868" w:rsidRDefault="0079650C">
            <w:pPr>
              <w:shd w:val="clear" w:color="auto" w:fill="FFFFFF" w:themeFill="background1"/>
              <w:spacing w:after="0" w:line="276" w:lineRule="auto"/>
              <w:rPr>
                <w:del w:id="589" w:author="tao huang" w:date="2018-10-28T13:36:00Z"/>
                <w:rFonts w:ascii="Times New Roman" w:eastAsia="Times New Roman" w:hAnsi="Times New Roman" w:cs="Times New Roman"/>
                <w:color w:val="7030A0"/>
              </w:rPr>
              <w:pPrChange w:id="590" w:author="tao huang" w:date="2018-10-28T21:40:00Z">
                <w:pPr>
                  <w:shd w:val="clear" w:color="auto" w:fill="FFFFFF"/>
                  <w:spacing w:after="0" w:line="276" w:lineRule="auto"/>
                </w:pPr>
              </w:pPrChange>
            </w:pPr>
          </w:p>
          <w:p w14:paraId="16DCECA5" w14:textId="005F8C5C"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591" w:author="tao huang" w:date="2018-10-28T21:40:00Z">
                <w:pPr>
                  <w:shd w:val="clear" w:color="auto" w:fill="FFFFFF"/>
                  <w:spacing w:after="0" w:line="276" w:lineRule="auto"/>
                </w:pPr>
              </w:pPrChange>
            </w:pPr>
            <w:del w:id="592" w:author="tao huang" w:date="2018-10-28T13:36:00Z">
              <w:r w:rsidRPr="0056537F" w:rsidDel="001F4868">
                <w:rPr>
                  <w:rFonts w:ascii="Times New Roman" w:eastAsia="Times New Roman" w:hAnsi="Times New Roman" w:cs="Times New Roman"/>
                </w:rPr>
                <w:br/>
              </w:r>
            </w:del>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ins w:id="593" w:author="tao huang" w:date="2018-11-04T12:41:00Z">
              <w:r w:rsidR="00DA6B91">
                <w:rPr>
                  <w:rFonts w:ascii="Times New Roman" w:eastAsia="Times New Roman" w:hAnsi="Times New Roman" w:cs="Times New Roman"/>
                  <w:color w:val="7030A0"/>
                </w:rPr>
                <w:t>R</w:t>
              </w:r>
            </w:ins>
            <w:del w:id="594" w:author="tao huang" w:date="2018-11-04T12:41:00Z">
              <w:r w:rsidR="0022315E" w:rsidRPr="0056537F" w:rsidDel="00DA6B91">
                <w:rPr>
                  <w:rFonts w:ascii="Times New Roman" w:eastAsia="Times New Roman" w:hAnsi="Times New Roman" w:cs="Times New Roman"/>
                  <w:color w:val="7030A0"/>
                </w:rPr>
                <w:delText>r</w:delText>
              </w:r>
            </w:del>
            <w:r w:rsidR="0022315E" w:rsidRPr="0056537F">
              <w:rPr>
                <w:rFonts w:ascii="Times New Roman" w:eastAsia="Times New Roman" w:hAnsi="Times New Roman" w:cs="Times New Roman"/>
                <w:color w:val="7030A0"/>
              </w:rPr>
              <w:t>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w:t>
            </w:r>
            <w:r w:rsidRPr="003E1E39">
              <w:rPr>
                <w:rFonts w:ascii="Times New Roman" w:eastAsia="Times New Roman" w:hAnsi="Times New Roman" w:cs="Times New Roman"/>
                <w:noProof/>
              </w:rPr>
              <w:t>breaks</w:t>
            </w:r>
            <w:r w:rsidRPr="0056537F">
              <w:rPr>
                <w:rFonts w:ascii="Times New Roman" w:eastAsia="Times New Roman" w:hAnsi="Times New Roman" w:cs="Times New Roman"/>
              </w:rPr>
              <w:t>"</w:t>
            </w:r>
            <w:r w:rsidRPr="0056537F">
              <w:rPr>
                <w:rFonts w:ascii="Times New Roman" w:eastAsia="Times New Roman" w:hAnsi="Times New Roman" w:cs="Times New Roman"/>
              </w:rPr>
              <w:br/>
            </w:r>
          </w:p>
          <w:p w14:paraId="15892D8D" w14:textId="3CD4495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595" w:author="tao huang" w:date="2018-11-04T12:42:00Z">
                  <w:rPr>
                    <w:rFonts w:ascii="Times New Roman" w:eastAsia="Times New Roman" w:hAnsi="Times New Roman" w:cs="Times New Roman"/>
                    <w:color w:val="C45911" w:themeColor="accent2" w:themeShade="BF"/>
                  </w:rPr>
                </w:rPrChange>
              </w:rPr>
              <w:pPrChange w:id="596"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597" w:author="tao huang" w:date="2018-11-04T12:42:00Z">
                  <w:rPr>
                    <w:rFonts w:ascii="Times New Roman" w:eastAsia="Times New Roman" w:hAnsi="Times New Roman" w:cs="Times New Roman"/>
                    <w:color w:val="C45911" w:themeColor="accent2" w:themeShade="BF"/>
                  </w:rPr>
                </w:rPrChange>
              </w:rPr>
              <w:t>Revised</w:t>
            </w:r>
          </w:p>
          <w:p w14:paraId="3FEBD997"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598" w:author="tao huang" w:date="2018-10-28T21:40:00Z">
                <w:pPr>
                  <w:shd w:val="clear" w:color="auto" w:fill="FFFFFF"/>
                  <w:spacing w:after="0" w:line="276" w:lineRule="auto"/>
                </w:pPr>
              </w:pPrChange>
            </w:pPr>
            <w:r w:rsidRPr="0056537F">
              <w:rPr>
                <w:rFonts w:ascii="Times New Roman" w:eastAsia="Times New Roman" w:hAnsi="Times New Roman" w:cs="Times New Roman"/>
              </w:rPr>
              <w:br/>
              <w:t>- p. 3, 2nd para, l. 7: remove "in" after "including"</w:t>
            </w:r>
          </w:p>
          <w:p w14:paraId="56074D7C" w14:textId="7777777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599" w:author="tao huang" w:date="2018-11-04T12:42:00Z">
                  <w:rPr>
                    <w:rFonts w:ascii="Times New Roman" w:eastAsia="Times New Roman" w:hAnsi="Times New Roman" w:cs="Times New Roman"/>
                    <w:color w:val="C45911" w:themeColor="accent2" w:themeShade="BF"/>
                  </w:rPr>
                </w:rPrChange>
              </w:rPr>
              <w:pPrChange w:id="600"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601" w:author="tao huang" w:date="2018-11-04T12:42:00Z">
                  <w:rPr>
                    <w:rFonts w:ascii="Times New Roman" w:eastAsia="Times New Roman" w:hAnsi="Times New Roman" w:cs="Times New Roman"/>
                    <w:color w:val="C45911" w:themeColor="accent2" w:themeShade="BF"/>
                  </w:rPr>
                </w:rPrChange>
              </w:rPr>
              <w:t>Revised</w:t>
            </w:r>
          </w:p>
          <w:p w14:paraId="0217E5ED"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602"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603" w:author="tao huang" w:date="2018-11-04T12:42:00Z">
                  <w:rPr>
                    <w:rFonts w:ascii="Times New Roman" w:eastAsia="Times New Roman" w:hAnsi="Times New Roman" w:cs="Times New Roman"/>
                    <w:color w:val="C45911" w:themeColor="accent2" w:themeShade="BF"/>
                  </w:rPr>
                </w:rPrChange>
              </w:rPr>
              <w:pPrChange w:id="604"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605" w:author="tao huang" w:date="2018-11-04T12:42:00Z">
                  <w:rPr>
                    <w:rFonts w:ascii="Times New Roman" w:eastAsia="Times New Roman" w:hAnsi="Times New Roman" w:cs="Times New Roman"/>
                    <w:color w:val="C45911" w:themeColor="accent2" w:themeShade="BF"/>
                  </w:rPr>
                </w:rPrChange>
              </w:rPr>
              <w:t>Revised</w:t>
            </w:r>
          </w:p>
          <w:p w14:paraId="50D0D443"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606" w:author="tao huang" w:date="2018-10-28T21:40:00Z">
                <w:pPr>
                  <w:shd w:val="clear" w:color="auto" w:fill="FFFFFF"/>
                  <w:spacing w:after="0" w:line="276" w:lineRule="auto"/>
                </w:pPr>
              </w:pPrChange>
            </w:pPr>
            <w:r w:rsidRPr="0056537F">
              <w:rPr>
                <w:rFonts w:ascii="Times New Roman" w:eastAsia="Times New Roman" w:hAnsi="Times New Roman" w:cs="Times New Roman"/>
              </w:rPr>
              <w:lastRenderedPageBreak/>
              <w:br/>
            </w:r>
            <w:r w:rsidRPr="0056537F">
              <w:rPr>
                <w:rFonts w:ascii="Times New Roman" w:eastAsia="Times New Roman" w:hAnsi="Times New Roman" w:cs="Times New Roman"/>
              </w:rPr>
              <w:br/>
              <w:t>- p. 4, l. 3: "values" -&gt; "value"</w:t>
            </w:r>
          </w:p>
          <w:p w14:paraId="766BF31E" w14:textId="77777777" w:rsidR="003D146C" w:rsidRPr="00F236F8" w:rsidRDefault="003D146C">
            <w:pPr>
              <w:shd w:val="clear" w:color="auto" w:fill="FFFFFF" w:themeFill="background1"/>
              <w:spacing w:after="0" w:line="276" w:lineRule="auto"/>
              <w:rPr>
                <w:rFonts w:ascii="Times New Roman" w:eastAsia="Times New Roman" w:hAnsi="Times New Roman" w:cs="Times New Roman"/>
                <w:color w:val="7030A0"/>
                <w:rPrChange w:id="607" w:author="tao huang" w:date="2018-11-04T12:42:00Z">
                  <w:rPr>
                    <w:rFonts w:ascii="Times New Roman" w:eastAsia="Times New Roman" w:hAnsi="Times New Roman" w:cs="Times New Roman"/>
                    <w:color w:val="C45911" w:themeColor="accent2" w:themeShade="BF"/>
                  </w:rPr>
                </w:rPrChange>
              </w:rPr>
              <w:pPrChange w:id="608" w:author="tao huang" w:date="2018-10-28T21:40:00Z">
                <w:pPr>
                  <w:shd w:val="clear" w:color="auto" w:fill="FFFFFF"/>
                  <w:spacing w:after="0" w:line="276" w:lineRule="auto"/>
                </w:pPr>
              </w:pPrChange>
            </w:pPr>
            <w:r w:rsidRPr="00F236F8">
              <w:rPr>
                <w:rFonts w:ascii="Times New Roman" w:eastAsia="Times New Roman" w:hAnsi="Times New Roman" w:cs="Times New Roman"/>
                <w:color w:val="7030A0"/>
                <w:rPrChange w:id="609" w:author="tao huang" w:date="2018-11-04T12:42:00Z">
                  <w:rPr>
                    <w:rFonts w:ascii="Times New Roman" w:eastAsia="Times New Roman" w:hAnsi="Times New Roman" w:cs="Times New Roman"/>
                    <w:color w:val="C45911" w:themeColor="accent2" w:themeShade="BF"/>
                  </w:rPr>
                </w:rPrChange>
              </w:rPr>
              <w:t>Revised</w:t>
            </w:r>
          </w:p>
          <w:p w14:paraId="75BD4EBC"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610"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1C37B4">
              <w:rPr>
                <w:rFonts w:ascii="Times New Roman" w:eastAsia="Times New Roman" w:hAnsi="Times New Roman" w:cs="Times New Roman"/>
                <w:color w:val="7030A0"/>
                <w:rPrChange w:id="611" w:author="tao huang" w:date="2018-11-04T12:43:00Z">
                  <w:rPr>
                    <w:rFonts w:ascii="Times New Roman" w:eastAsia="Times New Roman" w:hAnsi="Times New Roman" w:cs="Times New Roman"/>
                    <w:color w:val="C45911" w:themeColor="accent2" w:themeShade="BF"/>
                  </w:rPr>
                </w:rPrChange>
              </w:rPr>
              <w:t>Revised</w:t>
            </w:r>
          </w:p>
          <w:p w14:paraId="7A826DBE"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612" w:author="tao huang" w:date="2018-10-28T21:40:00Z">
                <w:pPr>
                  <w:shd w:val="clear" w:color="auto" w:fill="FFFFFF"/>
                  <w:spacing w:after="0" w:line="276" w:lineRule="auto"/>
                </w:pPr>
              </w:pPrChange>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1C37B4">
              <w:rPr>
                <w:rFonts w:ascii="Times New Roman" w:eastAsia="Times New Roman" w:hAnsi="Times New Roman" w:cs="Times New Roman"/>
                <w:color w:val="7030A0"/>
                <w:rPrChange w:id="613" w:author="tao huang" w:date="2018-11-04T12:43:00Z">
                  <w:rPr>
                    <w:rFonts w:ascii="Times New Roman" w:eastAsia="Times New Roman" w:hAnsi="Times New Roman" w:cs="Times New Roman"/>
                    <w:color w:val="C45911" w:themeColor="accent2" w:themeShade="BF"/>
                  </w:rPr>
                </w:rPrChange>
              </w:rPr>
              <w:t>Revised</w:t>
            </w:r>
          </w:p>
          <w:p w14:paraId="78B8FE24"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614"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1C37B4">
              <w:rPr>
                <w:rFonts w:ascii="Times New Roman" w:eastAsia="Times New Roman" w:hAnsi="Times New Roman" w:cs="Times New Roman"/>
                <w:color w:val="7030A0"/>
                <w:rPrChange w:id="615" w:author="tao huang" w:date="2018-11-04T12:43:00Z">
                  <w:rPr>
                    <w:rFonts w:ascii="Times New Roman" w:eastAsia="Times New Roman" w:hAnsi="Times New Roman" w:cs="Times New Roman"/>
                    <w:color w:val="C45911" w:themeColor="accent2" w:themeShade="BF"/>
                  </w:rPr>
                </w:rPrChange>
              </w:rPr>
              <w:t>Revised</w:t>
            </w:r>
          </w:p>
          <w:p w14:paraId="19512A90" w14:textId="77777777" w:rsidR="003B7B34" w:rsidRPr="0056537F" w:rsidRDefault="0082558B">
            <w:pPr>
              <w:shd w:val="clear" w:color="auto" w:fill="FFFFFF" w:themeFill="background1"/>
              <w:spacing w:after="0" w:line="276" w:lineRule="auto"/>
              <w:rPr>
                <w:rFonts w:ascii="Times New Roman" w:eastAsia="Times New Roman" w:hAnsi="Times New Roman" w:cs="Times New Roman"/>
              </w:rPr>
              <w:pPrChange w:id="616"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pPr>
              <w:shd w:val="clear" w:color="auto" w:fill="FFFFFF" w:themeFill="background1"/>
              <w:spacing w:after="0" w:line="276" w:lineRule="auto"/>
              <w:rPr>
                <w:rFonts w:ascii="Times New Roman" w:eastAsia="Times New Roman" w:hAnsi="Times New Roman" w:cs="Times New Roman"/>
              </w:rPr>
              <w:pPrChange w:id="617" w:author="tao huang" w:date="2018-10-28T21:40:00Z">
                <w:pPr>
                  <w:shd w:val="clear" w:color="auto" w:fill="FFFFFF"/>
                  <w:spacing w:after="0" w:line="276" w:lineRule="auto"/>
                </w:pPr>
              </w:pPrChange>
            </w:pPr>
          </w:p>
          <w:p w14:paraId="68293B11" w14:textId="581ED644" w:rsidR="00C16368" w:rsidRPr="0056537F" w:rsidRDefault="00A46939">
            <w:pPr>
              <w:shd w:val="clear" w:color="auto" w:fill="FFFFFF" w:themeFill="background1"/>
              <w:spacing w:after="0" w:line="276" w:lineRule="auto"/>
              <w:rPr>
                <w:rFonts w:ascii="Times New Roman" w:eastAsia="Times New Roman" w:hAnsi="Times New Roman" w:cs="Times New Roman"/>
                <w:color w:val="7030A0"/>
              </w:rPr>
              <w:pPrChange w:id="61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619" w:author="Didier Soopramanien" w:date="2018-10-24T14:28:00Z">
              <w:r w:rsidRPr="0056537F" w:rsidDel="000D5E11">
                <w:rPr>
                  <w:rFonts w:ascii="Times New Roman" w:eastAsia="Times New Roman" w:hAnsi="Times New Roman" w:cs="Times New Roman"/>
                  <w:color w:val="7030A0"/>
                </w:rPr>
                <w:delText>to point this out</w:delText>
              </w:r>
            </w:del>
            <w:ins w:id="620" w:author="Didier Soopramanien" w:date="2018-10-24T14:28:00Z">
              <w:r w:rsidR="000D5E11">
                <w:rPr>
                  <w:rFonts w:ascii="Times New Roman" w:eastAsia="Times New Roman" w:hAnsi="Times New Roman" w:cs="Times New Roman"/>
                  <w:color w:val="7030A0"/>
                </w:rPr>
                <w:t>for</w:t>
              </w:r>
            </w:ins>
            <w:ins w:id="621" w:author="Didier Soopramanien" w:date="2018-10-24T14:29:00Z">
              <w:r w:rsidR="000D5E11">
                <w:rPr>
                  <w:rFonts w:ascii="Times New Roman" w:eastAsia="Times New Roman" w:hAnsi="Times New Roman" w:cs="Times New Roman"/>
                  <w:color w:val="7030A0"/>
                </w:rPr>
                <w:t xml:space="preserve"> this correction</w:t>
              </w:r>
            </w:ins>
            <w:r w:rsidRPr="0056537F">
              <w:rPr>
                <w:rFonts w:ascii="Times New Roman" w:eastAsia="Times New Roman" w:hAnsi="Times New Roman" w:cs="Times New Roman"/>
                <w:color w:val="7030A0"/>
              </w:rPr>
              <w:t xml:space="preserve">. We </w:t>
            </w:r>
            <w:del w:id="622" w:author="tao huang" w:date="2018-11-04T12:43:00Z">
              <w:r w:rsidRPr="0056537F" w:rsidDel="001C37B4">
                <w:rPr>
                  <w:rFonts w:ascii="Times New Roman" w:eastAsia="Times New Roman" w:hAnsi="Times New Roman" w:cs="Times New Roman"/>
                  <w:color w:val="7030A0"/>
                </w:rPr>
                <w:delText xml:space="preserve">now </w:delText>
              </w:r>
            </w:del>
            <w:ins w:id="623" w:author="tao huang" w:date="2018-11-04T12:43:00Z">
              <w:r w:rsidR="001C37B4">
                <w:rPr>
                  <w:rFonts w:ascii="Times New Roman" w:eastAsia="Times New Roman" w:hAnsi="Times New Roman" w:cs="Times New Roman"/>
                  <w:color w:val="7030A0"/>
                </w:rPr>
                <w:t>have now</w:t>
              </w:r>
              <w:r w:rsidR="001C37B4"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revise</w:t>
            </w:r>
            <w:ins w:id="624" w:author="tao huang" w:date="2018-11-04T12:43:00Z">
              <w:r w:rsidR="001C37B4">
                <w:rPr>
                  <w:rFonts w:ascii="Times New Roman" w:eastAsia="Times New Roman" w:hAnsi="Times New Roman" w:cs="Times New Roman"/>
                  <w:color w:val="7030A0"/>
                </w:rPr>
                <w:t>d</w:t>
              </w:r>
            </w:ins>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w:t>
            </w:r>
            <w:ins w:id="625" w:author="tao huang" w:date="2018-11-04T12:43:00Z">
              <w:r w:rsidR="001C37B4">
                <w:rPr>
                  <w:rFonts w:ascii="Times New Roman" w:eastAsia="Times New Roman" w:hAnsi="Times New Roman" w:cs="Times New Roman"/>
                  <w:color w:val="7030A0"/>
                </w:rPr>
                <w:t xml:space="preserve">have </w:t>
              </w:r>
            </w:ins>
            <w:r w:rsidRPr="0056537F">
              <w:rPr>
                <w:rFonts w:ascii="Times New Roman" w:eastAsia="Times New Roman" w:hAnsi="Times New Roman" w:cs="Times New Roman"/>
                <w:color w:val="7030A0"/>
              </w:rPr>
              <w:t>now</w:t>
            </w:r>
            <w:del w:id="626" w:author="Didier Soopramanien" w:date="2018-10-24T14:29:00Z">
              <w:r w:rsidRPr="0056537F" w:rsidDel="002447A6">
                <w:rPr>
                  <w:rFonts w:ascii="Times New Roman" w:eastAsia="Times New Roman" w:hAnsi="Times New Roman" w:cs="Times New Roman"/>
                  <w:color w:val="7030A0"/>
                </w:rPr>
                <w:delText xml:space="preserve"> </w:delText>
              </w:r>
              <w:r w:rsidR="00CD4AE1" w:rsidRPr="0056537F" w:rsidDel="002447A6">
                <w:rPr>
                  <w:rFonts w:ascii="Times New Roman" w:eastAsia="Times New Roman" w:hAnsi="Times New Roman" w:cs="Times New Roman"/>
                  <w:color w:val="7030A0"/>
                </w:rPr>
                <w:delText>revise</w:delText>
              </w:r>
            </w:del>
            <w:r w:rsidR="00CD4AE1" w:rsidRPr="0056537F">
              <w:rPr>
                <w:rFonts w:ascii="Times New Roman" w:eastAsia="Times New Roman" w:hAnsi="Times New Roman" w:cs="Times New Roman"/>
                <w:color w:val="7030A0"/>
              </w:rPr>
              <w:t xml:space="preserve"> </w:t>
            </w:r>
            <w:del w:id="627" w:author="Didier Soopramanien" w:date="2018-10-24T14:29:00Z">
              <w:r w:rsidR="00CD4AE1" w:rsidRPr="0056537F" w:rsidDel="002447A6">
                <w:rPr>
                  <w:rFonts w:ascii="Times New Roman" w:eastAsia="Times New Roman" w:hAnsi="Times New Roman" w:cs="Times New Roman"/>
                  <w:color w:val="7030A0"/>
                </w:rPr>
                <w:delText xml:space="preserve">by </w:delText>
              </w:r>
            </w:del>
            <w:r w:rsidR="00CD4AE1" w:rsidRPr="0056537F">
              <w:rPr>
                <w:rFonts w:ascii="Times New Roman" w:eastAsia="Times New Roman" w:hAnsi="Times New Roman" w:cs="Times New Roman"/>
                <w:color w:val="7030A0"/>
              </w:rPr>
              <w:t>discard</w:t>
            </w:r>
            <w:ins w:id="628" w:author="tao huang" w:date="2018-11-04T12:43:00Z">
              <w:r w:rsidR="001C37B4">
                <w:rPr>
                  <w:rFonts w:ascii="Times New Roman" w:eastAsia="Times New Roman" w:hAnsi="Times New Roman" w:cs="Times New Roman"/>
                  <w:color w:val="7030A0"/>
                </w:rPr>
                <w:t>ed</w:t>
              </w:r>
            </w:ins>
            <w:del w:id="629" w:author="Didier Soopramanien" w:date="2018-10-24T14:29:00Z">
              <w:r w:rsidR="00CD4AE1" w:rsidRPr="0056537F" w:rsidDel="002447A6">
                <w:rPr>
                  <w:rFonts w:ascii="Times New Roman" w:eastAsia="Times New Roman" w:hAnsi="Times New Roman" w:cs="Times New Roman"/>
                  <w:color w:val="7030A0"/>
                </w:rPr>
                <w:delText>ing</w:delText>
              </w:r>
            </w:del>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del w:id="630" w:author="tao huang" w:date="2018-10-28T13:44:00Z">
              <w:r w:rsidR="00CD4AE1" w:rsidRPr="0056537F" w:rsidDel="00F07351">
                <w:rPr>
                  <w:rFonts w:ascii="Times New Roman" w:eastAsia="Times New Roman" w:hAnsi="Times New Roman" w:cs="Times New Roman"/>
                  <w:color w:val="7030A0"/>
                </w:rPr>
                <w:delText xml:space="preserve">using </w:delText>
              </w:r>
            </w:del>
            <w:ins w:id="631" w:author="tao huang" w:date="2018-10-28T13:44:00Z">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ins>
            <w:del w:id="632" w:author="tao huang" w:date="2018-10-28T13:45:00Z">
              <w:r w:rsidR="00CD4AE1" w:rsidRPr="0056537F" w:rsidDel="00A859CB">
                <w:rPr>
                  <w:rFonts w:ascii="Times New Roman" w:eastAsia="Times New Roman" w:hAnsi="Times New Roman" w:cs="Times New Roman"/>
                  <w:color w:val="7030A0"/>
                </w:rPr>
                <w:delText xml:space="preserve">all </w:delText>
              </w:r>
            </w:del>
            <w:ins w:id="633" w:author="tao huang" w:date="2018-10-28T13:45:00Z">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ins>
            <w:r w:rsidR="00CD4AE1" w:rsidRPr="0056537F">
              <w:rPr>
                <w:rFonts w:ascii="Times New Roman" w:eastAsia="Times New Roman" w:hAnsi="Times New Roman" w:cs="Times New Roman"/>
                <w:color w:val="7030A0"/>
              </w:rPr>
              <w:t xml:space="preserve">lowercase </w:t>
            </w:r>
            <w:del w:id="634" w:author="tao huang" w:date="2018-10-28T13:44:00Z">
              <w:r w:rsidR="00CD4AE1" w:rsidRPr="0056537F" w:rsidDel="00F07351">
                <w:rPr>
                  <w:rFonts w:ascii="Times New Roman" w:eastAsia="Times New Roman" w:hAnsi="Times New Roman" w:cs="Times New Roman"/>
                  <w:color w:val="7030A0"/>
                </w:rPr>
                <w:delText xml:space="preserve">and uppercases </w:delText>
              </w:r>
            </w:del>
            <w:r w:rsidR="00CD4AE1" w:rsidRPr="0056537F">
              <w:rPr>
                <w:rFonts w:ascii="Times New Roman" w:eastAsia="Times New Roman" w:hAnsi="Times New Roman" w:cs="Times New Roman"/>
                <w:color w:val="7030A0"/>
              </w:rPr>
              <w:t>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635"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7, </w:t>
            </w:r>
            <w:r w:rsidRPr="003E1E39">
              <w:rPr>
                <w:rFonts w:ascii="Times New Roman" w:eastAsia="Times New Roman" w:hAnsi="Times New Roman" w:cs="Times New Roman"/>
                <w:noProof/>
              </w:rPr>
              <w:t>equation</w:t>
            </w:r>
            <w:r w:rsidRPr="0056537F">
              <w:rPr>
                <w:rFonts w:ascii="Times New Roman" w:eastAsia="Times New Roman" w:hAnsi="Times New Roman" w:cs="Times New Roman"/>
              </w:rPr>
              <w:t xml:space="preserve">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7CD8F71" w:rsidR="00B47DBF" w:rsidRPr="0056537F" w:rsidRDefault="00CD5E07">
            <w:pPr>
              <w:shd w:val="clear" w:color="auto" w:fill="FFFFFF" w:themeFill="background1"/>
              <w:spacing w:after="0" w:line="276" w:lineRule="auto"/>
              <w:rPr>
                <w:rFonts w:ascii="Times New Roman" w:hAnsi="Times New Roman" w:cs="Times New Roman"/>
                <w:color w:val="7030A0"/>
              </w:rPr>
              <w:pPrChange w:id="636" w:author="tao huang" w:date="2018-10-28T21:40:00Z">
                <w:pPr>
                  <w:shd w:val="clear" w:color="auto" w:fill="FFFFFF"/>
                  <w:spacing w:after="0" w:line="276" w:lineRule="auto"/>
                </w:pPr>
              </w:pPrChange>
            </w:pPr>
            <w:ins w:id="637" w:author="tao huang" w:date="2018-10-28T13:45:00Z">
              <w:r>
                <w:rPr>
                  <w:rFonts w:ascii="Times New Roman" w:eastAsia="Times New Roman" w:hAnsi="Times New Roman" w:cs="Times New Roman"/>
                  <w:color w:val="7030A0"/>
                </w:rPr>
                <w:t>Revised</w:t>
              </w:r>
            </w:ins>
            <w:del w:id="638" w:author="tao huang" w:date="2018-10-28T13:45:00Z">
              <w:r w:rsidR="00B47DBF" w:rsidRPr="0056537F" w:rsidDel="00CD5E07">
                <w:rPr>
                  <w:rFonts w:ascii="Times New Roman" w:eastAsia="Times New Roman" w:hAnsi="Times New Roman" w:cs="Times New Roman"/>
                  <w:color w:val="7030A0"/>
                </w:rPr>
                <w:delText>W</w:delText>
              </w:r>
            </w:del>
            <w:del w:id="639" w:author="tao huang" w:date="2018-11-04T12:44:00Z">
              <w:r w:rsidR="00B47DBF" w:rsidRPr="0056537F" w:rsidDel="00B60536">
                <w:rPr>
                  <w:rFonts w:ascii="Times New Roman" w:eastAsia="Times New Roman" w:hAnsi="Times New Roman" w:cs="Times New Roman"/>
                  <w:color w:val="7030A0"/>
                </w:rPr>
                <w:delText>e now use alternative letters t</w:delText>
              </w:r>
            </w:del>
            <w:ins w:id="640" w:author="Didier Soopramanien" w:date="2018-10-24T14:29:00Z">
              <w:del w:id="641" w:author="tao huang" w:date="2018-11-04T12:44:00Z">
                <w:r w:rsidR="002447A6" w:rsidDel="00B60536">
                  <w:rPr>
                    <w:rFonts w:ascii="Times New Roman" w:eastAsia="Times New Roman" w:hAnsi="Times New Roman" w:cs="Times New Roman"/>
                    <w:color w:val="7030A0"/>
                  </w:rPr>
                  <w:delText>o make it easier to distinguish</w:delText>
                </w:r>
              </w:del>
            </w:ins>
            <w:del w:id="642" w:author="tao huang" w:date="2018-11-04T12:44:00Z">
              <w:r w:rsidR="00B47DBF" w:rsidRPr="0056537F" w:rsidDel="00B60536">
                <w:rPr>
                  <w:rFonts w:ascii="Times New Roman" w:eastAsia="Times New Roman" w:hAnsi="Times New Roman" w:cs="Times New Roman"/>
                  <w:color w:val="7030A0"/>
                </w:rPr>
                <w:delText>o make it more readable.</w:delText>
              </w:r>
            </w:del>
          </w:p>
          <w:p w14:paraId="633C34CE" w14:textId="77777777" w:rsidR="00EB3531" w:rsidRPr="0056537F" w:rsidRDefault="0082558B">
            <w:pPr>
              <w:shd w:val="clear" w:color="auto" w:fill="FFFFFF" w:themeFill="background1"/>
              <w:spacing w:after="0" w:line="276" w:lineRule="auto"/>
              <w:rPr>
                <w:rFonts w:ascii="Times New Roman" w:eastAsia="Times New Roman" w:hAnsi="Times New Roman" w:cs="Times New Roman"/>
              </w:rPr>
              <w:pPrChange w:id="64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7: "The estimated bias </w:t>
            </w:r>
            <w:r w:rsidRPr="003E1E39">
              <w:rPr>
                <w:rFonts w:ascii="Times New Roman" w:eastAsia="Times New Roman" w:hAnsi="Times New Roman" w:cs="Times New Roman"/>
                <w:noProof/>
              </w:rPr>
              <w:t>are</w:t>
            </w:r>
            <w:r w:rsidRPr="0056537F">
              <w:rPr>
                <w:rFonts w:ascii="Times New Roman" w:eastAsia="Times New Roman" w:hAnsi="Times New Roman" w:cs="Times New Roman"/>
              </w:rPr>
              <w:t>" should be "</w:t>
            </w:r>
            <w:r w:rsidRPr="003E1E39">
              <w:rPr>
                <w:rFonts w:ascii="Times New Roman" w:eastAsia="Times New Roman" w:hAnsi="Times New Roman" w:cs="Times New Roman"/>
                <w:noProof/>
              </w:rPr>
              <w:t>is</w:t>
            </w:r>
            <w:r w:rsidRPr="0056537F">
              <w:rPr>
                <w:rFonts w:ascii="Times New Roman" w:eastAsia="Times New Roman" w:hAnsi="Times New Roman" w:cs="Times New Roman"/>
              </w:rPr>
              <w:t>"</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xml:space="preserve">- p. 10, </w:t>
            </w:r>
            <w:r w:rsidRPr="003E1E39">
              <w:rPr>
                <w:rFonts w:ascii="Times New Roman" w:eastAsia="Times New Roman" w:hAnsi="Times New Roman" w:cs="Times New Roman"/>
                <w:noProof/>
                <w:shd w:val="clear" w:color="auto" w:fill="FFFFFF" w:themeFill="background1"/>
              </w:rPr>
              <w:t>equation</w:t>
            </w:r>
            <w:r w:rsidRPr="00F31391">
              <w:rPr>
                <w:rFonts w:ascii="Times New Roman" w:eastAsia="Times New Roman" w:hAnsi="Times New Roman" w:cs="Times New Roman"/>
                <w:shd w:val="clear" w:color="auto" w:fill="FFFFFF" w:themeFill="background1"/>
              </w:rPr>
              <w:t>: can be slightly simplified by removing "=\eta, \eta"</w:t>
            </w:r>
            <w:r w:rsidRPr="0056537F">
              <w:rPr>
                <w:rFonts w:ascii="Times New Roman" w:eastAsia="Times New Roman" w:hAnsi="Times New Roman" w:cs="Times New Roman"/>
              </w:rPr>
              <w:br/>
            </w:r>
          </w:p>
          <w:p w14:paraId="22E42949" w14:textId="4EBB6440" w:rsidR="00EB3531" w:rsidRPr="00F31391" w:rsidRDefault="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w:t>
            </w:r>
            <w:ins w:id="644" w:author="tao huang" w:date="2018-10-28T13:46:00Z">
              <w:r w:rsidR="00A619FC">
                <w:rPr>
                  <w:rFonts w:ascii="Times New Roman" w:hAnsi="Times New Roman" w:cs="Times New Roman"/>
                  <w:color w:val="7030A0"/>
                </w:rPr>
                <w:t>we thin</w:t>
              </w:r>
            </w:ins>
            <w:ins w:id="645" w:author="tao huang" w:date="2018-10-28T13:47:00Z">
              <w:r w:rsidR="00A619FC">
                <w:rPr>
                  <w:rFonts w:ascii="Times New Roman" w:hAnsi="Times New Roman" w:cs="Times New Roman"/>
                  <w:color w:val="7030A0"/>
                </w:rPr>
                <w:t xml:space="preserve">k </w:t>
              </w:r>
              <w:r w:rsidR="00A619FC" w:rsidRPr="003E1E39">
                <w:rPr>
                  <w:rFonts w:ascii="Times New Roman" w:hAnsi="Times New Roman" w:cs="Times New Roman"/>
                  <w:noProof/>
                  <w:color w:val="7030A0"/>
                </w:rPr>
                <w:t>possibly</w:t>
              </w:r>
              <w:r w:rsidR="00A619FC">
                <w:rPr>
                  <w:rFonts w:ascii="Times New Roman" w:hAnsi="Times New Roman" w:cs="Times New Roman"/>
                  <w:color w:val="7030A0"/>
                </w:rPr>
                <w:t xml:space="preserve"> </w:t>
              </w:r>
            </w:ins>
            <w:del w:id="646" w:author="tao huang" w:date="2018-10-28T13:47:00Z">
              <w:r w:rsidRPr="00F31391" w:rsidDel="00A619FC">
                <w:rPr>
                  <w:rFonts w:ascii="Times New Roman" w:hAnsi="Times New Roman" w:cs="Times New Roman"/>
                  <w:color w:val="7030A0"/>
                </w:rPr>
                <w:delText xml:space="preserve">perhaps </w:delText>
              </w:r>
            </w:del>
            <w:r w:rsidRPr="00F31391">
              <w:rPr>
                <w:rFonts w:ascii="Times New Roman" w:hAnsi="Times New Roman" w:cs="Times New Roman"/>
                <w:color w:val="7030A0"/>
              </w:rPr>
              <w:t xml:space="preserve">it </w:t>
            </w:r>
            <w:del w:id="647" w:author="tao huang" w:date="2018-10-28T13:47:00Z">
              <w:r w:rsidRPr="00F31391" w:rsidDel="00A619FC">
                <w:rPr>
                  <w:rFonts w:ascii="Times New Roman" w:hAnsi="Times New Roman" w:cs="Times New Roman"/>
                  <w:color w:val="7030A0"/>
                </w:rPr>
                <w:delText xml:space="preserve">is </w:delText>
              </w:r>
            </w:del>
            <w:ins w:id="648" w:author="tao huang" w:date="2018-10-28T13:47:00Z">
              <w:r w:rsidR="00A619FC">
                <w:rPr>
                  <w:rFonts w:ascii="Times New Roman" w:hAnsi="Times New Roman" w:cs="Times New Roman"/>
                  <w:color w:val="7030A0"/>
                </w:rPr>
                <w:t>could</w:t>
              </w:r>
              <w:r w:rsidR="00A619FC" w:rsidRPr="00F31391">
                <w:rPr>
                  <w:rFonts w:ascii="Times New Roman" w:hAnsi="Times New Roman" w:cs="Times New Roman"/>
                  <w:color w:val="7030A0"/>
                </w:rPr>
                <w:t xml:space="preserve"> </w:t>
              </w:r>
            </w:ins>
            <w:r w:rsidRPr="00F31391">
              <w:rPr>
                <w:rFonts w:ascii="Times New Roman" w:hAnsi="Times New Roman" w:cs="Times New Roman"/>
                <w:color w:val="7030A0"/>
              </w:rPr>
              <w:t xml:space="preserve">more </w:t>
            </w:r>
            <w:ins w:id="649" w:author="tao huang" w:date="2018-10-28T13:47:00Z">
              <w:r w:rsidR="00A619FC">
                <w:rPr>
                  <w:rFonts w:ascii="Times New Roman" w:hAnsi="Times New Roman" w:cs="Times New Roman"/>
                  <w:color w:val="7030A0"/>
                </w:rPr>
                <w:t xml:space="preserve">be </w:t>
              </w:r>
            </w:ins>
            <w:r w:rsidRPr="00F31391">
              <w:rPr>
                <w:rFonts w:ascii="Times New Roman" w:hAnsi="Times New Roman" w:cs="Times New Roman"/>
                <w:color w:val="7030A0"/>
              </w:rPr>
              <w:t>readable if</w:t>
            </w:r>
            <w:ins w:id="650" w:author="Didier Soopramanien" w:date="2018-10-24T14:30:00Z">
              <w:r w:rsidR="005610BF">
                <w:rPr>
                  <w:rFonts w:ascii="Times New Roman" w:hAnsi="Times New Roman" w:cs="Times New Roman"/>
                  <w:color w:val="7030A0"/>
                </w:rPr>
                <w:t xml:space="preserve"> we </w:t>
              </w:r>
              <w:del w:id="651" w:author="tao huang" w:date="2018-10-28T13:49:00Z">
                <w:r w:rsidR="005610BF" w:rsidDel="00D4448A">
                  <w:rPr>
                    <w:rFonts w:ascii="Times New Roman" w:hAnsi="Times New Roman" w:cs="Times New Roman"/>
                    <w:color w:val="7030A0"/>
                  </w:rPr>
                  <w:delText>use</w:delText>
                </w:r>
              </w:del>
            </w:ins>
            <w:ins w:id="652" w:author="tao huang" w:date="2018-10-28T13:49:00Z">
              <w:r w:rsidR="00D4448A">
                <w:rPr>
                  <w:rFonts w:ascii="Times New Roman" w:hAnsi="Times New Roman" w:cs="Times New Roman"/>
                  <w:color w:val="7030A0"/>
                </w:rPr>
                <w:t>keep it</w:t>
              </w:r>
            </w:ins>
            <w:ins w:id="653" w:author="tao huang" w:date="2018-11-04T12:44:00Z">
              <w:r w:rsidR="00B60536">
                <w:rPr>
                  <w:rFonts w:ascii="Times New Roman" w:hAnsi="Times New Roman" w:cs="Times New Roman"/>
                  <w:color w:val="7030A0"/>
                </w:rPr>
                <w:t>.</w:t>
              </w:r>
            </w:ins>
            <w:ins w:id="654" w:author="Didier Soopramanien" w:date="2018-10-24T14:30:00Z">
              <w:del w:id="655" w:author="tao huang" w:date="2018-10-28T13:49:00Z">
                <w:r w:rsidR="005610BF" w:rsidDel="00D4448A">
                  <w:rPr>
                    <w:rFonts w:ascii="Times New Roman" w:hAnsi="Times New Roman" w:cs="Times New Roman"/>
                    <w:color w:val="7030A0"/>
                  </w:rPr>
                  <w:delText xml:space="preserve"> </w:delText>
                </w:r>
              </w:del>
            </w:ins>
            <w:del w:id="656" w:author="Didier Soopramanien" w:date="2018-10-24T14:30:00Z">
              <w:r w:rsidRPr="00F31391" w:rsidDel="005610BF">
                <w:rPr>
                  <w:rFonts w:ascii="Times New Roman" w:hAnsi="Times New Roman" w:cs="Times New Roman"/>
                  <w:color w:val="7030A0"/>
                </w:rPr>
                <w:delText xml:space="preserve"> with</w:delText>
              </w:r>
            </w:del>
            <w:del w:id="657" w:author="tao huang" w:date="2018-10-28T13:49:00Z">
              <w:r w:rsidRPr="00F31391" w:rsidDel="00D4448A">
                <w:rPr>
                  <w:rFonts w:ascii="Times New Roman" w:hAnsi="Times New Roman" w:cs="Times New Roman"/>
                  <w:color w:val="7030A0"/>
                </w:rPr>
                <w:delText xml:space="preserve"> </w:delText>
              </w:r>
              <w:r w:rsidRPr="00F31391" w:rsidDel="00D4448A">
                <w:rPr>
                  <w:rFonts w:ascii="Times New Roman" w:eastAsia="Times New Roman" w:hAnsi="Times New Roman" w:cs="Times New Roman"/>
                  <w:color w:val="7030A0"/>
                  <w:shd w:val="clear" w:color="auto" w:fill="FFFFFF" w:themeFill="background1"/>
                </w:rPr>
                <w:delText>\</w:delText>
              </w:r>
              <w:r w:rsidRPr="00F31391" w:rsidDel="00D4448A">
                <w:rPr>
                  <w:rFonts w:ascii="Times New Roman" w:hAnsi="Times New Roman" w:cs="Times New Roman"/>
                  <w:color w:val="7030A0"/>
                </w:rPr>
                <w:delText xml:space="preserve">eta </w:delText>
              </w:r>
            </w:del>
          </w:p>
          <w:p w14:paraId="4B4A6B40" w14:textId="49A2D828" w:rsidR="00EB3531" w:rsidRPr="0056537F" w:rsidRDefault="0082558B">
            <w:pPr>
              <w:shd w:val="clear" w:color="auto" w:fill="FFFFFF" w:themeFill="background1"/>
              <w:spacing w:after="0" w:line="276" w:lineRule="auto"/>
              <w:rPr>
                <w:rFonts w:ascii="Times New Roman" w:eastAsia="Times New Roman" w:hAnsi="Times New Roman" w:cs="Times New Roman"/>
                <w:color w:val="7030A0"/>
              </w:rPr>
              <w:pPrChange w:id="65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20: Figure 3(c) is not "in the </w:t>
            </w:r>
            <w:bookmarkStart w:id="659" w:name="_Hlk525233128"/>
            <w:r w:rsidRPr="0056537F">
              <w:rPr>
                <w:rFonts w:ascii="Times New Roman" w:eastAsia="Times New Roman" w:hAnsi="Times New Roman" w:cs="Times New Roman"/>
              </w:rPr>
              <w:t xml:space="preserve">bottom-right </w:t>
            </w:r>
            <w:bookmarkEnd w:id="659"/>
            <w:r w:rsidRPr="0056537F">
              <w:rPr>
                <w:rFonts w:ascii="Times New Roman" w:eastAsia="Times New Roman" w:hAnsi="Times New Roman" w:cs="Times New Roman"/>
              </w:rPr>
              <w:t>corner</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del w:id="660" w:author="tao huang" w:date="2018-11-04T12:44:00Z">
              <w:r w:rsidR="00EB3531" w:rsidRPr="0056537F" w:rsidDel="00B60536">
                <w:rPr>
                  <w:rFonts w:ascii="Times New Roman" w:eastAsia="Times New Roman" w:hAnsi="Times New Roman" w:cs="Times New Roman"/>
                  <w:color w:val="7030A0"/>
                </w:rPr>
                <w:delText>Revised</w:delText>
              </w:r>
            </w:del>
            <w:ins w:id="661" w:author="tao huang" w:date="2018-11-04T12:44:00Z">
              <w:r w:rsidR="00B60536">
                <w:rPr>
                  <w:rFonts w:ascii="Times New Roman" w:eastAsia="Times New Roman" w:hAnsi="Times New Roman" w:cs="Times New Roman"/>
                  <w:color w:val="7030A0"/>
                </w:rPr>
                <w:t>We have now removed the p</w:t>
              </w:r>
            </w:ins>
            <w:ins w:id="662" w:author="tao huang" w:date="2018-11-04T12:45:00Z">
              <w:r w:rsidR="00B60536">
                <w:rPr>
                  <w:rFonts w:ascii="Times New Roman" w:eastAsia="Times New Roman" w:hAnsi="Times New Roman" w:cs="Times New Roman"/>
                  <w:color w:val="7030A0"/>
                </w:rPr>
                <w:t>revious Figure (3)</w:t>
              </w:r>
              <w:r w:rsidR="00102BE1">
                <w:rPr>
                  <w:rFonts w:ascii="Times New Roman" w:eastAsia="Times New Roman" w:hAnsi="Times New Roman" w:cs="Times New Roman"/>
                  <w:color w:val="7030A0"/>
                </w:rPr>
                <w:t xml:space="preserve">. </w:t>
              </w:r>
            </w:ins>
            <w:del w:id="663" w:author="tao huang" w:date="2018-11-04T12:45:00Z">
              <w:r w:rsidR="00EB3531" w:rsidRPr="0056537F" w:rsidDel="00B60536">
                <w:rPr>
                  <w:rFonts w:ascii="Times New Roman" w:eastAsia="Times New Roman" w:hAnsi="Times New Roman" w:cs="Times New Roman"/>
                  <w:color w:val="7030A0"/>
                </w:rPr>
                <w:delText xml:space="preserve">. </w:delText>
              </w:r>
            </w:del>
            <w:del w:id="664" w:author="tao huang" w:date="2018-11-04T12:44:00Z">
              <w:r w:rsidR="00386456" w:rsidRPr="0056537F" w:rsidDel="00B60536">
                <w:rPr>
                  <w:rFonts w:ascii="Times New Roman" w:eastAsia="Times New Roman" w:hAnsi="Times New Roman" w:cs="Times New Roman"/>
                  <w:color w:val="7030A0"/>
                </w:rPr>
                <w:delText>Also, w</w:delText>
              </w:r>
            </w:del>
            <w:del w:id="665" w:author="tao huang" w:date="2018-11-04T12:45:00Z">
              <w:r w:rsidR="00EB3531" w:rsidRPr="0056537F" w:rsidDel="00B60536">
                <w:rPr>
                  <w:rFonts w:ascii="Times New Roman" w:eastAsia="Times New Roman" w:hAnsi="Times New Roman" w:cs="Times New Roman"/>
                  <w:color w:val="7030A0"/>
                </w:rPr>
                <w:delText xml:space="preserve">e </w:delText>
              </w:r>
              <w:r w:rsidR="00386456" w:rsidRPr="0056537F" w:rsidDel="00B60536">
                <w:rPr>
                  <w:rFonts w:ascii="Times New Roman" w:eastAsia="Times New Roman" w:hAnsi="Times New Roman" w:cs="Times New Roman"/>
                  <w:color w:val="7030A0"/>
                </w:rPr>
                <w:delText>no longer</w:delText>
              </w:r>
              <w:r w:rsidR="00EB3531" w:rsidRPr="0056537F" w:rsidDel="00B60536">
                <w:rPr>
                  <w:rFonts w:ascii="Times New Roman" w:eastAsia="Times New Roman" w:hAnsi="Times New Roman" w:cs="Times New Roman"/>
                  <w:color w:val="7030A0"/>
                </w:rPr>
                <w:delText xml:space="preserve"> show </w:delText>
              </w:r>
              <w:r w:rsidR="00386456" w:rsidRPr="0056537F" w:rsidDel="00B60536">
                <w:rPr>
                  <w:rFonts w:ascii="Times New Roman" w:eastAsia="Times New Roman" w:hAnsi="Times New Roman" w:cs="Times New Roman"/>
                  <w:color w:val="7030A0"/>
                </w:rPr>
                <w:delText xml:space="preserve">the boxplot for the ADL-EWC-IC model using </w:delText>
              </w:r>
              <w:r w:rsidR="00EB3531" w:rsidRPr="0056537F" w:rsidDel="00B60536">
                <w:rPr>
                  <w:rFonts w:ascii="Times New Roman" w:eastAsia="Times New Roman" w:hAnsi="Times New Roman" w:cs="Times New Roman"/>
                  <w:color w:val="7030A0"/>
                </w:rPr>
                <w:delText xml:space="preserve">Figure 3(c) </w:delText>
              </w:r>
              <w:r w:rsidR="00386456" w:rsidRPr="0056537F" w:rsidDel="00102BE1">
                <w:rPr>
                  <w:rFonts w:ascii="Times New Roman" w:eastAsia="Times New Roman" w:hAnsi="Times New Roman" w:cs="Times New Roman"/>
                  <w:color w:val="7030A0"/>
                </w:rPr>
                <w:delText>because</w:delText>
              </w:r>
              <w:r w:rsidR="00EB3531" w:rsidRPr="0056537F" w:rsidDel="00102BE1">
                <w:rPr>
                  <w:rFonts w:ascii="Times New Roman" w:eastAsia="Times New Roman" w:hAnsi="Times New Roman" w:cs="Times New Roman"/>
                  <w:color w:val="7030A0"/>
                </w:rPr>
                <w:delText xml:space="preserve"> w</w:delText>
              </w:r>
            </w:del>
            <w:ins w:id="666" w:author="tao huang" w:date="2018-11-04T12:45:00Z">
              <w:r w:rsidR="00102BE1">
                <w:rPr>
                  <w:rFonts w:ascii="Times New Roman" w:eastAsia="Times New Roman" w:hAnsi="Times New Roman" w:cs="Times New Roman"/>
                  <w:color w:val="7030A0"/>
                </w:rPr>
                <w:t>W</w:t>
              </w:r>
            </w:ins>
            <w:r w:rsidR="00EB3531" w:rsidRPr="0056537F">
              <w:rPr>
                <w:rFonts w:ascii="Times New Roman" w:eastAsia="Times New Roman" w:hAnsi="Times New Roman" w:cs="Times New Roman"/>
                <w:color w:val="7030A0"/>
              </w:rPr>
              <w:t xml:space="preserve">e </w:t>
            </w:r>
            <w:ins w:id="667" w:author="tao huang" w:date="2018-11-04T12:45:00Z">
              <w:r w:rsidR="00B60536">
                <w:rPr>
                  <w:rFonts w:ascii="Times New Roman" w:eastAsia="Times New Roman" w:hAnsi="Times New Roman" w:cs="Times New Roman"/>
                  <w:color w:val="7030A0"/>
                </w:rPr>
                <w:t xml:space="preserve">now </w:t>
              </w:r>
            </w:ins>
            <w:ins w:id="668" w:author="tao huang" w:date="2018-10-28T13:49:00Z">
              <w:r w:rsidR="0072146C">
                <w:rPr>
                  <w:rFonts w:ascii="Times New Roman" w:eastAsia="Times New Roman" w:hAnsi="Times New Roman" w:cs="Times New Roman"/>
                  <w:color w:val="7030A0"/>
                </w:rPr>
                <w:t>focus on the ADL-</w:t>
              </w:r>
              <w:r w:rsidR="0072146C" w:rsidRPr="003E1E39">
                <w:rPr>
                  <w:rFonts w:ascii="Times New Roman" w:eastAsia="Times New Roman" w:hAnsi="Times New Roman" w:cs="Times New Roman"/>
                  <w:noProof/>
                  <w:color w:val="7030A0"/>
                </w:rPr>
                <w:t>intra</w:t>
              </w:r>
              <w:r w:rsidR="0072146C">
                <w:rPr>
                  <w:rFonts w:ascii="Times New Roman" w:eastAsia="Times New Roman" w:hAnsi="Times New Roman" w:cs="Times New Roman"/>
                  <w:color w:val="7030A0"/>
                </w:rPr>
                <w:t>-EWC method and the ADL-int</w:t>
              </w:r>
            </w:ins>
            <w:ins w:id="669" w:author="tao huang" w:date="2018-10-28T13:50:00Z">
              <w:r w:rsidR="0072146C">
                <w:rPr>
                  <w:rFonts w:ascii="Times New Roman" w:eastAsia="Times New Roman" w:hAnsi="Times New Roman" w:cs="Times New Roman"/>
                  <w:color w:val="7030A0"/>
                </w:rPr>
                <w:t>ra-IC method</w:t>
              </w:r>
            </w:ins>
            <w:ins w:id="670" w:author="tao huang" w:date="2018-11-04T12:45:00Z">
              <w:r w:rsidR="00102BE1">
                <w:rPr>
                  <w:rFonts w:ascii="Times New Roman" w:eastAsia="Times New Roman" w:hAnsi="Times New Roman" w:cs="Times New Roman"/>
                  <w:color w:val="7030A0"/>
                </w:rPr>
                <w:t>. W</w:t>
              </w:r>
              <w:r w:rsidR="00B60536">
                <w:rPr>
                  <w:rFonts w:ascii="Times New Roman" w:eastAsia="Times New Roman" w:hAnsi="Times New Roman" w:cs="Times New Roman"/>
                  <w:color w:val="7030A0"/>
                </w:rPr>
                <w:t xml:space="preserve">e </w:t>
              </w:r>
            </w:ins>
            <w:ins w:id="671" w:author="tao huang" w:date="2018-10-28T13:50:00Z">
              <w:r w:rsidR="0072146C">
                <w:rPr>
                  <w:rFonts w:ascii="Times New Roman" w:eastAsia="Times New Roman" w:hAnsi="Times New Roman" w:cs="Times New Roman"/>
                  <w:color w:val="7030A0"/>
                </w:rPr>
                <w:t xml:space="preserve">only </w:t>
              </w:r>
            </w:ins>
            <w:del w:id="672" w:author="tao huang" w:date="2018-10-28T13:50:00Z">
              <w:r w:rsidR="00EB3531" w:rsidRPr="0056537F" w:rsidDel="0072146C">
                <w:rPr>
                  <w:rFonts w:ascii="Times New Roman" w:eastAsia="Times New Roman" w:hAnsi="Times New Roman" w:cs="Times New Roman"/>
                  <w:color w:val="7030A0"/>
                </w:rPr>
                <w:delText xml:space="preserve">now </w:delText>
              </w:r>
            </w:del>
            <w:r w:rsidR="00EB3531" w:rsidRPr="0056537F">
              <w:rPr>
                <w:rFonts w:ascii="Times New Roman" w:eastAsia="Times New Roman" w:hAnsi="Times New Roman" w:cs="Times New Roman"/>
                <w:color w:val="7030A0"/>
              </w:rPr>
              <w:t xml:space="preserve">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w:t>
            </w:r>
            <w:ins w:id="673" w:author="tao huang" w:date="2018-11-04T12:45:00Z">
              <w:r w:rsidR="00102BE1">
                <w:rPr>
                  <w:rFonts w:ascii="Times New Roman" w:eastAsia="Times New Roman" w:hAnsi="Times New Roman" w:cs="Times New Roman"/>
                  <w:color w:val="7030A0"/>
                </w:rPr>
                <w:t xml:space="preserve"> and</w:t>
              </w:r>
            </w:ins>
            <w:ins w:id="674" w:author="tao huang" w:date="2018-11-04T12:46:00Z">
              <w:r w:rsidR="00102BE1">
                <w:rPr>
                  <w:rFonts w:ascii="Times New Roman" w:eastAsia="Times New Roman" w:hAnsi="Times New Roman" w:cs="Times New Roman"/>
                  <w:color w:val="7030A0"/>
                </w:rPr>
                <w:t xml:space="preserve"> thus we do not show its details.</w:t>
              </w:r>
            </w:ins>
            <w:del w:id="675" w:author="tao huang" w:date="2018-11-04T12:45:00Z">
              <w:r w:rsidR="00386456" w:rsidRPr="0056537F" w:rsidDel="00102BE1">
                <w:rPr>
                  <w:rFonts w:ascii="Times New Roman" w:eastAsia="Times New Roman" w:hAnsi="Times New Roman" w:cs="Times New Roman"/>
                  <w:color w:val="7030A0"/>
                </w:rPr>
                <w:delText xml:space="preserve">.   </w:delText>
              </w:r>
            </w:del>
          </w:p>
          <w:p w14:paraId="54B56FA6" w14:textId="2F4EA2E3" w:rsidR="00EB3531" w:rsidDel="009A4B4C" w:rsidRDefault="0094211C">
            <w:pPr>
              <w:shd w:val="clear" w:color="auto" w:fill="FFFFFF" w:themeFill="background1"/>
              <w:spacing w:after="0" w:line="276" w:lineRule="auto"/>
              <w:rPr>
                <w:del w:id="676" w:author="tao huang" w:date="2018-10-28T13:50:00Z"/>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76CBBAB3" w14:textId="00C655E0" w:rsidR="009A4B4C" w:rsidRDefault="009A4B4C">
            <w:pPr>
              <w:shd w:val="clear" w:color="auto" w:fill="FFFFFF" w:themeFill="background1"/>
              <w:spacing w:after="0" w:line="276" w:lineRule="auto"/>
              <w:rPr>
                <w:ins w:id="677" w:author="tao huang" w:date="2018-11-04T10:50:00Z"/>
                <w:rFonts w:ascii="Times New Roman" w:eastAsia="Times New Roman" w:hAnsi="Times New Roman" w:cs="Times New Roman"/>
                <w:color w:val="7030A0"/>
              </w:rPr>
            </w:pPr>
          </w:p>
          <w:p w14:paraId="260AD097" w14:textId="329E19E0" w:rsidR="009A4B4C" w:rsidRPr="0056537F" w:rsidRDefault="00C54B0A">
            <w:pPr>
              <w:shd w:val="clear" w:color="auto" w:fill="FFFFFF" w:themeFill="background1"/>
              <w:spacing w:after="0" w:line="276" w:lineRule="auto"/>
              <w:rPr>
                <w:ins w:id="678" w:author="tao huang" w:date="2018-11-04T10:50:00Z"/>
                <w:rFonts w:ascii="Times New Roman" w:eastAsia="Times New Roman" w:hAnsi="Times New Roman" w:cs="Times New Roman"/>
                <w:color w:val="7030A0"/>
              </w:rPr>
              <w:pPrChange w:id="679" w:author="tao huang" w:date="2018-10-28T21:40:00Z">
                <w:pPr>
                  <w:shd w:val="clear" w:color="auto" w:fill="FFFFFF"/>
                  <w:spacing w:after="0" w:line="276" w:lineRule="auto"/>
                </w:pPr>
              </w:pPrChange>
            </w:pPr>
            <w:ins w:id="680" w:author="tao huang" w:date="2018-11-04T12:46:00Z">
              <w:r>
                <w:rPr>
                  <w:rFonts w:ascii="Times New Roman" w:eastAsia="Times New Roman" w:hAnsi="Times New Roman" w:cs="Times New Roman"/>
                  <w:color w:val="7030A0"/>
                </w:rPr>
                <w:t xml:space="preserve">  </w:t>
              </w:r>
            </w:ins>
            <w:bookmarkStart w:id="681" w:name="_GoBack"/>
            <w:bookmarkEnd w:id="681"/>
          </w:p>
          <w:p w14:paraId="452394F8" w14:textId="740AFD91"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682" w:author="tao huang" w:date="2018-10-28T21:40:00Z">
                <w:pPr>
                  <w:shd w:val="clear" w:color="auto" w:fill="FFFFFF"/>
                  <w:spacing w:after="0" w:line="276" w:lineRule="auto"/>
                </w:pPr>
              </w:pPrChange>
            </w:pPr>
            <w:del w:id="683" w:author="tao huang" w:date="2018-10-28T13:50:00Z">
              <w:r w:rsidRPr="0056537F" w:rsidDel="0072146C">
                <w:rPr>
                  <w:rFonts w:ascii="Times New Roman" w:eastAsia="Times New Roman" w:hAnsi="Times New Roman" w:cs="Times New Roman"/>
                </w:rPr>
                <w:br/>
              </w:r>
            </w:del>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lastRenderedPageBreak/>
              <w:t>Main Comments:</w:t>
            </w:r>
            <w:r w:rsidRPr="0056537F">
              <w:rPr>
                <w:rFonts w:ascii="Times New Roman" w:eastAsia="Times New Roman" w:hAnsi="Times New Roman" w:cs="Times New Roman"/>
              </w:rPr>
              <w:br/>
              <w:t xml:space="preserve">1.     I found the structure of this paper very confusing. For example, the introduction and literature review section </w:t>
            </w:r>
            <w:r w:rsidRPr="003E1E39">
              <w:rPr>
                <w:rFonts w:ascii="Times New Roman" w:eastAsia="Times New Roman" w:hAnsi="Times New Roman" w:cs="Times New Roman"/>
                <w:noProof/>
              </w:rPr>
              <w:t>are very poorly written</w:t>
            </w:r>
            <w:r w:rsidRPr="0056537F">
              <w:rPr>
                <w:rFonts w:ascii="Times New Roman" w:eastAsia="Times New Roman" w:hAnsi="Times New Roman" w:cs="Times New Roman"/>
              </w:rPr>
              <w:t xml:space="preserve"> with many overlaps and repetitions that are not at all informative for the reader. The contribution of the paper, as outlined, is very weak.</w:t>
            </w:r>
          </w:p>
          <w:p w14:paraId="4A35BD3A" w14:textId="77777777" w:rsidR="00E87768" w:rsidRPr="0056537F" w:rsidRDefault="00E87768">
            <w:pPr>
              <w:shd w:val="clear" w:color="auto" w:fill="FFFFFF" w:themeFill="background1"/>
              <w:spacing w:after="0" w:line="276" w:lineRule="auto"/>
              <w:rPr>
                <w:rFonts w:ascii="Times New Roman" w:eastAsia="Times New Roman" w:hAnsi="Times New Roman" w:cs="Times New Roman"/>
              </w:rPr>
              <w:pPrChange w:id="684" w:author="tao huang" w:date="2018-10-28T21:40:00Z">
                <w:pPr>
                  <w:shd w:val="clear" w:color="auto" w:fill="FFFFFF"/>
                  <w:spacing w:after="0" w:line="276" w:lineRule="auto"/>
                </w:pPr>
              </w:pPrChange>
            </w:pPr>
          </w:p>
          <w:p w14:paraId="366B292A" w14:textId="232A781D" w:rsidR="002A2D82" w:rsidRPr="0056537F" w:rsidRDefault="009A4B4C">
            <w:pPr>
              <w:shd w:val="clear" w:color="auto" w:fill="FFFFFF" w:themeFill="background1"/>
              <w:spacing w:after="0" w:line="276" w:lineRule="auto"/>
              <w:rPr>
                <w:rFonts w:ascii="Times New Roman" w:eastAsia="Times New Roman" w:hAnsi="Times New Roman" w:cs="Times New Roman"/>
                <w:color w:val="7030A0"/>
              </w:rPr>
              <w:pPrChange w:id="685" w:author="tao huang" w:date="2018-10-28T21:40:00Z">
                <w:pPr>
                  <w:shd w:val="clear" w:color="auto" w:fill="FFFFFF"/>
                  <w:spacing w:after="0" w:line="276" w:lineRule="auto"/>
                </w:pPr>
              </w:pPrChange>
            </w:pPr>
            <w:ins w:id="686" w:author="tao huang" w:date="2018-11-04T10:50:00Z">
              <w:r w:rsidRPr="009A4B4C">
                <w:rPr>
                  <w:rFonts w:ascii="Times New Roman" w:eastAsia="Times New Roman" w:hAnsi="Times New Roman" w:cs="Times New Roman"/>
                  <w:color w:val="7030A0"/>
                </w:rPr>
                <w:t xml:space="preserve">We have now completely revised </w:t>
              </w:r>
            </w:ins>
            <w:del w:id="687" w:author="tao huang" w:date="2018-11-04T10:50:00Z">
              <w:r w:rsidR="00E87768" w:rsidRPr="0056537F" w:rsidDel="009A4B4C">
                <w:rPr>
                  <w:rFonts w:ascii="Times New Roman" w:eastAsia="Times New Roman" w:hAnsi="Times New Roman" w:cs="Times New Roman"/>
                  <w:color w:val="7030A0"/>
                </w:rPr>
                <w:delText xml:space="preserve">We </w:delText>
              </w:r>
            </w:del>
            <w:del w:id="688" w:author="tao huang" w:date="2018-11-04T10:49:00Z">
              <w:r w:rsidR="00CA1939" w:rsidDel="009A4B4C">
                <w:rPr>
                  <w:rFonts w:ascii="Times New Roman" w:eastAsia="Times New Roman" w:hAnsi="Times New Roman" w:cs="Times New Roman"/>
                  <w:color w:val="7030A0"/>
                </w:rPr>
                <w:delText xml:space="preserve">now </w:delText>
              </w:r>
            </w:del>
            <w:del w:id="689" w:author="tao huang" w:date="2018-11-04T10:50:00Z">
              <w:r w:rsidR="002A2D82" w:rsidRPr="0056537F" w:rsidDel="009A4B4C">
                <w:rPr>
                  <w:rFonts w:ascii="Times New Roman" w:eastAsia="Times New Roman" w:hAnsi="Times New Roman" w:cs="Times New Roman"/>
                  <w:color w:val="7030A0"/>
                </w:rPr>
                <w:delText>revise</w:delText>
              </w:r>
            </w:del>
            <w:ins w:id="690" w:author="Didier Soopramanien" w:date="2018-10-24T14:34:00Z">
              <w:del w:id="691" w:author="tao huang" w:date="2018-11-04T10:50:00Z">
                <w:r w:rsidR="00695D64" w:rsidDel="009A4B4C">
                  <w:rPr>
                    <w:rFonts w:ascii="Times New Roman" w:eastAsia="Times New Roman" w:hAnsi="Times New Roman" w:cs="Times New Roman"/>
                    <w:color w:val="7030A0"/>
                  </w:rPr>
                  <w:delText>d</w:delText>
                </w:r>
              </w:del>
            </w:ins>
            <w:del w:id="692" w:author="tao huang" w:date="2018-11-04T10:50:00Z">
              <w:r w:rsidR="002A2D82" w:rsidRPr="0056537F" w:rsidDel="009A4B4C">
                <w:rPr>
                  <w:rFonts w:ascii="Times New Roman" w:eastAsia="Times New Roman" w:hAnsi="Times New Roman" w:cs="Times New Roman"/>
                  <w:color w:val="7030A0"/>
                </w:rPr>
                <w:delText xml:space="preserve"> </w:delText>
              </w:r>
            </w:del>
            <w:r w:rsidR="002A2D82" w:rsidRPr="0056537F">
              <w:rPr>
                <w:rFonts w:ascii="Times New Roman" w:eastAsia="Times New Roman" w:hAnsi="Times New Roman" w:cs="Times New Roman"/>
                <w:color w:val="7030A0"/>
              </w:rPr>
              <w:t>the</w:t>
            </w:r>
            <w:r w:rsidR="00CA1939">
              <w:rPr>
                <w:rFonts w:ascii="Times New Roman" w:eastAsia="Times New Roman" w:hAnsi="Times New Roman" w:cs="Times New Roman"/>
                <w:color w:val="7030A0"/>
              </w:rPr>
              <w:t xml:space="preserve"> structure of the paper </w:t>
            </w:r>
            <w:del w:id="693" w:author="Didier Soopramanien" w:date="2018-10-24T14:30:00Z">
              <w:r w:rsidR="00CA1939" w:rsidRPr="003E1E39" w:rsidDel="005610BF">
                <w:rPr>
                  <w:rFonts w:ascii="Times New Roman" w:eastAsia="Times New Roman" w:hAnsi="Times New Roman" w:cs="Times New Roman"/>
                  <w:noProof/>
                  <w:color w:val="7030A0"/>
                </w:rPr>
                <w:delText>and highlight the contribution.</w:delText>
              </w:r>
            </w:del>
            <w:ins w:id="694" w:author="Didier Soopramanien" w:date="2018-10-24T14:30:00Z">
              <w:r w:rsidR="005610BF" w:rsidRPr="003E1E39">
                <w:rPr>
                  <w:rFonts w:ascii="Times New Roman" w:eastAsia="Times New Roman" w:hAnsi="Times New Roman" w:cs="Times New Roman"/>
                  <w:noProof/>
                  <w:color w:val="7030A0"/>
                </w:rPr>
                <w:t>and</w:t>
              </w:r>
              <w:r w:rsidR="005610BF">
                <w:rPr>
                  <w:rFonts w:ascii="Times New Roman" w:eastAsia="Times New Roman" w:hAnsi="Times New Roman" w:cs="Times New Roman"/>
                  <w:color w:val="7030A0"/>
                </w:rPr>
                <w:t xml:space="preserve"> more </w:t>
              </w:r>
              <w:r w:rsidR="005610BF" w:rsidRPr="003E1E39">
                <w:rPr>
                  <w:rFonts w:ascii="Times New Roman" w:eastAsia="Times New Roman" w:hAnsi="Times New Roman" w:cs="Times New Roman"/>
                  <w:noProof/>
                  <w:color w:val="7030A0"/>
                </w:rPr>
                <w:t>importantly</w:t>
              </w:r>
              <w:r w:rsidR="005610BF">
                <w:rPr>
                  <w:rFonts w:ascii="Times New Roman" w:eastAsia="Times New Roman" w:hAnsi="Times New Roman" w:cs="Times New Roman"/>
                  <w:color w:val="7030A0"/>
                </w:rPr>
                <w:t xml:space="preserve"> w</w:t>
              </w:r>
              <w:r w:rsidR="00352E5D">
                <w:rPr>
                  <w:rFonts w:ascii="Times New Roman" w:eastAsia="Times New Roman" w:hAnsi="Times New Roman" w:cs="Times New Roman"/>
                  <w:color w:val="7030A0"/>
                </w:rPr>
                <w:t>e</w:t>
              </w:r>
            </w:ins>
            <w:ins w:id="695" w:author="Didier Soopramanien" w:date="2018-10-24T14:31:00Z">
              <w:r w:rsidR="00352E5D">
                <w:rPr>
                  <w:rFonts w:ascii="Times New Roman" w:eastAsia="Times New Roman" w:hAnsi="Times New Roman" w:cs="Times New Roman"/>
                  <w:color w:val="7030A0"/>
                </w:rPr>
                <w:t xml:space="preserve"> </w:t>
              </w:r>
            </w:ins>
            <w:ins w:id="696" w:author="tao huang" w:date="2018-10-28T23:04:00Z">
              <w:r w:rsidR="00044520" w:rsidRPr="00044520">
                <w:rPr>
                  <w:rFonts w:ascii="Times New Roman" w:eastAsia="Times New Roman" w:hAnsi="Times New Roman" w:cs="Times New Roman"/>
                  <w:noProof/>
                  <w:color w:val="7030A0"/>
                </w:rPr>
                <w:t xml:space="preserve">have </w:t>
              </w:r>
            </w:ins>
            <w:ins w:id="697" w:author="Didier Soopramanien" w:date="2018-10-24T14:31:00Z">
              <w:r w:rsidR="00352E5D" w:rsidRPr="00044520">
                <w:rPr>
                  <w:rFonts w:ascii="Times New Roman" w:eastAsia="Times New Roman" w:hAnsi="Times New Roman" w:cs="Times New Roman"/>
                  <w:noProof/>
                  <w:color w:val="7030A0"/>
                </w:rPr>
                <w:t>taken</w:t>
              </w:r>
              <w:r w:rsidR="00352E5D">
                <w:rPr>
                  <w:rFonts w:ascii="Times New Roman" w:eastAsia="Times New Roman" w:hAnsi="Times New Roman" w:cs="Times New Roman"/>
                  <w:color w:val="7030A0"/>
                </w:rPr>
                <w:t xml:space="preserve"> out </w:t>
              </w:r>
              <w:r w:rsidR="00352E5D" w:rsidRPr="00044520">
                <w:rPr>
                  <w:rFonts w:ascii="Times New Roman" w:eastAsia="Times New Roman" w:hAnsi="Times New Roman" w:cs="Times New Roman"/>
                  <w:noProof/>
                  <w:color w:val="7030A0"/>
                </w:rPr>
                <w:t>some</w:t>
              </w:r>
            </w:ins>
            <w:ins w:id="698" w:author="tao huang" w:date="2018-10-28T23:04:00Z">
              <w:r w:rsidR="00044520">
                <w:rPr>
                  <w:rFonts w:ascii="Times New Roman" w:eastAsia="Times New Roman" w:hAnsi="Times New Roman" w:cs="Times New Roman"/>
                  <w:noProof/>
                  <w:color w:val="7030A0"/>
                </w:rPr>
                <w:t xml:space="preserve"> of</w:t>
              </w:r>
            </w:ins>
            <w:ins w:id="699" w:author="Didier Soopramanien" w:date="2018-10-24T14:31:00Z">
              <w:r w:rsidR="00352E5D">
                <w:rPr>
                  <w:rFonts w:ascii="Times New Roman" w:eastAsia="Times New Roman" w:hAnsi="Times New Roman" w:cs="Times New Roman"/>
                  <w:color w:val="7030A0"/>
                </w:rPr>
                <w:t xml:space="preserve"> the arguments that may sound a bit rep</w:t>
              </w:r>
              <w:r w:rsidR="00126714">
                <w:rPr>
                  <w:rFonts w:ascii="Times New Roman" w:eastAsia="Times New Roman" w:hAnsi="Times New Roman" w:cs="Times New Roman"/>
                  <w:color w:val="7030A0"/>
                </w:rPr>
                <w:t>etitive.</w:t>
              </w:r>
            </w:ins>
          </w:p>
          <w:p w14:paraId="33D79631" w14:textId="77777777" w:rsidR="002A2D82" w:rsidRPr="0056537F" w:rsidRDefault="002A2D82">
            <w:pPr>
              <w:shd w:val="clear" w:color="auto" w:fill="FFFFFF" w:themeFill="background1"/>
              <w:spacing w:after="0" w:line="276" w:lineRule="auto"/>
              <w:rPr>
                <w:rFonts w:ascii="Times New Roman" w:eastAsia="Times New Roman" w:hAnsi="Times New Roman" w:cs="Times New Roman"/>
              </w:rPr>
              <w:pPrChange w:id="700" w:author="tao huang" w:date="2018-10-28T21:40:00Z">
                <w:pPr>
                  <w:shd w:val="clear" w:color="auto" w:fill="FFFFFF"/>
                  <w:spacing w:after="0" w:line="276" w:lineRule="auto"/>
                </w:pPr>
              </w:pPrChange>
            </w:pPr>
          </w:p>
          <w:p w14:paraId="60771F36" w14:textId="00211379" w:rsidR="00002940" w:rsidRDefault="0082558B">
            <w:pPr>
              <w:shd w:val="clear" w:color="auto" w:fill="FFFFFF" w:themeFill="background1"/>
              <w:spacing w:after="0" w:line="276" w:lineRule="auto"/>
              <w:rPr>
                <w:rFonts w:ascii="Times New Roman" w:eastAsia="Times New Roman" w:hAnsi="Times New Roman" w:cs="Times New Roman"/>
              </w:rPr>
              <w:pPrChange w:id="70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2.     In the </w:t>
            </w:r>
            <w:r w:rsidRPr="003E1E39">
              <w:rPr>
                <w:rFonts w:ascii="Times New Roman" w:eastAsia="Times New Roman" w:hAnsi="Times New Roman" w:cs="Times New Roman"/>
                <w:noProof/>
              </w:rPr>
              <w:t>introduction</w:t>
            </w:r>
            <w:r w:rsidRPr="0056537F">
              <w:rPr>
                <w:rFonts w:ascii="Times New Roman" w:eastAsia="Times New Roman" w:hAnsi="Times New Roman" w:cs="Times New Roman"/>
              </w:rPr>
              <w:t xml:space="preserve"> the authors should </w:t>
            </w:r>
            <w:r w:rsidRPr="003E1E39">
              <w:rPr>
                <w:rFonts w:ascii="Times New Roman" w:eastAsia="Times New Roman" w:hAnsi="Times New Roman" w:cs="Times New Roman"/>
                <w:noProof/>
              </w:rPr>
              <w:t>clearly</w:t>
            </w:r>
            <w:r w:rsidRPr="0056537F">
              <w:rPr>
                <w:rFonts w:ascii="Times New Roman" w:eastAsia="Times New Roman" w:hAnsi="Times New Roman" w:cs="Times New Roman"/>
              </w:rPr>
              <w:t xml:space="preserve"> indicate what </w:t>
            </w:r>
            <w:r w:rsidRPr="003E1E39">
              <w:rPr>
                <w:rFonts w:ascii="Times New Roman" w:eastAsia="Times New Roman" w:hAnsi="Times New Roman" w:cs="Times New Roman"/>
                <w:noProof/>
              </w:rPr>
              <w:t>is the model they are introducing</w:t>
            </w:r>
            <w:r w:rsidRPr="0056537F">
              <w:rPr>
                <w:rFonts w:ascii="Times New Roman" w:eastAsia="Times New Roman" w:hAnsi="Times New Roman" w:cs="Times New Roman"/>
              </w:rPr>
              <w:t xml:space="preserve">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pPr>
              <w:shd w:val="clear" w:color="auto" w:fill="FFFFFF" w:themeFill="background1"/>
              <w:spacing w:after="0" w:line="276" w:lineRule="auto"/>
              <w:rPr>
                <w:rFonts w:ascii="Times New Roman" w:eastAsia="Times New Roman" w:hAnsi="Times New Roman" w:cs="Times New Roman"/>
              </w:rPr>
              <w:pPrChange w:id="702" w:author="tao huang" w:date="2018-10-28T21:40:00Z">
                <w:pPr>
                  <w:shd w:val="clear" w:color="auto" w:fill="FFFFFF"/>
                  <w:spacing w:after="0" w:line="276" w:lineRule="auto"/>
                </w:pPr>
              </w:pPrChange>
            </w:pPr>
          </w:p>
          <w:p w14:paraId="4224D1B1" w14:textId="14ECF38B" w:rsidR="003A0452" w:rsidRPr="00532908" w:rsidRDefault="003A0452">
            <w:pPr>
              <w:shd w:val="clear" w:color="auto" w:fill="FFFFFF" w:themeFill="background1"/>
              <w:spacing w:after="0" w:line="276" w:lineRule="auto"/>
              <w:rPr>
                <w:rFonts w:ascii="Times New Roman" w:eastAsia="Times New Roman" w:hAnsi="Times New Roman" w:cs="Times New Roman"/>
                <w:color w:val="7030A0"/>
              </w:rPr>
              <w:pPrChange w:id="703" w:author="tao huang" w:date="2018-10-28T21:40:00Z">
                <w:pPr>
                  <w:shd w:val="clear" w:color="auto" w:fill="FFFFFF"/>
                  <w:spacing w:after="0" w:line="276" w:lineRule="auto"/>
                </w:pPr>
              </w:pPrChange>
            </w:pPr>
            <w:r w:rsidRPr="003A0452">
              <w:rPr>
                <w:rFonts w:ascii="Times New Roman" w:eastAsia="Times New Roman" w:hAnsi="Times New Roman" w:cs="Times New Roman"/>
                <w:color w:val="7030A0"/>
              </w:rPr>
              <w:t xml:space="preserve">We </w:t>
            </w:r>
            <w:del w:id="704" w:author="tao huang" w:date="2018-11-04T10:50:00Z">
              <w:r w:rsidRPr="003A0452" w:rsidDel="009A4B4C">
                <w:rPr>
                  <w:rFonts w:ascii="Times New Roman" w:eastAsia="Times New Roman" w:hAnsi="Times New Roman" w:cs="Times New Roman"/>
                  <w:color w:val="7030A0"/>
                </w:rPr>
                <w:delText>now introduce</w:delText>
              </w:r>
            </w:del>
            <w:ins w:id="705" w:author="tao huang" w:date="2018-11-04T10:50:00Z">
              <w:r w:rsidR="009A4B4C">
                <w:rPr>
                  <w:rFonts w:ascii="Times New Roman" w:eastAsia="Times New Roman" w:hAnsi="Times New Roman" w:cs="Times New Roman"/>
                  <w:color w:val="7030A0"/>
                </w:rPr>
                <w:t>have now introduced</w:t>
              </w:r>
            </w:ins>
            <w:r w:rsidRPr="003A0452">
              <w:rPr>
                <w:rFonts w:ascii="Times New Roman" w:eastAsia="Times New Roman" w:hAnsi="Times New Roman" w:cs="Times New Roman"/>
                <w:color w:val="7030A0"/>
              </w:rPr>
              <w:t xml:space="preserve"> </w:t>
            </w:r>
            <w:del w:id="706" w:author="Didier Soopramanien" w:date="2018-10-24T14:35:00Z">
              <w:r w:rsidRPr="003A0452" w:rsidDel="00695D64">
                <w:rPr>
                  <w:rFonts w:ascii="Times New Roman" w:eastAsia="Times New Roman" w:hAnsi="Times New Roman" w:cs="Times New Roman"/>
                  <w:color w:val="7030A0"/>
                </w:rPr>
                <w:delText>the</w:delText>
              </w:r>
            </w:del>
            <w:ins w:id="707" w:author="Didier Soopramanien" w:date="2018-10-24T14:35:00Z">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del w:id="708" w:author="tao huang" w:date="2018-10-28T13:50:00Z">
                <w:r w:rsidR="00B7761C" w:rsidDel="00C31478">
                  <w:rPr>
                    <w:rFonts w:ascii="Times New Roman" w:eastAsia="Times New Roman" w:hAnsi="Times New Roman" w:cs="Times New Roman"/>
                    <w:color w:val="7030A0"/>
                  </w:rPr>
                  <w:delText>And w</w:delText>
                </w:r>
              </w:del>
            </w:ins>
            <w:ins w:id="709" w:author="tao huang" w:date="2018-10-28T13:50:00Z">
              <w:r w:rsidR="00C31478">
                <w:rPr>
                  <w:rFonts w:ascii="Times New Roman" w:eastAsia="Times New Roman" w:hAnsi="Times New Roman" w:cs="Times New Roman"/>
                  <w:color w:val="7030A0"/>
                </w:rPr>
                <w:t>W</w:t>
              </w:r>
            </w:ins>
            <w:ins w:id="710" w:author="Didier Soopramanien" w:date="2018-10-24T14:35:00Z">
              <w:r w:rsidR="00B7761C">
                <w:rPr>
                  <w:rFonts w:ascii="Times New Roman" w:eastAsia="Times New Roman" w:hAnsi="Times New Roman" w:cs="Times New Roman"/>
                  <w:color w:val="7030A0"/>
                </w:rPr>
                <w:t>e have</w:t>
              </w:r>
            </w:ins>
            <w:ins w:id="711" w:author="Didier Soopramanien" w:date="2018-10-24T14:36:00Z">
              <w:r w:rsidR="00B7761C">
                <w:rPr>
                  <w:rFonts w:ascii="Times New Roman" w:eastAsia="Times New Roman" w:hAnsi="Times New Roman" w:cs="Times New Roman"/>
                  <w:color w:val="7030A0"/>
                </w:rPr>
                <w:t xml:space="preserve"> also highlighted the value of the work </w:t>
              </w:r>
            </w:ins>
            <w:ins w:id="712" w:author="tao huang" w:date="2018-10-28T23:04:00Z">
              <w:r w:rsidR="00044520">
                <w:rPr>
                  <w:rFonts w:ascii="Times New Roman" w:eastAsia="Times New Roman" w:hAnsi="Times New Roman" w:cs="Times New Roman"/>
                  <w:noProof/>
                  <w:color w:val="7030A0"/>
                </w:rPr>
                <w:t>regarding</w:t>
              </w:r>
            </w:ins>
            <w:ins w:id="713" w:author="Didier Soopramanien" w:date="2018-10-24T14:36:00Z">
              <w:del w:id="714" w:author="tao huang" w:date="2018-10-28T23:04:00Z">
                <w:r w:rsidR="00B7761C" w:rsidRPr="00044520" w:rsidDel="00044520">
                  <w:rPr>
                    <w:rFonts w:ascii="Times New Roman" w:eastAsia="Times New Roman" w:hAnsi="Times New Roman" w:cs="Times New Roman"/>
                    <w:noProof/>
                    <w:color w:val="7030A0"/>
                  </w:rPr>
                  <w:delText>in terms of</w:delText>
                </w:r>
              </w:del>
              <w:r w:rsidR="00B7761C">
                <w:rPr>
                  <w:rFonts w:ascii="Times New Roman" w:eastAsia="Times New Roman" w:hAnsi="Times New Roman" w:cs="Times New Roman"/>
                  <w:color w:val="7030A0"/>
                </w:rPr>
                <w:t xml:space="preserve"> how it might impact </w:t>
              </w:r>
              <w:del w:id="715" w:author="tao huang" w:date="2018-11-04T10:51:00Z">
                <w:r w:rsidR="00B7761C" w:rsidDel="009A4B4C">
                  <w:rPr>
                    <w:rFonts w:ascii="Times New Roman" w:eastAsia="Times New Roman" w:hAnsi="Times New Roman" w:cs="Times New Roman"/>
                    <w:color w:val="7030A0"/>
                  </w:rPr>
                  <w:delText xml:space="preserve">on </w:delText>
                </w:r>
              </w:del>
              <w:r w:rsidR="00B7761C" w:rsidRPr="00532908">
                <w:rPr>
                  <w:rFonts w:ascii="Times New Roman" w:eastAsia="Times New Roman" w:hAnsi="Times New Roman" w:cs="Times New Roman"/>
                  <w:color w:val="7030A0"/>
                </w:rPr>
                <w:t>inventory management practices similar to other</w:t>
              </w:r>
              <w:r w:rsidR="002B33AC" w:rsidRPr="00532908">
                <w:rPr>
                  <w:rFonts w:ascii="Times New Roman" w:eastAsia="Times New Roman" w:hAnsi="Times New Roman" w:cs="Times New Roman"/>
                  <w:color w:val="7030A0"/>
                </w:rPr>
                <w:t xml:space="preserve"> related </w:t>
              </w:r>
              <w:r w:rsidR="00B7761C" w:rsidRPr="00532908">
                <w:rPr>
                  <w:rFonts w:ascii="Times New Roman" w:eastAsia="Times New Roman" w:hAnsi="Times New Roman" w:cs="Times New Roman"/>
                  <w:color w:val="7030A0"/>
                </w:rPr>
                <w:t xml:space="preserve">work in </w:t>
              </w:r>
              <w:r w:rsidR="002B33AC" w:rsidRPr="00532908">
                <w:rPr>
                  <w:rFonts w:ascii="Times New Roman" w:eastAsia="Times New Roman" w:hAnsi="Times New Roman" w:cs="Times New Roman"/>
                  <w:color w:val="7030A0"/>
                </w:rPr>
                <w:t>the field of forecasting.</w:t>
              </w:r>
            </w:ins>
            <w:del w:id="716" w:author="Didier Soopramanien" w:date="2018-10-24T14:35:00Z">
              <w:r w:rsidRPr="00532908" w:rsidDel="001442BA">
                <w:rPr>
                  <w:rFonts w:ascii="Times New Roman" w:eastAsia="Times New Roman" w:hAnsi="Times New Roman" w:cs="Times New Roman"/>
                  <w:color w:val="7030A0"/>
                </w:rPr>
                <w:delText xml:space="preserve"> proposed models in the introduction</w:delText>
              </w:r>
            </w:del>
            <w:del w:id="717" w:author="Didier Soopramanien" w:date="2018-10-24T13:44:00Z">
              <w:r w:rsidRPr="00532908" w:rsidDel="004B6B2A">
                <w:rPr>
                  <w:rFonts w:ascii="Times New Roman" w:eastAsia="Times New Roman" w:hAnsi="Times New Roman" w:cs="Times New Roman"/>
                  <w:color w:val="7030A0"/>
                </w:rPr>
                <w:delText>s</w:delText>
              </w:r>
            </w:del>
            <w:del w:id="718" w:author="Didier Soopramanien" w:date="2018-10-24T14:32:00Z">
              <w:r w:rsidRPr="00532908" w:rsidDel="00B72572">
                <w:rPr>
                  <w:rFonts w:ascii="Times New Roman" w:eastAsia="Times New Roman" w:hAnsi="Times New Roman" w:cs="Times New Roman"/>
                  <w:color w:val="7030A0"/>
                </w:rPr>
                <w:delText xml:space="preserve"> and their rationale</w:delText>
              </w:r>
            </w:del>
            <w:del w:id="719" w:author="Didier Soopramanien" w:date="2018-10-24T14:35:00Z">
              <w:r w:rsidRPr="00532908" w:rsidDel="001442BA">
                <w:rPr>
                  <w:rFonts w:ascii="Times New Roman" w:eastAsia="Times New Roman" w:hAnsi="Times New Roman" w:cs="Times New Roman"/>
                  <w:color w:val="7030A0"/>
                </w:rPr>
                <w:delText>.</w:delText>
              </w:r>
            </w:del>
          </w:p>
          <w:p w14:paraId="61F7FAF4" w14:textId="003D6AE6" w:rsidR="00002940" w:rsidRPr="0056537F" w:rsidRDefault="0082558B">
            <w:pPr>
              <w:spacing w:after="0" w:line="276" w:lineRule="auto"/>
              <w:rPr>
                <w:rFonts w:ascii="Times New Roman" w:eastAsia="Times New Roman" w:hAnsi="Times New Roman" w:cs="Times New Roman"/>
              </w:rPr>
              <w:pPrChange w:id="720" w:author="tao huang" w:date="2018-10-28T21:41:00Z">
                <w:pPr>
                  <w:shd w:val="clear" w:color="auto" w:fill="FFFFFF"/>
                  <w:spacing w:after="0" w:line="276" w:lineRule="auto"/>
                </w:pPr>
              </w:pPrChange>
            </w:pPr>
            <w:r w:rsidRPr="00532908">
              <w:rPr>
                <w:rFonts w:ascii="Times New Roman" w:eastAsia="Times New Roman" w:hAnsi="Times New Roman" w:cs="Times New Roman"/>
              </w:rPr>
              <w:br/>
            </w:r>
            <w:ins w:id="721" w:author="tao huang" w:date="2018-10-28T21:41:00Z">
              <w:r w:rsidR="00B66D11" w:rsidRPr="00B66D11">
                <w:rPr>
                  <w:rFonts w:ascii="Times New Roman" w:eastAsia="Times New Roman" w:hAnsi="Times New Roman" w:cs="Times New Roman"/>
                </w:rPr>
                <w:t xml:space="preserve">3.     The literature review is very short </w:t>
              </w:r>
              <w:r w:rsidR="00B66D11" w:rsidRPr="003E1E39">
                <w:rPr>
                  <w:rFonts w:ascii="Times New Roman" w:eastAsia="Times New Roman" w:hAnsi="Times New Roman" w:cs="Times New Roman"/>
                  <w:noProof/>
                </w:rPr>
                <w:t>and</w:t>
              </w:r>
              <w:r w:rsidR="00B66D11" w:rsidRPr="00B66D11">
                <w:rPr>
                  <w:rFonts w:ascii="Times New Roman" w:eastAsia="Times New Roman" w:hAnsi="Times New Roman" w:cs="Times New Roman"/>
                </w:rPr>
                <w:t xml:space="preserve"> several references are packed </w:t>
              </w:r>
              <w:r w:rsidR="00B66D11" w:rsidRPr="003E1E39">
                <w:rPr>
                  <w:rFonts w:ascii="Times New Roman" w:eastAsia="Times New Roman" w:hAnsi="Times New Roman" w:cs="Times New Roman"/>
                  <w:noProof/>
                </w:rPr>
                <w:t>all together</w:t>
              </w:r>
              <w:r w:rsidR="00B66D11" w:rsidRPr="00B66D11">
                <w:rPr>
                  <w:rFonts w:ascii="Times New Roman" w:eastAsia="Times New Roman" w:hAnsi="Times New Roman" w:cs="Times New Roman"/>
                </w:rPr>
                <w:t xml:space="preserve"> without any meaningful commentary (for example in page 5). I would </w:t>
              </w:r>
              <w:r w:rsidR="00B66D11" w:rsidRPr="003E1E39">
                <w:rPr>
                  <w:rFonts w:ascii="Times New Roman" w:eastAsia="Times New Roman" w:hAnsi="Times New Roman" w:cs="Times New Roman"/>
                  <w:noProof/>
                </w:rPr>
                <w:t>really</w:t>
              </w:r>
              <w:r w:rsidR="00B66D11" w:rsidRPr="00B66D11">
                <w:rPr>
                  <w:rFonts w:ascii="Times New Roman" w:eastAsia="Times New Roman" w:hAnsi="Times New Roman" w:cs="Times New Roman"/>
                </w:rPr>
                <w:t xml:space="preserve"> be interested to see what are the findings of studies assuming constant marketing activities, as this would highlight/clarify/validate potentially comparisons with the models at hand.</w:t>
              </w:r>
            </w:ins>
            <w:del w:id="722" w:author="tao huang" w:date="2018-10-28T21:41:00Z">
              <w:r w:rsidRPr="00532908" w:rsidDel="00B66D11">
                <w:rPr>
                  <w:rFonts w:ascii="Times New Roman" w:eastAsia="Times New Roman" w:hAnsi="Times New Roman" w:cs="Times New Roman"/>
                </w:rPr>
                <w:delText>3</w:delText>
              </w:r>
              <w:r w:rsidRPr="00532908" w:rsidDel="00B66D11">
                <w:rPr>
                  <w:rFonts w:ascii="Times New Roman" w:eastAsia="Times New Roman" w:hAnsi="Times New Roman" w:cs="Times New Roman"/>
                  <w:shd w:val="clear" w:color="auto" w:fill="FFFF00"/>
                  <w:rPrChange w:id="723" w:author="tao huang" w:date="2018-10-28T21:41:00Z">
                    <w:rPr>
                      <w:rFonts w:ascii="Times New Roman" w:eastAsia="Times New Roman" w:hAnsi="Times New Roman" w:cs="Times New Roman"/>
                    </w:rPr>
                  </w:rPrChange>
                </w:rPr>
                <w:delText>.     The literature review is very short and several references are packed all together without any meaningful commentary (for example in page 5). I would really be interested to see what are the findings of studies assuming constant marketing activities, as this would highlight/clarify/validate potentially comparisons with the models at hand.</w:delText>
              </w:r>
            </w:del>
          </w:p>
          <w:p w14:paraId="4E7B8D4C" w14:textId="74E88D26" w:rsidR="002E1C65" w:rsidRPr="0056537F" w:rsidRDefault="002E1C65">
            <w:pPr>
              <w:shd w:val="clear" w:color="auto" w:fill="FFFFFF" w:themeFill="background1"/>
              <w:spacing w:after="0" w:line="276" w:lineRule="auto"/>
              <w:rPr>
                <w:rFonts w:ascii="Times New Roman" w:eastAsia="Times New Roman" w:hAnsi="Times New Roman" w:cs="Times New Roman"/>
              </w:rPr>
              <w:pPrChange w:id="724" w:author="tao huang" w:date="2018-10-28T21:40:00Z">
                <w:pPr>
                  <w:shd w:val="clear" w:color="auto" w:fill="FFFFFF"/>
                  <w:spacing w:after="0" w:line="276" w:lineRule="auto"/>
                </w:pPr>
              </w:pPrChange>
            </w:pPr>
          </w:p>
          <w:p w14:paraId="62DF5C17" w14:textId="30C01F83" w:rsidR="003A141C" w:rsidRPr="0056537F" w:rsidDel="00CD2572" w:rsidRDefault="00AE2C0A">
            <w:pPr>
              <w:shd w:val="clear" w:color="auto" w:fill="FFFFFF" w:themeFill="background1"/>
              <w:spacing w:after="0" w:line="276" w:lineRule="auto"/>
              <w:rPr>
                <w:del w:id="725" w:author="Didier Soopramanien" w:date="2018-10-24T14:37:00Z"/>
                <w:rFonts w:ascii="Times New Roman" w:eastAsia="Times New Roman" w:hAnsi="Times New Roman" w:cs="Times New Roman"/>
                <w:color w:val="7030A0"/>
              </w:rPr>
              <w:pPrChange w:id="726"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0BA0D927" w14:textId="0DD4423E" w:rsidR="003A141C" w:rsidRPr="0056537F" w:rsidDel="00EE37CA" w:rsidRDefault="003A141C">
            <w:pPr>
              <w:shd w:val="clear" w:color="auto" w:fill="FFFFFF" w:themeFill="background1"/>
              <w:spacing w:after="0" w:line="276" w:lineRule="auto"/>
              <w:rPr>
                <w:del w:id="727" w:author="tao huang" w:date="2018-10-28T20:04:00Z"/>
                <w:rFonts w:ascii="Times New Roman" w:eastAsia="Times New Roman" w:hAnsi="Times New Roman" w:cs="Times New Roman"/>
                <w:color w:val="7030A0"/>
              </w:rPr>
              <w:pPrChange w:id="728" w:author="tao huang" w:date="2018-10-28T21:40:00Z">
                <w:pPr>
                  <w:shd w:val="clear" w:color="auto" w:fill="FFFFFF"/>
                  <w:spacing w:after="0" w:line="276" w:lineRule="auto"/>
                </w:pPr>
              </w:pPrChange>
            </w:pPr>
          </w:p>
          <w:p w14:paraId="3E770B62" w14:textId="22FE0BB5" w:rsidR="00AE2C0A" w:rsidRPr="00CE07CC" w:rsidDel="00EE37CA" w:rsidRDefault="003A141C">
            <w:pPr>
              <w:shd w:val="clear" w:color="auto" w:fill="FFFFFF" w:themeFill="background1"/>
              <w:spacing w:after="0" w:line="276" w:lineRule="auto"/>
              <w:ind w:left="-45"/>
              <w:rPr>
                <w:del w:id="729" w:author="tao huang" w:date="2018-10-28T20:04:00Z"/>
                <w:rFonts w:ascii="Times New Roman" w:eastAsia="Times New Roman" w:hAnsi="Times New Roman" w:cs="Times New Roman"/>
                <w:color w:val="7030A0"/>
              </w:rPr>
              <w:pPrChange w:id="730" w:author="tao huang" w:date="2018-10-28T21:40:00Z">
                <w:pPr>
                  <w:shd w:val="clear" w:color="auto" w:fill="FFFFFF"/>
                  <w:spacing w:after="0" w:line="276" w:lineRule="auto"/>
                </w:pPr>
              </w:pPrChange>
            </w:pPr>
            <w:del w:id="731" w:author="tao huang" w:date="2018-10-28T20:04:00Z">
              <w:r w:rsidRPr="00CE07CC" w:rsidDel="00EE37CA">
                <w:rPr>
                  <w:rFonts w:ascii="Times New Roman" w:eastAsia="Times New Roman" w:hAnsi="Times New Roman" w:cs="Times New Roman"/>
                  <w:color w:val="7030A0"/>
                </w:rPr>
                <w:delText xml:space="preserve">We now </w:delText>
              </w:r>
            </w:del>
            <w:del w:id="732" w:author="tao huang" w:date="2018-10-28T20:03:00Z">
              <w:r w:rsidRPr="00CE07CC" w:rsidDel="002A5360">
                <w:rPr>
                  <w:rFonts w:asciiTheme="minorEastAsia" w:hAnsiTheme="minorEastAsia" w:cs="Times New Roman"/>
                  <w:color w:val="7030A0"/>
                </w:rPr>
                <w:delText xml:space="preserve">revise </w:delText>
              </w:r>
            </w:del>
            <w:del w:id="733" w:author="tao huang" w:date="2018-10-28T20:04:00Z">
              <w:r w:rsidRPr="00CE07CC" w:rsidDel="00EE37CA">
                <w:rPr>
                  <w:rFonts w:ascii="Times New Roman" w:eastAsia="Times New Roman" w:hAnsi="Times New Roman" w:cs="Times New Roman"/>
                  <w:color w:val="7030A0"/>
                </w:rPr>
                <w:delText xml:space="preserve">the </w:delText>
              </w:r>
            </w:del>
            <w:del w:id="734" w:author="tao huang" w:date="2018-10-28T20:03:00Z">
              <w:r w:rsidRPr="00CE07CC" w:rsidDel="00EE37CA">
                <w:rPr>
                  <w:rFonts w:ascii="Times New Roman" w:eastAsia="Times New Roman" w:hAnsi="Times New Roman" w:cs="Times New Roman"/>
                  <w:color w:val="7030A0"/>
                </w:rPr>
                <w:delText>structure and make the logic more explicit</w:delText>
              </w:r>
            </w:del>
            <w:del w:id="735" w:author="tao huang" w:date="2018-10-28T20:04:00Z">
              <w:r w:rsidRPr="00CE07CC" w:rsidDel="00EE37CA">
                <w:rPr>
                  <w:rFonts w:ascii="Times New Roman" w:eastAsia="Times New Roman" w:hAnsi="Times New Roman" w:cs="Times New Roman"/>
                  <w:color w:val="7030A0"/>
                </w:rPr>
                <w:delText>.</w:delText>
              </w:r>
              <w:r w:rsidR="00AE2C0A" w:rsidRPr="00CE07CC" w:rsidDel="00EE37CA">
                <w:rPr>
                  <w:rFonts w:ascii="Times New Roman" w:eastAsia="Times New Roman" w:hAnsi="Times New Roman" w:cs="Times New Roman"/>
                  <w:color w:val="7030A0"/>
                </w:rPr>
                <w:delText xml:space="preserve"> We summarize the findings by the studies which overlook the change of the marketing activities. We add:</w:delText>
              </w:r>
            </w:del>
          </w:p>
          <w:p w14:paraId="5E8C96B7" w14:textId="0AF7B45F" w:rsidR="00AE2C0A" w:rsidDel="00652A83" w:rsidRDefault="00AE2C0A">
            <w:pPr>
              <w:shd w:val="clear" w:color="auto" w:fill="FFFFFF" w:themeFill="background1"/>
              <w:spacing w:after="0" w:line="276" w:lineRule="auto"/>
              <w:ind w:left="-45"/>
              <w:rPr>
                <w:del w:id="736" w:author="tao huang" w:date="2018-10-28T13:52:00Z"/>
                <w:rFonts w:ascii="Times New Roman" w:eastAsia="Times New Roman" w:hAnsi="Times New Roman" w:cs="Times New Roman"/>
                <w:color w:val="7030A0"/>
              </w:rPr>
              <w:pPrChange w:id="737" w:author="tao huang" w:date="2018-10-28T21:40:00Z">
                <w:pPr>
                  <w:shd w:val="clear" w:color="auto" w:fill="FFFFFF"/>
                  <w:spacing w:after="0" w:line="276" w:lineRule="auto"/>
                </w:pPr>
              </w:pPrChange>
            </w:pPr>
          </w:p>
          <w:p w14:paraId="5BCF62F9" w14:textId="3E14C8B8" w:rsidR="00652A83" w:rsidRDefault="00652A83">
            <w:pPr>
              <w:shd w:val="clear" w:color="auto" w:fill="FFFFFF" w:themeFill="background1"/>
              <w:spacing w:after="0" w:line="276" w:lineRule="auto"/>
              <w:ind w:left="-45"/>
              <w:rPr>
                <w:ins w:id="738" w:author="tao huang" w:date="2018-10-28T13:52:00Z"/>
                <w:rFonts w:ascii="Times New Roman" w:eastAsia="Times New Roman" w:hAnsi="Times New Roman" w:cs="Times New Roman"/>
                <w:color w:val="7030A0"/>
              </w:rPr>
              <w:pPrChange w:id="739" w:author="tao huang" w:date="2018-10-28T21:40:00Z">
                <w:pPr>
                  <w:shd w:val="clear" w:color="auto" w:fill="FFFFFF"/>
                  <w:spacing w:after="0" w:line="276" w:lineRule="auto"/>
                </w:pPr>
              </w:pPrChange>
            </w:pPr>
          </w:p>
          <w:p w14:paraId="5A5EE110" w14:textId="2786758E" w:rsidR="00456815" w:rsidRDefault="009A4B4C">
            <w:pPr>
              <w:shd w:val="clear" w:color="auto" w:fill="FFFFFF" w:themeFill="background1"/>
              <w:spacing w:after="0" w:line="276" w:lineRule="auto"/>
              <w:rPr>
                <w:ins w:id="740" w:author="tao huang" w:date="2018-10-28T20:33:00Z"/>
                <w:rFonts w:ascii="Times New Roman" w:eastAsia="Times New Roman" w:hAnsi="Times New Roman" w:cs="Times New Roman"/>
                <w:color w:val="7030A0"/>
              </w:rPr>
              <w:pPrChange w:id="741" w:author="tao huang" w:date="2018-10-28T21:40:00Z">
                <w:pPr>
                  <w:shd w:val="clear" w:color="auto" w:fill="FFFFFF"/>
                  <w:spacing w:after="0" w:line="276" w:lineRule="auto"/>
                </w:pPr>
              </w:pPrChange>
            </w:pPr>
            <w:ins w:id="742" w:author="tao huang" w:date="2018-11-04T10:51:00Z">
              <w:r w:rsidRPr="009A4B4C">
                <w:rPr>
                  <w:rFonts w:ascii="Times New Roman" w:eastAsia="Times New Roman" w:hAnsi="Times New Roman" w:cs="Times New Roman"/>
                  <w:color w:val="7030A0"/>
                </w:rPr>
                <w:t xml:space="preserve">We have now completely revised </w:t>
              </w:r>
            </w:ins>
            <w:ins w:id="743" w:author="tao huang" w:date="2018-10-28T13:53:00Z">
              <w:r w:rsidR="00652A83">
                <w:rPr>
                  <w:rFonts w:ascii="Times New Roman" w:eastAsia="Times New Roman" w:hAnsi="Times New Roman" w:cs="Times New Roman"/>
                  <w:color w:val="7030A0"/>
                </w:rPr>
                <w:t xml:space="preserve">the literature review. </w:t>
              </w:r>
            </w:ins>
            <w:ins w:id="744" w:author="tao huang" w:date="2018-10-28T13:54:00Z">
              <w:r w:rsidR="00652A83">
                <w:rPr>
                  <w:rFonts w:ascii="Times New Roman" w:eastAsia="Times New Roman" w:hAnsi="Times New Roman" w:cs="Times New Roman"/>
                  <w:color w:val="7030A0"/>
                </w:rPr>
                <w:t>In section 2.1., w</w:t>
              </w:r>
            </w:ins>
            <w:ins w:id="745" w:author="tao huang" w:date="2018-10-28T13:53:00Z">
              <w:r w:rsidR="00652A83">
                <w:rPr>
                  <w:rFonts w:ascii="Times New Roman" w:eastAsia="Times New Roman" w:hAnsi="Times New Roman" w:cs="Times New Roman"/>
                  <w:color w:val="7030A0"/>
                </w:rPr>
                <w:t xml:space="preserve">e summarize </w:t>
              </w:r>
            </w:ins>
            <w:ins w:id="746" w:author="tao huang" w:date="2018-10-28T20:32:00Z">
              <w:r w:rsidR="00FA3C76">
                <w:rPr>
                  <w:rFonts w:ascii="Times New Roman" w:eastAsia="Times New Roman" w:hAnsi="Times New Roman" w:cs="Times New Roman"/>
                  <w:color w:val="7030A0"/>
                </w:rPr>
                <w:t xml:space="preserve">the findings of </w:t>
              </w:r>
            </w:ins>
            <w:ins w:id="747" w:author="tao huang" w:date="2018-10-28T13:53:00Z">
              <w:r w:rsidR="00652A83">
                <w:rPr>
                  <w:rFonts w:ascii="Times New Roman" w:eastAsia="Times New Roman" w:hAnsi="Times New Roman" w:cs="Times New Roman"/>
                  <w:color w:val="7030A0"/>
                </w:rPr>
                <w:t xml:space="preserve">previous studies which forecast retailer product sales at SKU level. e.g., </w:t>
              </w:r>
            </w:ins>
            <w:ins w:id="748" w:author="tao huang" w:date="2018-10-28T20:06:00Z">
              <w:r w:rsidR="00EE37CA">
                <w:rPr>
                  <w:rFonts w:ascii="Times New Roman" w:eastAsia="Times New Roman" w:hAnsi="Times New Roman" w:cs="Times New Roman"/>
                  <w:color w:val="7030A0"/>
                </w:rPr>
                <w:t xml:space="preserve">their proposed methods and the </w:t>
              </w:r>
            </w:ins>
            <w:ins w:id="749" w:author="tao huang" w:date="2018-10-28T13:53:00Z">
              <w:r w:rsidR="00652A83">
                <w:rPr>
                  <w:rFonts w:ascii="Times New Roman" w:eastAsia="Times New Roman" w:hAnsi="Times New Roman" w:cs="Times New Roman"/>
                  <w:color w:val="7030A0"/>
                </w:rPr>
                <w:t>rationale</w:t>
              </w:r>
            </w:ins>
            <w:ins w:id="750" w:author="tao huang" w:date="2018-10-28T20:06:00Z">
              <w:r w:rsidR="00EE37CA">
                <w:rPr>
                  <w:rFonts w:ascii="Times New Roman" w:eastAsia="Times New Roman" w:hAnsi="Times New Roman" w:cs="Times New Roman"/>
                  <w:color w:val="7030A0"/>
                </w:rPr>
                <w:t>s</w:t>
              </w:r>
            </w:ins>
            <w:ins w:id="751" w:author="tao huang" w:date="2018-10-28T20:33:00Z">
              <w:r w:rsidR="00FA3C76">
                <w:rPr>
                  <w:rFonts w:ascii="Times New Roman" w:eastAsia="Times New Roman" w:hAnsi="Times New Roman" w:cs="Times New Roman"/>
                  <w:color w:val="7030A0"/>
                </w:rPr>
                <w:t xml:space="preserve"> in more detail</w:t>
              </w:r>
            </w:ins>
            <w:ins w:id="752" w:author="tao huang" w:date="2018-10-28T20:06:00Z">
              <w:r w:rsidR="00EE37CA">
                <w:rPr>
                  <w:rFonts w:ascii="Times New Roman" w:eastAsia="Times New Roman" w:hAnsi="Times New Roman" w:cs="Times New Roman"/>
                  <w:color w:val="7030A0"/>
                </w:rPr>
                <w:t xml:space="preserve">. </w:t>
              </w:r>
            </w:ins>
            <w:ins w:id="753" w:author="tao huang" w:date="2018-10-28T13:55:00Z">
              <w:r w:rsidR="00652A83">
                <w:rPr>
                  <w:rFonts w:ascii="Times New Roman" w:eastAsia="Times New Roman" w:hAnsi="Times New Roman" w:cs="Times New Roman"/>
                  <w:color w:val="7030A0"/>
                </w:rPr>
                <w:t xml:space="preserve">In section 2.2., we summarize the </w:t>
              </w:r>
            </w:ins>
            <w:ins w:id="754" w:author="tao huang" w:date="2018-10-28T20:08:00Z">
              <w:r w:rsidR="00EE37CA">
                <w:rPr>
                  <w:rFonts w:ascii="Times New Roman" w:eastAsia="Times New Roman" w:hAnsi="Times New Roman" w:cs="Times New Roman"/>
                  <w:color w:val="7030A0"/>
                </w:rPr>
                <w:t xml:space="preserve">effect of the marketing </w:t>
              </w:r>
            </w:ins>
            <w:ins w:id="755" w:author="tao huang" w:date="2018-10-28T20:09:00Z">
              <w:r w:rsidR="00EE37CA">
                <w:rPr>
                  <w:rFonts w:ascii="Times New Roman" w:eastAsia="Times New Roman" w:hAnsi="Times New Roman" w:cs="Times New Roman"/>
                  <w:color w:val="7030A0"/>
                </w:rPr>
                <w:t xml:space="preserve">activities. </w:t>
              </w:r>
            </w:ins>
            <w:ins w:id="756" w:author="tao huang" w:date="2018-10-28T20:15:00Z">
              <w:r w:rsidR="005812E6">
                <w:rPr>
                  <w:rFonts w:ascii="Times New Roman" w:eastAsia="Times New Roman" w:hAnsi="Times New Roman" w:cs="Times New Roman"/>
                  <w:color w:val="7030A0"/>
                </w:rPr>
                <w:t xml:space="preserve"> </w:t>
              </w:r>
            </w:ins>
            <w:ins w:id="757" w:author="tao huang" w:date="2018-10-28T20:33:00Z">
              <w:r w:rsidR="00FA3C76">
                <w:rPr>
                  <w:rFonts w:ascii="Times New Roman" w:eastAsia="Times New Roman" w:hAnsi="Times New Roman" w:cs="Times New Roman"/>
                  <w:color w:val="7030A0"/>
                </w:rPr>
                <w:t xml:space="preserve"> </w:t>
              </w:r>
            </w:ins>
          </w:p>
          <w:p w14:paraId="2C8CD9ED" w14:textId="36E2F8BB" w:rsidR="00AE2C0A" w:rsidRPr="00CE07CC" w:rsidDel="00652A83" w:rsidRDefault="00183010">
            <w:pPr>
              <w:shd w:val="clear" w:color="auto" w:fill="FFFFFF" w:themeFill="background1"/>
              <w:spacing w:after="0" w:line="276" w:lineRule="auto"/>
              <w:rPr>
                <w:del w:id="758" w:author="tao huang" w:date="2018-10-28T13:52:00Z"/>
                <w:rFonts w:ascii="Times New Roman" w:hAnsi="Times New Roman" w:cs="Times New Roman"/>
                <w:color w:val="2E74B5" w:themeColor="accent5" w:themeShade="BF"/>
              </w:rPr>
            </w:pPr>
            <w:ins w:id="759" w:author="tao huang" w:date="2018-10-28T20:39:00Z">
              <w:r w:rsidRPr="00CE07CC" w:rsidDel="00652A83">
                <w:rPr>
                  <w:rFonts w:ascii="Times New Roman" w:eastAsia="Times New Roman" w:hAnsi="Times New Roman" w:cs="Times New Roman"/>
                  <w:color w:val="7030A0"/>
                </w:rPr>
                <w:t xml:space="preserve"> </w:t>
              </w:r>
            </w:ins>
            <w:del w:id="760" w:author="tao huang" w:date="2018-10-28T13:52:00Z">
              <w:r w:rsidR="00AE2C0A" w:rsidRPr="00CE07CC" w:rsidDel="00652A83">
                <w:rPr>
                  <w:rFonts w:ascii="Times New Roman" w:eastAsia="Times New Roman" w:hAnsi="Times New Roman" w:cs="Times New Roman"/>
                  <w:color w:val="7030A0"/>
                </w:rPr>
                <w:delText>“</w:delText>
              </w:r>
              <w:r w:rsidR="00AE2C0A" w:rsidRPr="00CE07CC" w:rsidDel="00652A83">
                <w:rPr>
                  <w:rFonts w:ascii="Times New Roman" w:hAnsi="Times New Roman" w:cs="Times New Roman"/>
                  <w:color w:val="2E74B5" w:themeColor="accent5" w:themeShade="BF"/>
                </w:rPr>
                <w:delText xml:space="preserve">The studies described above </w:delText>
              </w:r>
            </w:del>
            <w:ins w:id="761" w:author="Didier Soopramanien" w:date="2018-10-24T14:37:00Z">
              <w:del w:id="762" w:author="tao huang" w:date="2018-10-28T13:52:00Z">
                <w:r w:rsidR="00CD2572" w:rsidDel="00652A83">
                  <w:rPr>
                    <w:rFonts w:ascii="Times New Roman" w:hAnsi="Times New Roman" w:cs="Times New Roman"/>
                    <w:color w:val="2E74B5" w:themeColor="accent5" w:themeShade="BF"/>
                  </w:rPr>
                  <w:delText>attempt</w:delText>
                </w:r>
              </w:del>
            </w:ins>
            <w:del w:id="763" w:author="tao huang" w:date="2018-10-28T13:52:00Z">
              <w:r w:rsidR="00AE2C0A" w:rsidRPr="00CE07CC" w:rsidDel="00652A83">
                <w:rPr>
                  <w:rFonts w:ascii="Times New Roman" w:hAnsi="Times New Roman" w:cs="Times New Roman"/>
                  <w:color w:val="2E74B5" w:themeColor="accent5" w:themeShade="BF"/>
                </w:rPr>
                <w:delText xml:space="preserve">try to generate accurate forecasts by capturing the various effects of the marketing activities including prices and promotions. For example, previous studies suggest that price reductions and promotions increase the short term sales of the focal product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Blattberg, Briesch, &amp; Fox, 1995)</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reductions and promotions not only increase the product sales at the focal period but also potentially reduce the sales before and after the focal period as customers may delay or stockpile their purchas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Mace &amp; Neslin, 2004; Van Heerde, Gupta, &amp; Wittink, 2003)</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and promotions also have competitive effects on the sales of other products within and across product categori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R. L. Andrews, Currim, Leeflang, &amp; Lim, 2008; Wedel &amp; Zhang, 2004)</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w:delText>
              </w:r>
              <w:r w:rsidR="00AE2C0A" w:rsidRPr="00CE07CC" w:rsidDel="00652A83">
                <w:rPr>
                  <w:rFonts w:ascii="Times New Roman" w:eastAsia="Times New Roman" w:hAnsi="Times New Roman" w:cs="Times New Roman"/>
                  <w:color w:val="7030A0"/>
                </w:rPr>
                <w:delText>”</w:delText>
              </w:r>
            </w:del>
          </w:p>
          <w:p w14:paraId="41197A8A" w14:textId="6C5882A7" w:rsidR="003A141C" w:rsidDel="009A4B4C" w:rsidRDefault="003A141C">
            <w:pPr>
              <w:shd w:val="clear" w:color="auto" w:fill="FFFFFF" w:themeFill="background1"/>
              <w:spacing w:after="0" w:line="276" w:lineRule="auto"/>
              <w:rPr>
                <w:ins w:id="764" w:author="Didier Soopramanien" w:date="2018-10-24T14:37:00Z"/>
                <w:del w:id="765" w:author="tao huang" w:date="2018-11-04T10:52:00Z"/>
                <w:rFonts w:ascii="Times New Roman" w:eastAsia="Times New Roman" w:hAnsi="Times New Roman" w:cs="Times New Roman"/>
                <w:color w:val="7030A0"/>
              </w:rPr>
              <w:pPrChange w:id="766" w:author="tao huang" w:date="2018-10-28T21:40:00Z">
                <w:pPr>
                  <w:shd w:val="clear" w:color="auto" w:fill="FFFFFF"/>
                  <w:spacing w:after="0" w:line="276" w:lineRule="auto"/>
                </w:pPr>
              </w:pPrChange>
            </w:pPr>
          </w:p>
          <w:p w14:paraId="60EEF3F1" w14:textId="495965F0" w:rsidR="00866E0C" w:rsidRPr="00CE07CC" w:rsidDel="009A4B4C" w:rsidRDefault="006D01C9">
            <w:pPr>
              <w:shd w:val="clear" w:color="auto" w:fill="FFFFFF" w:themeFill="background1"/>
              <w:spacing w:after="0" w:line="276" w:lineRule="auto"/>
              <w:rPr>
                <w:del w:id="767" w:author="tao huang" w:date="2018-11-04T10:52:00Z"/>
                <w:rFonts w:ascii="Times New Roman" w:eastAsia="Times New Roman" w:hAnsi="Times New Roman" w:cs="Times New Roman"/>
                <w:color w:val="7030A0"/>
              </w:rPr>
              <w:pPrChange w:id="768" w:author="tao huang" w:date="2018-10-28T21:40:00Z">
                <w:pPr>
                  <w:shd w:val="clear" w:color="auto" w:fill="FFFFFF"/>
                  <w:spacing w:after="0" w:line="276" w:lineRule="auto"/>
                </w:pPr>
              </w:pPrChange>
            </w:pPr>
            <w:ins w:id="769" w:author="Didier Soopramanien" w:date="2018-10-24T14:38:00Z">
              <w:del w:id="770" w:author="tao huang" w:date="2018-11-04T10:52:00Z">
                <w:r w:rsidDel="009A4B4C">
                  <w:rPr>
                    <w:rFonts w:ascii="Times New Roman" w:eastAsia="Times New Roman" w:hAnsi="Times New Roman" w:cs="Times New Roman"/>
                    <w:color w:val="7030A0"/>
                  </w:rPr>
                  <w:delText xml:space="preserve">[what does the reviewer here mean by he/she would like to see the findings??? We need to say here that </w:delText>
                </w:r>
                <w:r w:rsidR="005A53AB" w:rsidDel="009A4B4C">
                  <w:rPr>
                    <w:rFonts w:ascii="Times New Roman" w:eastAsia="Times New Roman" w:hAnsi="Times New Roman" w:cs="Times New Roman"/>
                    <w:color w:val="7030A0"/>
                  </w:rPr>
                  <w:delText>the argument here is tha</w:delText>
                </w:r>
              </w:del>
            </w:ins>
            <w:ins w:id="771" w:author="Didier Soopramanien" w:date="2018-10-24T14:39:00Z">
              <w:del w:id="772" w:author="tao huang" w:date="2018-11-04T10:52:00Z">
                <w:r w:rsidR="005A53AB" w:rsidDel="009A4B4C">
                  <w:rPr>
                    <w:rFonts w:ascii="Times New Roman" w:eastAsia="Times New Roman" w:hAnsi="Times New Roman" w:cs="Times New Roman"/>
                    <w:color w:val="7030A0"/>
                  </w:rPr>
                  <w:delText xml:space="preserve">t we are not </w:delText>
                </w:r>
                <w:r w:rsidR="00091D39" w:rsidDel="009A4B4C">
                  <w:rPr>
                    <w:rFonts w:ascii="Times New Roman" w:eastAsia="Times New Roman" w:hAnsi="Times New Roman" w:cs="Times New Roman"/>
                    <w:color w:val="7030A0"/>
                  </w:rPr>
                  <w:delText xml:space="preserve">testing our model with their data </w:delText>
                </w:r>
                <w:r w:rsidR="00091D39" w:rsidRPr="00044520" w:rsidDel="009A4B4C">
                  <w:rPr>
                    <w:rFonts w:ascii="Times New Roman" w:eastAsia="Times New Roman" w:hAnsi="Times New Roman" w:cs="Times New Roman"/>
                    <w:noProof/>
                    <w:color w:val="7030A0"/>
                  </w:rPr>
                  <w:delText>but</w:delText>
                </w:r>
                <w:r w:rsidR="00091D39" w:rsidDel="009A4B4C">
                  <w:rPr>
                    <w:rFonts w:ascii="Times New Roman" w:eastAsia="Times New Roman" w:hAnsi="Times New Roman" w:cs="Times New Roman"/>
                    <w:color w:val="7030A0"/>
                  </w:rPr>
                  <w:delText xml:space="preserve"> we are just saying that these models do not account for structural change</w:delText>
                </w:r>
                <w:r w:rsidR="00091D39" w:rsidRPr="003E1E39" w:rsidDel="009A4B4C">
                  <w:rPr>
                    <w:rFonts w:ascii="Times New Roman" w:eastAsia="Times New Roman" w:hAnsi="Times New Roman" w:cs="Times New Roman"/>
                    <w:noProof/>
                    <w:color w:val="7030A0"/>
                  </w:rPr>
                  <w:delText>…</w:delText>
                </w:r>
                <w:r w:rsidR="00091D39" w:rsidDel="009A4B4C">
                  <w:rPr>
                    <w:rFonts w:ascii="Times New Roman" w:eastAsia="Times New Roman" w:hAnsi="Times New Roman" w:cs="Times New Roman"/>
                    <w:color w:val="7030A0"/>
                  </w:rPr>
                  <w:delText xml:space="preserve">I don’t </w:delText>
                </w:r>
              </w:del>
            </w:ins>
            <w:ins w:id="773" w:author="Didier Soopramanien" w:date="2018-10-24T14:40:00Z">
              <w:del w:id="774" w:author="tao huang" w:date="2018-11-04T10:52:00Z">
                <w:r w:rsidR="00091D39" w:rsidDel="009A4B4C">
                  <w:rPr>
                    <w:rFonts w:ascii="Times New Roman" w:eastAsia="Times New Roman" w:hAnsi="Times New Roman" w:cs="Times New Roman"/>
                    <w:color w:val="7030A0"/>
                  </w:rPr>
                  <w:delText>think he means findings</w:delText>
                </w:r>
                <w:r w:rsidR="0051294D" w:rsidDel="009A4B4C">
                  <w:rPr>
                    <w:rFonts w:ascii="Times New Roman" w:eastAsia="Times New Roman" w:hAnsi="Times New Roman" w:cs="Times New Roman"/>
                    <w:color w:val="7030A0"/>
                  </w:rPr>
                  <w:delText xml:space="preserve"> </w:delText>
                </w:r>
                <w:r w:rsidR="0051294D" w:rsidRPr="003E1E39" w:rsidDel="009A4B4C">
                  <w:rPr>
                    <w:rFonts w:ascii="Times New Roman" w:eastAsia="Times New Roman" w:hAnsi="Times New Roman" w:cs="Times New Roman"/>
                    <w:noProof/>
                    <w:color w:val="7030A0"/>
                  </w:rPr>
                  <w:delText>in terms of</w:delText>
                </w:r>
                <w:r w:rsidR="0051294D" w:rsidDel="009A4B4C">
                  <w:rPr>
                    <w:rFonts w:ascii="Times New Roman" w:eastAsia="Times New Roman" w:hAnsi="Times New Roman" w:cs="Times New Roman"/>
                    <w:color w:val="7030A0"/>
                  </w:rPr>
                  <w:delText xml:space="preserve"> whether </w:delText>
                </w:r>
                <w:r w:rsidR="0051294D" w:rsidRPr="003E1E39" w:rsidDel="009A4B4C">
                  <w:rPr>
                    <w:rFonts w:ascii="Times New Roman" w:eastAsia="Times New Roman" w:hAnsi="Times New Roman" w:cs="Times New Roman"/>
                    <w:noProof/>
                    <w:color w:val="7030A0"/>
                  </w:rPr>
                  <w:delText>increase</w:delText>
                </w:r>
                <w:r w:rsidR="0051294D" w:rsidDel="009A4B4C">
                  <w:rPr>
                    <w:rFonts w:ascii="Times New Roman" w:eastAsia="Times New Roman" w:hAnsi="Times New Roman" w:cs="Times New Roman"/>
                    <w:color w:val="7030A0"/>
                  </w:rPr>
                  <w:delText xml:space="preserve"> in price leads to </w:delText>
                </w:r>
                <w:r w:rsidR="0051294D" w:rsidRPr="003E1E39" w:rsidDel="009A4B4C">
                  <w:rPr>
                    <w:rFonts w:ascii="Times New Roman" w:eastAsia="Times New Roman" w:hAnsi="Times New Roman" w:cs="Times New Roman"/>
                    <w:noProof/>
                    <w:color w:val="7030A0"/>
                  </w:rPr>
                  <w:delText>fall</w:delText>
                </w:r>
                <w:r w:rsidR="0051294D" w:rsidDel="009A4B4C">
                  <w:rPr>
                    <w:rFonts w:ascii="Times New Roman" w:eastAsia="Times New Roman" w:hAnsi="Times New Roman" w:cs="Times New Roman"/>
                    <w:color w:val="7030A0"/>
                  </w:rPr>
                  <w:delText xml:space="preserve"> in sales as what seems to </w:delText>
                </w:r>
                <w:r w:rsidR="0051294D" w:rsidRPr="003E1E39" w:rsidDel="009A4B4C">
                  <w:rPr>
                    <w:rFonts w:ascii="Times New Roman" w:eastAsia="Times New Roman" w:hAnsi="Times New Roman" w:cs="Times New Roman"/>
                    <w:noProof/>
                    <w:color w:val="7030A0"/>
                  </w:rPr>
                  <w:delText>be written</w:delText>
                </w:r>
                <w:r w:rsidR="0051294D" w:rsidDel="009A4B4C">
                  <w:rPr>
                    <w:rFonts w:ascii="Times New Roman" w:eastAsia="Times New Roman" w:hAnsi="Times New Roman" w:cs="Times New Roman"/>
                    <w:color w:val="7030A0"/>
                  </w:rPr>
                  <w:delText xml:space="preserve"> in the response</w:delText>
                </w:r>
                <w:r w:rsidR="006D7530" w:rsidDel="009A4B4C">
                  <w:rPr>
                    <w:rFonts w:ascii="Times New Roman" w:eastAsia="Times New Roman" w:hAnsi="Times New Roman" w:cs="Times New Roman"/>
                    <w:color w:val="7030A0"/>
                  </w:rPr>
                  <w:delText xml:space="preserve">, he </w:delText>
                </w:r>
                <w:r w:rsidR="006D7530" w:rsidRPr="003E1E39" w:rsidDel="009A4B4C">
                  <w:rPr>
                    <w:rFonts w:ascii="Times New Roman" w:eastAsia="Times New Roman" w:hAnsi="Times New Roman" w:cs="Times New Roman"/>
                    <w:noProof/>
                    <w:color w:val="7030A0"/>
                  </w:rPr>
                  <w:delText>actually</w:delText>
                </w:r>
                <w:r w:rsidR="006D7530" w:rsidDel="009A4B4C">
                  <w:rPr>
                    <w:rFonts w:ascii="Times New Roman" w:eastAsia="Times New Roman" w:hAnsi="Times New Roman" w:cs="Times New Roman"/>
                    <w:color w:val="7030A0"/>
                  </w:rPr>
                  <w:delText xml:space="preserve"> is</w:delText>
                </w:r>
              </w:del>
            </w:ins>
            <w:ins w:id="775" w:author="Didier Soopramanien" w:date="2018-10-24T14:41:00Z">
              <w:del w:id="776" w:author="tao huang" w:date="2018-11-04T10:52:00Z">
                <w:r w:rsidR="00BB76AC" w:rsidDel="009A4B4C">
                  <w:rPr>
                    <w:rFonts w:ascii="Times New Roman" w:eastAsia="Times New Roman" w:hAnsi="Times New Roman" w:cs="Times New Roman"/>
                    <w:color w:val="7030A0"/>
                  </w:rPr>
                  <w:delText xml:space="preserve"> asking what do these people find without structural change, well they have not done it, we are doing it??? Or I may be wrong!)</w:delText>
                </w:r>
              </w:del>
            </w:ins>
          </w:p>
          <w:p w14:paraId="66EABEE9" w14:textId="0210AB4F" w:rsidR="00183010" w:rsidRPr="00183010" w:rsidRDefault="00A74862">
            <w:pPr>
              <w:shd w:val="clear" w:color="auto" w:fill="FFFFFF" w:themeFill="background1"/>
              <w:spacing w:after="0" w:line="276" w:lineRule="auto"/>
              <w:rPr>
                <w:rFonts w:ascii="Times New Roman" w:eastAsia="Times New Roman" w:hAnsi="Times New Roman" w:cs="Times New Roman"/>
                <w:color w:val="385623" w:themeColor="accent6" w:themeShade="80"/>
                <w:rPrChange w:id="777" w:author="tao huang" w:date="2018-10-28T20:40:00Z">
                  <w:rPr>
                    <w:rFonts w:ascii="Times New Roman" w:eastAsia="Times New Roman" w:hAnsi="Times New Roman" w:cs="Times New Roman"/>
                  </w:rPr>
                </w:rPrChange>
              </w:rPr>
              <w:pPrChange w:id="778" w:author="tao huang" w:date="2018-10-28T21:40:00Z">
                <w:pPr>
                  <w:shd w:val="clear" w:color="auto" w:fill="FFFFFF"/>
                  <w:spacing w:after="0" w:line="276" w:lineRule="auto"/>
                </w:pPr>
              </w:pPrChange>
            </w:pPr>
            <w:del w:id="779" w:author="tao huang" w:date="2018-11-04T10:52:00Z">
              <w:r w:rsidRPr="00CE07CC" w:rsidDel="009A4B4C">
                <w:rPr>
                  <w:rFonts w:ascii="Times New Roman" w:eastAsia="Times New Roman" w:hAnsi="Times New Roman" w:cs="Times New Roman"/>
                  <w:color w:val="7030A0"/>
                  <w:highlight w:val="yellow"/>
                </w:rPr>
                <w:delText xml:space="preserve"> </w:delText>
              </w:r>
            </w:del>
            <w:ins w:id="780" w:author="tao huang" w:date="2018-11-04T10:52:00Z">
              <w:r w:rsidR="009A4B4C">
                <w:rPr>
                  <w:rFonts w:ascii="Times New Roman" w:eastAsia="Times New Roman" w:hAnsi="Times New Roman" w:cs="Times New Roman"/>
                  <w:color w:val="7030A0"/>
                </w:rPr>
                <w:t xml:space="preserve"> </w:t>
              </w:r>
            </w:ins>
          </w:p>
          <w:p w14:paraId="68405ECF" w14:textId="5488A92D" w:rsidR="004A390D" w:rsidRPr="0056537F" w:rsidDel="009A4B4C" w:rsidRDefault="004A390D">
            <w:pPr>
              <w:shd w:val="clear" w:color="auto" w:fill="FFFFFF" w:themeFill="background1"/>
              <w:spacing w:after="0" w:line="276" w:lineRule="auto"/>
              <w:rPr>
                <w:del w:id="781" w:author="tao huang" w:date="2018-11-04T10:52:00Z"/>
                <w:rFonts w:ascii="Times New Roman" w:eastAsia="Times New Roman" w:hAnsi="Times New Roman" w:cs="Times New Roman"/>
              </w:rPr>
              <w:pPrChange w:id="782" w:author="tao huang" w:date="2018-10-28T21:40:00Z">
                <w:pPr>
                  <w:shd w:val="clear" w:color="auto" w:fill="FFFFFF"/>
                  <w:spacing w:after="0" w:line="276" w:lineRule="auto"/>
                </w:pPr>
              </w:pPrChange>
            </w:pPr>
          </w:p>
          <w:p w14:paraId="57140C5B" w14:textId="6118D3DE"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78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4.     The text is characterized by some generalizations that make the reader confused on what the authors are claiming. For example, </w:t>
            </w:r>
            <w:r w:rsidRPr="003E1E39">
              <w:rPr>
                <w:rFonts w:ascii="Times New Roman" w:eastAsia="Times New Roman" w:hAnsi="Times New Roman" w:cs="Times New Roman"/>
                <w:noProof/>
              </w:rPr>
              <w:t>in</w:t>
            </w:r>
            <w:r w:rsidRPr="0056537F">
              <w:rPr>
                <w:rFonts w:ascii="Times New Roman" w:eastAsia="Times New Roman" w:hAnsi="Times New Roman" w:cs="Times New Roman"/>
              </w:rPr>
              <w:t xml:space="preserve"> page 3 '… </w:t>
            </w:r>
            <w:r w:rsidRPr="003E1E39">
              <w:rPr>
                <w:rFonts w:ascii="Times New Roman" w:eastAsia="Times New Roman" w:hAnsi="Times New Roman" w:cs="Times New Roman"/>
                <w:noProof/>
              </w:rPr>
              <w:t>The data</w:t>
            </w:r>
            <w:r w:rsidRPr="0056537F">
              <w:rPr>
                <w:rFonts w:ascii="Times New Roman" w:eastAsia="Times New Roman" w:hAnsi="Times New Roman" w:cs="Times New Roman"/>
              </w:rPr>
              <w:t xml:space="preserve"> in retailer product sales</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macroeconomics).' I would suggest a thorough read-through to the authors </w:t>
            </w:r>
            <w:r w:rsidRPr="003E1E39">
              <w:rPr>
                <w:rFonts w:ascii="Times New Roman" w:eastAsia="Times New Roman" w:hAnsi="Times New Roman" w:cs="Times New Roman"/>
                <w:noProof/>
              </w:rPr>
              <w:t>in order to</w:t>
            </w:r>
            <w:r w:rsidRPr="0056537F">
              <w:rPr>
                <w:rFonts w:ascii="Times New Roman" w:eastAsia="Times New Roman" w:hAnsi="Times New Roman" w:cs="Times New Roman"/>
              </w:rPr>
              <w:t xml:space="preserve"> make the text more to the point.</w:t>
            </w:r>
          </w:p>
          <w:p w14:paraId="1084E09D" w14:textId="4A9F15FA" w:rsidR="003A141C" w:rsidDel="00BB76AC" w:rsidRDefault="003A141C">
            <w:pPr>
              <w:shd w:val="clear" w:color="auto" w:fill="FFFFFF" w:themeFill="background1"/>
              <w:spacing w:after="0" w:line="276" w:lineRule="auto"/>
              <w:rPr>
                <w:del w:id="784" w:author="Didier Soopramanien" w:date="2018-10-24T14:42:00Z"/>
                <w:rFonts w:ascii="Times New Roman" w:eastAsia="Times New Roman" w:hAnsi="Times New Roman" w:cs="Times New Roman"/>
                <w:color w:val="7030A0"/>
              </w:rPr>
              <w:pPrChange w:id="785" w:author="tao huang" w:date="2018-10-28T21:40:00Z">
                <w:pPr>
                  <w:shd w:val="clear" w:color="auto" w:fill="FFFFFF"/>
                  <w:spacing w:after="0" w:line="276" w:lineRule="auto"/>
                </w:pPr>
              </w:pPrChange>
            </w:pPr>
          </w:p>
          <w:p w14:paraId="541AE5BF" w14:textId="26ECA6A2" w:rsidR="00BB76AC" w:rsidRDefault="00BB76AC">
            <w:pPr>
              <w:shd w:val="clear" w:color="auto" w:fill="FFFFFF" w:themeFill="background1"/>
              <w:spacing w:after="0" w:line="276" w:lineRule="auto"/>
              <w:rPr>
                <w:ins w:id="786" w:author="Didier Soopramanien" w:date="2018-10-24T14:42:00Z"/>
                <w:rFonts w:ascii="Times New Roman" w:eastAsia="Times New Roman" w:hAnsi="Times New Roman" w:cs="Times New Roman"/>
              </w:rPr>
              <w:pPrChange w:id="787" w:author="tao huang" w:date="2018-10-28T21:40:00Z">
                <w:pPr>
                  <w:shd w:val="clear" w:color="auto" w:fill="FFFFFF"/>
                  <w:spacing w:after="0" w:line="276" w:lineRule="auto"/>
                </w:pPr>
              </w:pPrChange>
            </w:pPr>
          </w:p>
          <w:p w14:paraId="5FC14AF3" w14:textId="23C4F902" w:rsidR="00BB76AC" w:rsidRPr="00183010" w:rsidRDefault="00BB76AC">
            <w:pPr>
              <w:shd w:val="clear" w:color="auto" w:fill="FFFFFF" w:themeFill="background1"/>
              <w:spacing w:after="0" w:line="276" w:lineRule="auto"/>
              <w:rPr>
                <w:ins w:id="788" w:author="Didier Soopramanien" w:date="2018-10-24T14:42:00Z"/>
                <w:rFonts w:ascii="Times New Roman" w:eastAsia="Times New Roman" w:hAnsi="Times New Roman" w:cs="Times New Roman"/>
                <w:color w:val="7030A0"/>
                <w:rPrChange w:id="789" w:author="tao huang" w:date="2018-10-28T20:40:00Z">
                  <w:rPr>
                    <w:ins w:id="790" w:author="Didier Soopramanien" w:date="2018-10-24T14:42:00Z"/>
                    <w:rFonts w:ascii="Times New Roman" w:eastAsia="Times New Roman" w:hAnsi="Times New Roman" w:cs="Times New Roman"/>
                  </w:rPr>
                </w:rPrChange>
              </w:rPr>
              <w:pPrChange w:id="791" w:author="tao huang" w:date="2018-10-28T21:40:00Z">
                <w:pPr>
                  <w:shd w:val="clear" w:color="auto" w:fill="FFFFFF"/>
                  <w:spacing w:after="0" w:line="276" w:lineRule="auto"/>
                </w:pPr>
              </w:pPrChange>
            </w:pPr>
            <w:ins w:id="792" w:author="Didier Soopramanien" w:date="2018-10-24T14:42:00Z">
              <w:r w:rsidRPr="00183010">
                <w:rPr>
                  <w:rFonts w:ascii="Times New Roman" w:eastAsia="Times New Roman" w:hAnsi="Times New Roman" w:cs="Times New Roman"/>
                  <w:color w:val="7030A0"/>
                  <w:rPrChange w:id="793" w:author="tao huang" w:date="2018-10-28T20:40:00Z">
                    <w:rPr>
                      <w:rFonts w:ascii="Times New Roman" w:eastAsia="Times New Roman" w:hAnsi="Times New Roman" w:cs="Times New Roman"/>
                    </w:rPr>
                  </w:rPrChange>
                </w:rPr>
                <w:t>We have now streamlined the manuscript in line with this comment and taking into consideration other comments</w:t>
              </w:r>
            </w:ins>
            <w:ins w:id="794" w:author="Didier Soopramanien" w:date="2018-10-24T14:43:00Z">
              <w:r w:rsidRPr="00183010">
                <w:rPr>
                  <w:rFonts w:ascii="Times New Roman" w:eastAsia="Times New Roman" w:hAnsi="Times New Roman" w:cs="Times New Roman"/>
                  <w:color w:val="7030A0"/>
                  <w:rPrChange w:id="795" w:author="tao huang" w:date="2018-10-28T20:40:00Z">
                    <w:rPr>
                      <w:rFonts w:ascii="Times New Roman" w:eastAsia="Times New Roman" w:hAnsi="Times New Roman" w:cs="Times New Roman"/>
                    </w:rPr>
                  </w:rPrChange>
                </w:rPr>
                <w:t xml:space="preserve">/suggestions by the other reviewer too. </w:t>
              </w:r>
            </w:ins>
          </w:p>
          <w:p w14:paraId="0CB5A171" w14:textId="1977B0C3" w:rsidR="003A141C" w:rsidRPr="0056537F" w:rsidRDefault="00DF6A87">
            <w:pPr>
              <w:shd w:val="clear" w:color="auto" w:fill="FFFFFF" w:themeFill="background1"/>
              <w:spacing w:after="0" w:line="276" w:lineRule="auto"/>
              <w:rPr>
                <w:rFonts w:ascii="Times New Roman" w:eastAsia="Times New Roman" w:hAnsi="Times New Roman" w:cs="Times New Roman"/>
                <w:color w:val="7030A0"/>
              </w:rPr>
              <w:pPrChange w:id="796" w:author="tao huang" w:date="2018-10-28T21:40:00Z">
                <w:pPr>
                  <w:shd w:val="clear" w:color="auto" w:fill="FFFFFF"/>
                  <w:spacing w:after="0" w:line="276" w:lineRule="auto"/>
                </w:pPr>
              </w:pPrChange>
            </w:pPr>
            <w:del w:id="797" w:author="Didier Soopramanien" w:date="2018-10-24T14:42:00Z">
              <w:r w:rsidRPr="0056537F" w:rsidDel="00BB76AC">
                <w:rPr>
                  <w:rFonts w:ascii="Times New Roman" w:eastAsia="Times New Roman" w:hAnsi="Times New Roman" w:cs="Times New Roman"/>
                  <w:color w:val="7030A0"/>
                </w:rPr>
                <w:delText>Revised</w:delText>
              </w:r>
            </w:del>
          </w:p>
          <w:p w14:paraId="01BE8D78" w14:textId="5097A92C" w:rsidR="00002940" w:rsidRDefault="0082558B">
            <w:pPr>
              <w:shd w:val="clear" w:color="auto" w:fill="FFFFFF" w:themeFill="background1"/>
              <w:spacing w:after="0" w:line="276" w:lineRule="auto"/>
              <w:rPr>
                <w:rFonts w:ascii="Times New Roman" w:eastAsia="Times New Roman" w:hAnsi="Times New Roman" w:cs="Times New Roman"/>
              </w:rPr>
              <w:pPrChange w:id="79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5.     Section 3 and 4 seem a bit redundant the way they </w:t>
            </w:r>
            <w:r w:rsidRPr="003E1E39">
              <w:rPr>
                <w:rFonts w:ascii="Times New Roman" w:eastAsia="Times New Roman" w:hAnsi="Times New Roman" w:cs="Times New Roman"/>
                <w:noProof/>
              </w:rPr>
              <w:t>are presented</w:t>
            </w:r>
            <w:r w:rsidRPr="0056537F">
              <w:rPr>
                <w:rFonts w:ascii="Times New Roman" w:eastAsia="Times New Roman" w:hAnsi="Times New Roman" w:cs="Times New Roman"/>
              </w:rPr>
              <w:t xml:space="preserve">. I would expect to see a methodology section, where these two sections could motivate/inform the selection of models in section 6. The ideal approach would be that section 3 and </w:t>
            </w:r>
            <w:r w:rsidRPr="003E1E39">
              <w:rPr>
                <w:rFonts w:ascii="Times New Roman" w:eastAsia="Times New Roman" w:hAnsi="Times New Roman" w:cs="Times New Roman"/>
                <w:noProof/>
              </w:rPr>
              <w:t>4</w:t>
            </w:r>
            <w:r w:rsidRPr="0056537F">
              <w:rPr>
                <w:rFonts w:ascii="Times New Roman" w:eastAsia="Times New Roman" w:hAnsi="Times New Roman" w:cs="Times New Roman"/>
              </w:rPr>
              <w:t xml:space="preserve"> are reduced substantially and included in the commentary of section 6 or if needed in an appendix.</w:t>
            </w:r>
          </w:p>
          <w:p w14:paraId="6541EE33" w14:textId="2D5C05FA" w:rsidR="004E22D9" w:rsidRDefault="004E22D9">
            <w:pPr>
              <w:shd w:val="clear" w:color="auto" w:fill="FFFFFF" w:themeFill="background1"/>
              <w:spacing w:after="0" w:line="276" w:lineRule="auto"/>
              <w:rPr>
                <w:rFonts w:ascii="Times New Roman" w:eastAsia="Times New Roman" w:hAnsi="Times New Roman" w:cs="Times New Roman"/>
              </w:rPr>
              <w:pPrChange w:id="799" w:author="tao huang" w:date="2018-10-28T21:40:00Z">
                <w:pPr>
                  <w:shd w:val="clear" w:color="auto" w:fill="FFFFFF"/>
                  <w:spacing w:after="0" w:line="276" w:lineRule="auto"/>
                </w:pPr>
              </w:pPrChange>
            </w:pPr>
          </w:p>
          <w:p w14:paraId="3E5E0D6E" w14:textId="14A0D5AA" w:rsidR="004E22D9" w:rsidRPr="009A4B4C" w:rsidDel="009A4B4C" w:rsidRDefault="009A4B4C">
            <w:pPr>
              <w:shd w:val="clear" w:color="auto" w:fill="FFFFFF" w:themeFill="background1"/>
              <w:spacing w:after="0" w:line="276" w:lineRule="auto"/>
              <w:rPr>
                <w:del w:id="800" w:author="tao huang" w:date="2018-11-04T10:53:00Z"/>
                <w:rFonts w:ascii="Times New Roman" w:eastAsia="Times New Roman" w:hAnsi="Times New Roman" w:cs="Times New Roman"/>
                <w:color w:val="7030A0"/>
                <w:rPrChange w:id="801" w:author="tao huang" w:date="2018-11-04T10:54:00Z">
                  <w:rPr>
                    <w:del w:id="802" w:author="tao huang" w:date="2018-11-04T10:53:00Z"/>
                    <w:rFonts w:ascii="Times New Roman" w:eastAsia="Times New Roman" w:hAnsi="Times New Roman" w:cs="Times New Roman"/>
                    <w:color w:val="7030A0"/>
                  </w:rPr>
                </w:rPrChange>
              </w:rPr>
              <w:pPrChange w:id="803" w:author="tao huang" w:date="2018-10-28T21:40:00Z">
                <w:pPr>
                  <w:shd w:val="clear" w:color="auto" w:fill="FFFFFF"/>
                  <w:spacing w:after="0" w:line="276" w:lineRule="auto"/>
                </w:pPr>
              </w:pPrChange>
            </w:pPr>
            <w:ins w:id="804" w:author="tao huang" w:date="2018-11-04T10:53:00Z">
              <w:r w:rsidRPr="009A4B4C">
                <w:rPr>
                  <w:rFonts w:ascii="Times New Roman" w:eastAsia="Times New Roman" w:hAnsi="Times New Roman" w:cs="Times New Roman"/>
                  <w:color w:val="7030A0"/>
                </w:rPr>
                <w:t xml:space="preserve">We have now completely </w:t>
              </w:r>
              <w:r w:rsidRPr="009A4B4C">
                <w:rPr>
                  <w:rFonts w:ascii="Times New Roman" w:eastAsia="Times New Roman" w:hAnsi="Times New Roman" w:cs="Times New Roman"/>
                  <w:color w:val="7030A0"/>
                  <w:rPrChange w:id="805" w:author="tao huang" w:date="2018-11-04T10:54:00Z">
                    <w:rPr>
                      <w:rFonts w:ascii="Times New Roman" w:eastAsia="Times New Roman" w:hAnsi="Times New Roman" w:cs="Times New Roman"/>
                      <w:color w:val="7030A0"/>
                    </w:rPr>
                  </w:rPrChange>
                </w:rPr>
                <w:t>revised</w:t>
              </w:r>
            </w:ins>
            <w:ins w:id="806" w:author="Didier Soopramanien" w:date="2018-10-24T14:43:00Z">
              <w:del w:id="807" w:author="tao huang" w:date="2018-11-04T10:53:00Z">
                <w:r w:rsidR="00BB76AC" w:rsidRPr="009A4B4C" w:rsidDel="009A4B4C">
                  <w:rPr>
                    <w:rFonts w:ascii="Times New Roman" w:eastAsia="Times New Roman" w:hAnsi="Times New Roman" w:cs="Times New Roman"/>
                    <w:color w:val="7030A0"/>
                    <w:rPrChange w:id="808" w:author="tao huang" w:date="2018-11-04T10:54:00Z">
                      <w:rPr>
                        <w:rFonts w:ascii="Times New Roman" w:eastAsia="Times New Roman" w:hAnsi="Times New Roman" w:cs="Times New Roman"/>
                        <w:color w:val="7030A0"/>
                      </w:rPr>
                    </w:rPrChange>
                  </w:rPr>
                  <w:delText xml:space="preserve">In our revisions, </w:delText>
                </w:r>
              </w:del>
            </w:ins>
            <w:del w:id="809" w:author="tao huang" w:date="2018-11-04T10:53:00Z">
              <w:r w:rsidR="004E22D9" w:rsidRPr="009A4B4C" w:rsidDel="009A4B4C">
                <w:rPr>
                  <w:rFonts w:ascii="Times New Roman" w:eastAsia="Times New Roman" w:hAnsi="Times New Roman" w:cs="Times New Roman"/>
                  <w:color w:val="7030A0"/>
                  <w:rPrChange w:id="810" w:author="tao huang" w:date="2018-11-04T10:54:00Z">
                    <w:rPr>
                      <w:rFonts w:ascii="Times New Roman" w:eastAsia="Times New Roman" w:hAnsi="Times New Roman" w:cs="Times New Roman"/>
                      <w:color w:val="7030A0"/>
                    </w:rPr>
                  </w:rPrChange>
                </w:rPr>
                <w:delText>W</w:delText>
              </w:r>
            </w:del>
            <w:ins w:id="811" w:author="Didier Soopramanien" w:date="2018-10-24T14:43:00Z">
              <w:del w:id="812" w:author="tao huang" w:date="2018-11-04T10:53:00Z">
                <w:r w:rsidR="00BB76AC" w:rsidRPr="009A4B4C" w:rsidDel="009A4B4C">
                  <w:rPr>
                    <w:rFonts w:ascii="Times New Roman" w:eastAsia="Times New Roman" w:hAnsi="Times New Roman" w:cs="Times New Roman"/>
                    <w:color w:val="7030A0"/>
                    <w:rPrChange w:id="813" w:author="tao huang" w:date="2018-11-04T10:54:00Z">
                      <w:rPr>
                        <w:rFonts w:ascii="Times New Roman" w:eastAsia="Times New Roman" w:hAnsi="Times New Roman" w:cs="Times New Roman"/>
                        <w:color w:val="7030A0"/>
                      </w:rPr>
                    </w:rPrChange>
                  </w:rPr>
                  <w:delText>w</w:delText>
                </w:r>
              </w:del>
            </w:ins>
            <w:del w:id="814" w:author="tao huang" w:date="2018-11-04T10:53:00Z">
              <w:r w:rsidR="004E22D9" w:rsidRPr="009A4B4C" w:rsidDel="009A4B4C">
                <w:rPr>
                  <w:rFonts w:ascii="Times New Roman" w:eastAsia="Times New Roman" w:hAnsi="Times New Roman" w:cs="Times New Roman"/>
                  <w:color w:val="7030A0"/>
                  <w:rPrChange w:id="815" w:author="tao huang" w:date="2018-11-04T10:54:00Z">
                    <w:rPr>
                      <w:rFonts w:ascii="Times New Roman" w:eastAsia="Times New Roman" w:hAnsi="Times New Roman" w:cs="Times New Roman"/>
                      <w:color w:val="7030A0"/>
                    </w:rPr>
                  </w:rPrChange>
                </w:rPr>
                <w:delText xml:space="preserve">e now merge </w:delText>
              </w:r>
              <w:r w:rsidR="006C6BC5" w:rsidRPr="009A4B4C" w:rsidDel="009A4B4C">
                <w:rPr>
                  <w:rFonts w:ascii="Times New Roman" w:eastAsia="Times New Roman" w:hAnsi="Times New Roman" w:cs="Times New Roman"/>
                  <w:color w:val="7030A0"/>
                  <w:rPrChange w:id="816" w:author="tao huang" w:date="2018-11-04T10:54:00Z">
                    <w:rPr>
                      <w:rFonts w:ascii="Times New Roman" w:eastAsia="Times New Roman" w:hAnsi="Times New Roman" w:cs="Times New Roman"/>
                      <w:color w:val="7030A0"/>
                    </w:rPr>
                  </w:rPrChange>
                </w:rPr>
                <w:delText xml:space="preserve">and reduce </w:delText>
              </w:r>
              <w:r w:rsidR="004E22D9" w:rsidRPr="009A4B4C" w:rsidDel="009A4B4C">
                <w:rPr>
                  <w:rFonts w:ascii="Times New Roman" w:eastAsia="Times New Roman" w:hAnsi="Times New Roman" w:cs="Times New Roman"/>
                  <w:color w:val="7030A0"/>
                  <w:rPrChange w:id="817" w:author="tao huang" w:date="2018-11-04T10:54:00Z">
                    <w:rPr>
                      <w:rFonts w:ascii="Times New Roman" w:eastAsia="Times New Roman" w:hAnsi="Times New Roman" w:cs="Times New Roman"/>
                      <w:color w:val="7030A0"/>
                    </w:rPr>
                  </w:rPrChange>
                </w:rPr>
                <w:delText>section</w:delText>
              </w:r>
            </w:del>
            <w:ins w:id="818" w:author="Didier Soopramanien" w:date="2018-10-24T14:43:00Z">
              <w:del w:id="819" w:author="tao huang" w:date="2018-11-04T10:53:00Z">
                <w:r w:rsidR="00BB76AC" w:rsidRPr="009A4B4C" w:rsidDel="009A4B4C">
                  <w:rPr>
                    <w:rFonts w:ascii="Times New Roman" w:eastAsia="Times New Roman" w:hAnsi="Times New Roman" w:cs="Times New Roman"/>
                    <w:color w:val="7030A0"/>
                    <w:rPrChange w:id="820" w:author="tao huang" w:date="2018-11-04T10:54:00Z">
                      <w:rPr>
                        <w:rFonts w:ascii="Times New Roman" w:eastAsia="Times New Roman" w:hAnsi="Times New Roman" w:cs="Times New Roman"/>
                        <w:color w:val="7030A0"/>
                      </w:rPr>
                    </w:rPrChange>
                  </w:rPr>
                  <w:delText>s</w:delText>
                </w:r>
              </w:del>
            </w:ins>
            <w:del w:id="821" w:author="tao huang" w:date="2018-11-04T10:53:00Z">
              <w:r w:rsidR="004E22D9" w:rsidRPr="009A4B4C" w:rsidDel="009A4B4C">
                <w:rPr>
                  <w:rFonts w:ascii="Times New Roman" w:eastAsia="Times New Roman" w:hAnsi="Times New Roman" w:cs="Times New Roman"/>
                  <w:color w:val="7030A0"/>
                  <w:rPrChange w:id="822" w:author="tao huang" w:date="2018-11-04T10:54:00Z">
                    <w:rPr>
                      <w:rFonts w:ascii="Times New Roman" w:eastAsia="Times New Roman" w:hAnsi="Times New Roman" w:cs="Times New Roman"/>
                      <w:color w:val="7030A0"/>
                    </w:rPr>
                  </w:rPrChange>
                </w:rPr>
                <w:delText xml:space="preserve"> 3 and section 4</w:delText>
              </w:r>
            </w:del>
            <w:ins w:id="823" w:author="Didier Soopramanien" w:date="2018-10-24T14:43:00Z">
              <w:del w:id="824" w:author="tao huang" w:date="2018-10-28T20:41:00Z">
                <w:r w:rsidR="00BB76AC" w:rsidRPr="009A4B4C" w:rsidDel="00183010">
                  <w:rPr>
                    <w:rFonts w:ascii="Times New Roman" w:eastAsia="Times New Roman" w:hAnsi="Times New Roman" w:cs="Times New Roman"/>
                    <w:color w:val="7030A0"/>
                    <w:rPrChange w:id="825" w:author="tao huang" w:date="2018-11-04T10:54:00Z">
                      <w:rPr>
                        <w:rFonts w:ascii="Times New Roman" w:eastAsia="Times New Roman" w:hAnsi="Times New Roman" w:cs="Times New Roman"/>
                        <w:color w:val="7030A0"/>
                      </w:rPr>
                    </w:rPrChange>
                  </w:rPr>
                  <w:delText>.</w:delText>
                </w:r>
              </w:del>
            </w:ins>
            <w:del w:id="826" w:author="tao huang" w:date="2018-11-04T10:53:00Z">
              <w:r w:rsidR="003A2162" w:rsidRPr="009A4B4C" w:rsidDel="009A4B4C">
                <w:rPr>
                  <w:rFonts w:ascii="Times New Roman" w:eastAsia="Times New Roman" w:hAnsi="Times New Roman" w:cs="Times New Roman"/>
                  <w:color w:val="7030A0"/>
                  <w:rPrChange w:id="827" w:author="tao huang" w:date="2018-11-04T10:54:00Z">
                    <w:rPr>
                      <w:rFonts w:ascii="Times New Roman" w:eastAsia="Times New Roman" w:hAnsi="Times New Roman" w:cs="Times New Roman"/>
                      <w:color w:val="7030A0"/>
                    </w:rPr>
                  </w:rPrChange>
                </w:rPr>
                <w:delText xml:space="preserve">. </w:delText>
              </w:r>
              <w:r w:rsidR="006C6BC5" w:rsidRPr="009A4B4C" w:rsidDel="009A4B4C">
                <w:rPr>
                  <w:rFonts w:ascii="Times New Roman" w:eastAsia="Times New Roman" w:hAnsi="Times New Roman" w:cs="Times New Roman"/>
                  <w:color w:val="7030A0"/>
                  <w:rPrChange w:id="828" w:author="tao huang" w:date="2018-11-04T10:54:00Z">
                    <w:rPr>
                      <w:rFonts w:ascii="Times New Roman" w:eastAsia="Times New Roman" w:hAnsi="Times New Roman" w:cs="Times New Roman"/>
                      <w:color w:val="7030A0"/>
                    </w:rPr>
                  </w:rPrChange>
                </w:rPr>
                <w:delText>W</w:delText>
              </w:r>
              <w:r w:rsidR="004E22D9" w:rsidRPr="009A4B4C" w:rsidDel="009A4B4C">
                <w:rPr>
                  <w:rFonts w:ascii="Times New Roman" w:eastAsia="Times New Roman" w:hAnsi="Times New Roman" w:cs="Times New Roman"/>
                  <w:color w:val="7030A0"/>
                  <w:rPrChange w:id="829" w:author="tao huang" w:date="2018-11-04T10:54:00Z">
                    <w:rPr>
                      <w:rFonts w:ascii="Times New Roman" w:eastAsia="Times New Roman" w:hAnsi="Times New Roman" w:cs="Times New Roman"/>
                      <w:color w:val="7030A0"/>
                    </w:rPr>
                  </w:rPrChange>
                </w:rPr>
                <w:delText xml:space="preserve">e </w:delText>
              </w:r>
              <w:r w:rsidR="006C6BC5" w:rsidRPr="009A4B4C" w:rsidDel="009A4B4C">
                <w:rPr>
                  <w:rFonts w:ascii="Times New Roman" w:eastAsia="Times New Roman" w:hAnsi="Times New Roman" w:cs="Times New Roman"/>
                  <w:color w:val="7030A0"/>
                  <w:rPrChange w:id="830" w:author="tao huang" w:date="2018-11-04T10:54:00Z">
                    <w:rPr>
                      <w:rFonts w:ascii="Times New Roman" w:eastAsia="Times New Roman" w:hAnsi="Times New Roman" w:cs="Times New Roman"/>
                      <w:color w:val="7030A0"/>
                    </w:rPr>
                  </w:rPrChange>
                </w:rPr>
                <w:delText xml:space="preserve">now </w:delText>
              </w:r>
              <w:r w:rsidR="002D7E62" w:rsidRPr="009A4B4C" w:rsidDel="009A4B4C">
                <w:rPr>
                  <w:rFonts w:ascii="Times New Roman" w:eastAsia="Times New Roman" w:hAnsi="Times New Roman" w:cs="Times New Roman"/>
                  <w:color w:val="7030A0"/>
                  <w:rPrChange w:id="831" w:author="tao huang" w:date="2018-11-04T10:54:00Z">
                    <w:rPr>
                      <w:rFonts w:ascii="Times New Roman" w:eastAsia="Times New Roman" w:hAnsi="Times New Roman" w:cs="Times New Roman"/>
                      <w:color w:val="7030A0"/>
                    </w:rPr>
                  </w:rPrChange>
                </w:rPr>
                <w:delText>summarize this section.</w:delText>
              </w:r>
            </w:del>
          </w:p>
          <w:p w14:paraId="76B31CAE" w14:textId="5B8EACFC" w:rsidR="009A4B4C" w:rsidRPr="009A4B4C" w:rsidRDefault="009A4B4C">
            <w:pPr>
              <w:shd w:val="clear" w:color="auto" w:fill="FFFFFF" w:themeFill="background1"/>
              <w:spacing w:after="0" w:line="276" w:lineRule="auto"/>
              <w:rPr>
                <w:ins w:id="832" w:author="tao huang" w:date="2018-11-04T10:53:00Z"/>
                <w:rFonts w:ascii="Times New Roman" w:eastAsia="Times New Roman" w:hAnsi="Times New Roman" w:cs="Times New Roman"/>
                <w:color w:val="7030A0"/>
                <w:rPrChange w:id="833" w:author="tao huang" w:date="2018-11-04T10:54:00Z">
                  <w:rPr>
                    <w:ins w:id="834" w:author="tao huang" w:date="2018-11-04T10:53:00Z"/>
                    <w:rFonts w:ascii="Times New Roman" w:eastAsia="Times New Roman" w:hAnsi="Times New Roman" w:cs="Times New Roman"/>
                  </w:rPr>
                </w:rPrChange>
              </w:rPr>
            </w:pPr>
            <w:ins w:id="835" w:author="tao huang" w:date="2018-11-04T10:53:00Z">
              <w:r w:rsidRPr="009A4B4C">
                <w:rPr>
                  <w:rFonts w:ascii="Times New Roman" w:eastAsia="Times New Roman" w:hAnsi="Times New Roman" w:cs="Times New Roman"/>
                  <w:color w:val="7030A0"/>
                  <w:rPrChange w:id="836" w:author="tao huang" w:date="2018-11-04T10:54:00Z">
                    <w:rPr>
                      <w:rFonts w:ascii="Times New Roman" w:eastAsia="Times New Roman" w:hAnsi="Times New Roman" w:cs="Times New Roman"/>
                    </w:rPr>
                  </w:rPrChange>
                </w:rPr>
                <w:t xml:space="preserve"> these sections</w:t>
              </w:r>
            </w:ins>
            <w:ins w:id="837" w:author="tao huang" w:date="2018-11-04T10:54:00Z">
              <w:r w:rsidRPr="009A4B4C">
                <w:rPr>
                  <w:rFonts w:ascii="Times New Roman" w:eastAsia="Times New Roman" w:hAnsi="Times New Roman" w:cs="Times New Roman"/>
                  <w:color w:val="7030A0"/>
                  <w:rPrChange w:id="838" w:author="tao huang" w:date="2018-11-04T10:54:00Z">
                    <w:rPr>
                      <w:rFonts w:ascii="Times New Roman" w:eastAsia="Times New Roman" w:hAnsi="Times New Roman" w:cs="Times New Roman"/>
                    </w:rPr>
                  </w:rPrChange>
                </w:rPr>
                <w:t>. W</w:t>
              </w:r>
            </w:ins>
            <w:ins w:id="839" w:author="tao huang" w:date="2018-11-04T10:53:00Z">
              <w:r w:rsidRPr="009A4B4C">
                <w:rPr>
                  <w:rFonts w:ascii="Times New Roman" w:eastAsia="Times New Roman" w:hAnsi="Times New Roman" w:cs="Times New Roman"/>
                  <w:color w:val="7030A0"/>
                  <w:rPrChange w:id="840" w:author="tao huang" w:date="2018-11-04T10:54:00Z">
                    <w:rPr>
                      <w:rFonts w:ascii="Times New Roman" w:eastAsia="Times New Roman" w:hAnsi="Times New Roman" w:cs="Times New Roman"/>
                    </w:rPr>
                  </w:rPrChange>
                </w:rPr>
                <w:t>e have merged these sections</w:t>
              </w:r>
            </w:ins>
            <w:ins w:id="841" w:author="tao huang" w:date="2018-11-04T10:54:00Z">
              <w:r w:rsidRPr="009A4B4C">
                <w:rPr>
                  <w:rFonts w:ascii="Times New Roman" w:eastAsia="Times New Roman" w:hAnsi="Times New Roman" w:cs="Times New Roman"/>
                  <w:color w:val="7030A0"/>
                  <w:rPrChange w:id="842" w:author="tao huang" w:date="2018-11-04T10:54:00Z">
                    <w:rPr>
                      <w:rFonts w:ascii="Times New Roman" w:eastAsia="Times New Roman" w:hAnsi="Times New Roman" w:cs="Times New Roman"/>
                    </w:rPr>
                  </w:rPrChange>
                </w:rPr>
                <w:t>.</w:t>
              </w:r>
            </w:ins>
          </w:p>
          <w:p w14:paraId="45549026" w14:textId="5B8ACBA3" w:rsidR="00002940" w:rsidRDefault="0082558B">
            <w:pPr>
              <w:shd w:val="clear" w:color="auto" w:fill="FFFFFF" w:themeFill="background1"/>
              <w:spacing w:after="0" w:line="276" w:lineRule="auto"/>
              <w:rPr>
                <w:rFonts w:ascii="Times New Roman" w:eastAsia="Times New Roman" w:hAnsi="Times New Roman" w:cs="Times New Roman"/>
              </w:rPr>
              <w:pPrChange w:id="84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6.     In section 5, it should </w:t>
            </w:r>
            <w:r w:rsidRPr="003E1E39">
              <w:rPr>
                <w:rFonts w:ascii="Times New Roman" w:eastAsia="Times New Roman" w:hAnsi="Times New Roman" w:cs="Times New Roman"/>
                <w:noProof/>
              </w:rPr>
              <w:t>be explained</w:t>
            </w:r>
            <w:r w:rsidRPr="0056537F">
              <w:rPr>
                <w:rFonts w:ascii="Times New Roman" w:eastAsia="Times New Roman" w:hAnsi="Times New Roman" w:cs="Times New Roman"/>
              </w:rPr>
              <w:t xml:space="preserve"> what the display and feature percentage is along with the </w:t>
            </w:r>
            <w:r w:rsidRPr="0056537F">
              <w:rPr>
                <w:rFonts w:ascii="Times New Roman" w:eastAsia="Times New Roman" w:hAnsi="Times New Roman" w:cs="Times New Roman"/>
              </w:rPr>
              <w:lastRenderedPageBreak/>
              <w:t>motivation of the selection of these inputs. In my view, the data section should have been after the intro/literature review.</w:t>
            </w:r>
          </w:p>
          <w:p w14:paraId="296E63F0" w14:textId="6C56381D" w:rsidR="00CE77A3" w:rsidRDefault="00CE77A3">
            <w:pPr>
              <w:shd w:val="clear" w:color="auto" w:fill="FFFFFF" w:themeFill="background1"/>
              <w:spacing w:after="0" w:line="276" w:lineRule="auto"/>
              <w:rPr>
                <w:rFonts w:ascii="Times New Roman" w:eastAsia="Times New Roman" w:hAnsi="Times New Roman" w:cs="Times New Roman"/>
              </w:rPr>
              <w:pPrChange w:id="844" w:author="tao huang" w:date="2018-10-28T21:40:00Z">
                <w:pPr>
                  <w:shd w:val="clear" w:color="auto" w:fill="FFFFFF"/>
                  <w:spacing w:after="0" w:line="276" w:lineRule="auto"/>
                </w:pPr>
              </w:pPrChange>
            </w:pPr>
          </w:p>
          <w:p w14:paraId="42B3B336" w14:textId="4432C623" w:rsidR="00077FE2" w:rsidRPr="00077FE2" w:rsidRDefault="00077FE2">
            <w:pPr>
              <w:shd w:val="clear" w:color="auto" w:fill="FFFFFF" w:themeFill="background1"/>
              <w:spacing w:after="0" w:line="276" w:lineRule="auto"/>
              <w:rPr>
                <w:rFonts w:ascii="Times New Roman" w:eastAsia="Times New Roman" w:hAnsi="Times New Roman" w:cs="Times New Roman"/>
                <w:color w:val="7030A0"/>
              </w:rPr>
              <w:pPrChange w:id="845" w:author="tao huang" w:date="2018-10-28T21:40:00Z">
                <w:pPr>
                  <w:shd w:val="clear" w:color="auto" w:fill="FFFFFF"/>
                  <w:spacing w:after="0" w:line="276" w:lineRule="auto"/>
                </w:pPr>
              </w:pPrChange>
            </w:pPr>
            <w:r w:rsidRPr="00077FE2">
              <w:rPr>
                <w:rFonts w:ascii="Times New Roman" w:eastAsia="Times New Roman" w:hAnsi="Times New Roman" w:cs="Times New Roman"/>
                <w:color w:val="7030A0"/>
              </w:rPr>
              <w:t xml:space="preserve">We </w:t>
            </w:r>
            <w:del w:id="846" w:author="tao huang" w:date="2018-11-04T10:54:00Z">
              <w:r w:rsidRPr="00077FE2" w:rsidDel="00FE0A20">
                <w:rPr>
                  <w:rFonts w:ascii="Times New Roman" w:eastAsia="Times New Roman" w:hAnsi="Times New Roman" w:cs="Times New Roman"/>
                  <w:color w:val="7030A0"/>
                </w:rPr>
                <w:delText xml:space="preserve">now </w:delText>
              </w:r>
            </w:del>
            <w:ins w:id="847" w:author="tao huang" w:date="2018-11-04T10:54:00Z">
              <w:r w:rsidR="00FE0A20">
                <w:rPr>
                  <w:rFonts w:ascii="Times New Roman" w:eastAsia="Times New Roman" w:hAnsi="Times New Roman" w:cs="Times New Roman"/>
                  <w:color w:val="7030A0"/>
                </w:rPr>
                <w:t>have now</w:t>
              </w:r>
              <w:r w:rsidR="00FE0A20" w:rsidRPr="00077FE2">
                <w:rPr>
                  <w:rFonts w:ascii="Times New Roman" w:eastAsia="Times New Roman" w:hAnsi="Times New Roman" w:cs="Times New Roman"/>
                  <w:color w:val="7030A0"/>
                </w:rPr>
                <w:t xml:space="preserve"> </w:t>
              </w:r>
            </w:ins>
            <w:r w:rsidRPr="00077FE2">
              <w:rPr>
                <w:rFonts w:ascii="Times New Roman" w:eastAsia="Times New Roman" w:hAnsi="Times New Roman" w:cs="Times New Roman"/>
                <w:color w:val="7030A0"/>
              </w:rPr>
              <w:t>add</w:t>
            </w:r>
            <w:ins w:id="848" w:author="tao huang" w:date="2018-11-04T10:55:00Z">
              <w:r w:rsidR="00FE0A20">
                <w:rPr>
                  <w:rFonts w:ascii="Times New Roman" w:eastAsia="Times New Roman" w:hAnsi="Times New Roman" w:cs="Times New Roman"/>
                  <w:color w:val="7030A0"/>
                </w:rPr>
                <w:t>ed</w:t>
              </w:r>
            </w:ins>
            <w:r w:rsidRPr="00077FE2">
              <w:rPr>
                <w:rFonts w:ascii="Times New Roman" w:eastAsia="Times New Roman" w:hAnsi="Times New Roman" w:cs="Times New Roman"/>
                <w:color w:val="7030A0"/>
              </w:rPr>
              <w:t xml:space="preserve"> </w:t>
            </w:r>
            <w:del w:id="849" w:author="tao huang" w:date="2018-11-04T10:55:00Z">
              <w:r w:rsidRPr="00077FE2" w:rsidDel="00FE0A20">
                <w:rPr>
                  <w:rFonts w:ascii="Times New Roman" w:eastAsia="Times New Roman" w:hAnsi="Times New Roman" w:cs="Times New Roman"/>
                  <w:color w:val="7030A0"/>
                </w:rPr>
                <w:delText xml:space="preserve">the </w:delText>
              </w:r>
            </w:del>
            <w:r w:rsidRPr="00077FE2">
              <w:rPr>
                <w:rFonts w:ascii="Times New Roman" w:eastAsia="Times New Roman" w:hAnsi="Times New Roman" w:cs="Times New Roman"/>
                <w:color w:val="7030A0"/>
              </w:rPr>
              <w:t>description</w:t>
            </w:r>
            <w:ins w:id="850" w:author="tao huang" w:date="2018-11-04T10:55:00Z">
              <w:r w:rsidR="00FE0A20">
                <w:rPr>
                  <w:rFonts w:ascii="Times New Roman" w:eastAsia="Times New Roman" w:hAnsi="Times New Roman" w:cs="Times New Roman"/>
                  <w:color w:val="7030A0"/>
                </w:rPr>
                <w:t>s</w:t>
              </w:r>
            </w:ins>
            <w:r w:rsidRPr="00077FE2">
              <w:rPr>
                <w:rFonts w:ascii="Times New Roman" w:eastAsia="Times New Roman" w:hAnsi="Times New Roman" w:cs="Times New Roman"/>
                <w:color w:val="7030A0"/>
              </w:rPr>
              <w:t xml:space="preserve"> </w:t>
            </w:r>
            <w:ins w:id="851" w:author="Didier Soopramanien" w:date="2018-10-24T14:43:00Z">
              <w:r w:rsidR="008A24C7">
                <w:rPr>
                  <w:rFonts w:ascii="Times New Roman" w:eastAsia="Times New Roman" w:hAnsi="Times New Roman" w:cs="Times New Roman"/>
                  <w:color w:val="7030A0"/>
                </w:rPr>
                <w:t>below</w:t>
              </w:r>
            </w:ins>
            <w:del w:id="852" w:author="Didier Soopramanien" w:date="2018-10-24T14:43:00Z">
              <w:r w:rsidRPr="00077FE2" w:rsidDel="008A24C7">
                <w:rPr>
                  <w:rFonts w:ascii="Times New Roman" w:eastAsia="Times New Roman" w:hAnsi="Times New Roman" w:cs="Times New Roman"/>
                  <w:color w:val="7030A0"/>
                </w:rPr>
                <w:delText>below</w:delText>
              </w:r>
            </w:del>
            <w:r w:rsidRPr="00077FE2">
              <w:rPr>
                <w:rFonts w:ascii="Times New Roman" w:eastAsia="Times New Roman" w:hAnsi="Times New Roman" w:cs="Times New Roman"/>
                <w:color w:val="7030A0"/>
              </w:rPr>
              <w:t xml:space="preserve"> Table 4.</w:t>
            </w:r>
          </w:p>
          <w:p w14:paraId="00D0EC3E" w14:textId="2C2242B6"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853"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32908">
              <w:rPr>
                <w:rFonts w:ascii="Times New Roman" w:eastAsia="Times New Roman" w:hAnsi="Times New Roman" w:cs="Times New Roman"/>
                <w:shd w:val="clear" w:color="auto" w:fill="FFFFFF" w:themeFill="background1"/>
                <w:rPrChange w:id="854" w:author="tao huang" w:date="2018-10-28T21:39:00Z">
                  <w:rPr>
                    <w:rFonts w:ascii="Times New Roman" w:eastAsia="Times New Roman" w:hAnsi="Times New Roman" w:cs="Times New Roman"/>
                  </w:rPr>
                </w:rPrChange>
              </w:rPr>
              <w:t>7.     </w:t>
            </w:r>
            <w:r w:rsidRPr="003E1E39">
              <w:rPr>
                <w:rFonts w:ascii="Times New Roman" w:eastAsia="Times New Roman" w:hAnsi="Times New Roman" w:cs="Times New Roman"/>
                <w:noProof/>
                <w:shd w:val="clear" w:color="auto" w:fill="FFFFFF" w:themeFill="background1"/>
                <w:rPrChange w:id="855" w:author="tao huang" w:date="2018-10-28T23:08:00Z">
                  <w:rPr>
                    <w:rFonts w:ascii="Times New Roman" w:eastAsia="Times New Roman" w:hAnsi="Times New Roman" w:cs="Times New Roman"/>
                  </w:rPr>
                </w:rPrChange>
              </w:rPr>
              <w:t>In terms of</w:t>
            </w:r>
            <w:r w:rsidRPr="00532908">
              <w:rPr>
                <w:rFonts w:ascii="Times New Roman" w:eastAsia="Times New Roman" w:hAnsi="Times New Roman" w:cs="Times New Roman"/>
                <w:shd w:val="clear" w:color="auto" w:fill="FFFFFF" w:themeFill="background1"/>
                <w:rPrChange w:id="856" w:author="tao huang" w:date="2018-10-28T21:39:00Z">
                  <w:rPr>
                    <w:rFonts w:ascii="Times New Roman" w:eastAsia="Times New Roman" w:hAnsi="Times New Roman" w:cs="Times New Roman"/>
                  </w:rPr>
                </w:rPrChange>
              </w:rPr>
              <w:t xml:space="preserve"> the analysis during structural breaks, it is interesting that the authors do not make explicitly clear how they detect, test or </w:t>
            </w:r>
            <w:r w:rsidRPr="003E1E39">
              <w:rPr>
                <w:rFonts w:ascii="Times New Roman" w:eastAsia="Times New Roman" w:hAnsi="Times New Roman" w:cs="Times New Roman"/>
                <w:noProof/>
                <w:shd w:val="clear" w:color="auto" w:fill="FFFFFF" w:themeFill="background1"/>
                <w:rPrChange w:id="857" w:author="tao huang" w:date="2018-10-28T23:08:00Z">
                  <w:rPr>
                    <w:rFonts w:ascii="Times New Roman" w:eastAsia="Times New Roman" w:hAnsi="Times New Roman" w:cs="Times New Roman"/>
                  </w:rPr>
                </w:rPrChange>
              </w:rPr>
              <w:t>analyse</w:t>
            </w:r>
            <w:r w:rsidRPr="00532908">
              <w:rPr>
                <w:rFonts w:ascii="Times New Roman" w:eastAsia="Times New Roman" w:hAnsi="Times New Roman" w:cs="Times New Roman"/>
                <w:shd w:val="clear" w:color="auto" w:fill="FFFFFF" w:themeFill="background1"/>
                <w:rPrChange w:id="858" w:author="tao huang" w:date="2018-10-28T21:39:00Z">
                  <w:rPr>
                    <w:rFonts w:ascii="Times New Roman" w:eastAsia="Times New Roman" w:hAnsi="Times New Roman" w:cs="Times New Roman"/>
                  </w:rPr>
                </w:rPrChange>
              </w:rPr>
              <w:t xml:space="preserve"> their results for structural breaks. It would </w:t>
            </w:r>
            <w:r w:rsidRPr="003E1E39">
              <w:rPr>
                <w:rFonts w:ascii="Times New Roman" w:eastAsia="Times New Roman" w:hAnsi="Times New Roman" w:cs="Times New Roman"/>
                <w:noProof/>
                <w:shd w:val="clear" w:color="auto" w:fill="FFFFFF" w:themeFill="background1"/>
                <w:rPrChange w:id="859" w:author="tao huang" w:date="2018-10-28T23:08:00Z">
                  <w:rPr>
                    <w:rFonts w:ascii="Times New Roman" w:eastAsia="Times New Roman" w:hAnsi="Times New Roman" w:cs="Times New Roman"/>
                  </w:rPr>
                </w:rPrChange>
              </w:rPr>
              <w:t>be expected</w:t>
            </w:r>
            <w:r w:rsidRPr="00532908">
              <w:rPr>
                <w:rFonts w:ascii="Times New Roman" w:eastAsia="Times New Roman" w:hAnsi="Times New Roman" w:cs="Times New Roman"/>
                <w:shd w:val="clear" w:color="auto" w:fill="FFFFFF" w:themeFill="background1"/>
                <w:rPrChange w:id="860" w:author="tao huang" w:date="2018-10-28T21:39:00Z">
                  <w:rPr>
                    <w:rFonts w:ascii="Times New Roman" w:eastAsia="Times New Roman" w:hAnsi="Times New Roman" w:cs="Times New Roman"/>
                  </w:rPr>
                </w:rPrChange>
              </w:rPr>
              <w:t xml:space="preserve"> that in that type of paper where forecasting performance </w:t>
            </w:r>
            <w:r w:rsidRPr="003E1E39">
              <w:rPr>
                <w:rFonts w:ascii="Times New Roman" w:eastAsia="Times New Roman" w:hAnsi="Times New Roman" w:cs="Times New Roman"/>
                <w:noProof/>
                <w:shd w:val="clear" w:color="auto" w:fill="FFFFFF" w:themeFill="background1"/>
                <w:rPrChange w:id="861" w:author="tao huang" w:date="2018-10-28T23:08:00Z">
                  <w:rPr>
                    <w:rFonts w:ascii="Times New Roman" w:eastAsia="Times New Roman" w:hAnsi="Times New Roman" w:cs="Times New Roman"/>
                  </w:rPr>
                </w:rPrChange>
              </w:rPr>
              <w:t>is evaluated</w:t>
            </w:r>
            <w:r w:rsidRPr="00532908">
              <w:rPr>
                <w:rFonts w:ascii="Times New Roman" w:eastAsia="Times New Roman" w:hAnsi="Times New Roman" w:cs="Times New Roman"/>
                <w:shd w:val="clear" w:color="auto" w:fill="FFFFFF" w:themeFill="background1"/>
                <w:rPrChange w:id="862" w:author="tao huang" w:date="2018-10-28T21:39:00Z">
                  <w:rPr>
                    <w:rFonts w:ascii="Times New Roman" w:eastAsia="Times New Roman" w:hAnsi="Times New Roman" w:cs="Times New Roman"/>
                  </w:rPr>
                </w:rPrChange>
              </w:rPr>
              <w:t xml:space="preserve"> within the presence of structural breaks that vast emphasis would </w:t>
            </w:r>
            <w:r w:rsidRPr="003E1E39">
              <w:rPr>
                <w:rFonts w:ascii="Times New Roman" w:eastAsia="Times New Roman" w:hAnsi="Times New Roman" w:cs="Times New Roman"/>
                <w:noProof/>
                <w:shd w:val="clear" w:color="auto" w:fill="FFFFFF" w:themeFill="background1"/>
                <w:rPrChange w:id="863" w:author="tao huang" w:date="2018-10-28T23:08:00Z">
                  <w:rPr>
                    <w:rFonts w:ascii="Times New Roman" w:eastAsia="Times New Roman" w:hAnsi="Times New Roman" w:cs="Times New Roman"/>
                  </w:rPr>
                </w:rPrChange>
              </w:rPr>
              <w:t>be given</w:t>
            </w:r>
            <w:r w:rsidRPr="00532908">
              <w:rPr>
                <w:rFonts w:ascii="Times New Roman" w:eastAsia="Times New Roman" w:hAnsi="Times New Roman" w:cs="Times New Roman"/>
                <w:shd w:val="clear" w:color="auto" w:fill="FFFFFF" w:themeFill="background1"/>
                <w:rPrChange w:id="864" w:author="tao huang" w:date="2018-10-28T21:39:00Z">
                  <w:rPr>
                    <w:rFonts w:ascii="Times New Roman" w:eastAsia="Times New Roman" w:hAnsi="Times New Roman" w:cs="Times New Roman"/>
                  </w:rPr>
                </w:rPrChange>
              </w:rPr>
              <w:t xml:space="preserve"> on that issue. The general information provided in section 4 </w:t>
            </w:r>
            <w:r w:rsidRPr="003E1E39">
              <w:rPr>
                <w:rFonts w:ascii="Times New Roman" w:eastAsia="Times New Roman" w:hAnsi="Times New Roman" w:cs="Times New Roman"/>
                <w:noProof/>
                <w:shd w:val="clear" w:color="auto" w:fill="FFFFFF" w:themeFill="background1"/>
                <w:rPrChange w:id="865" w:author="tao huang" w:date="2018-10-28T23:08:00Z">
                  <w:rPr>
                    <w:rFonts w:ascii="Times New Roman" w:eastAsia="Times New Roman" w:hAnsi="Times New Roman" w:cs="Times New Roman"/>
                  </w:rPr>
                </w:rPrChange>
              </w:rPr>
              <w:t>are</w:t>
            </w:r>
            <w:r w:rsidRPr="00532908">
              <w:rPr>
                <w:rFonts w:ascii="Times New Roman" w:eastAsia="Times New Roman" w:hAnsi="Times New Roman" w:cs="Times New Roman"/>
                <w:shd w:val="clear" w:color="auto" w:fill="FFFFFF" w:themeFill="background1"/>
                <w:rPrChange w:id="866" w:author="tao huang" w:date="2018-10-28T21:39:00Z">
                  <w:rPr>
                    <w:rFonts w:ascii="Times New Roman" w:eastAsia="Times New Roman" w:hAnsi="Times New Roman" w:cs="Times New Roman"/>
                  </w:rPr>
                </w:rPrChange>
              </w:rPr>
              <w:t xml:space="preserve"> not enough in my opinion. What tests have </w:t>
            </w:r>
            <w:r w:rsidRPr="003E1E39">
              <w:rPr>
                <w:rFonts w:ascii="Times New Roman" w:eastAsia="Times New Roman" w:hAnsi="Times New Roman" w:cs="Times New Roman"/>
                <w:noProof/>
                <w:shd w:val="clear" w:color="auto" w:fill="FFFFFF" w:themeFill="background1"/>
                <w:rPrChange w:id="867" w:author="tao huang" w:date="2018-10-28T23:08:00Z">
                  <w:rPr>
                    <w:rFonts w:ascii="Times New Roman" w:eastAsia="Times New Roman" w:hAnsi="Times New Roman" w:cs="Times New Roman"/>
                  </w:rPr>
                </w:rPrChange>
              </w:rPr>
              <w:t>been done</w:t>
            </w:r>
            <w:r w:rsidRPr="00532908">
              <w:rPr>
                <w:rFonts w:ascii="Times New Roman" w:eastAsia="Times New Roman" w:hAnsi="Times New Roman" w:cs="Times New Roman"/>
                <w:shd w:val="clear" w:color="auto" w:fill="FFFFFF" w:themeFill="background1"/>
                <w:rPrChange w:id="868" w:author="tao huang" w:date="2018-10-28T21:39:00Z">
                  <w:rPr>
                    <w:rFonts w:ascii="Times New Roman" w:eastAsia="Times New Roman" w:hAnsi="Times New Roman" w:cs="Times New Roman"/>
                  </w:rPr>
                </w:rPrChange>
              </w:rPr>
              <w:t xml:space="preserve"> and what was the result? Except </w:t>
            </w:r>
            <w:r w:rsidRPr="003E1E39">
              <w:rPr>
                <w:rFonts w:ascii="Times New Roman" w:eastAsia="Times New Roman" w:hAnsi="Times New Roman" w:cs="Times New Roman"/>
                <w:noProof/>
                <w:shd w:val="clear" w:color="auto" w:fill="FFFFFF" w:themeFill="background1"/>
                <w:rPrChange w:id="869" w:author="tao huang" w:date="2018-10-28T23:08:00Z">
                  <w:rPr>
                    <w:rFonts w:ascii="Times New Roman" w:eastAsia="Times New Roman" w:hAnsi="Times New Roman" w:cs="Times New Roman"/>
                  </w:rPr>
                </w:rPrChange>
              </w:rPr>
              <w:t>from</w:t>
            </w:r>
            <w:r w:rsidRPr="00532908">
              <w:rPr>
                <w:rFonts w:ascii="Times New Roman" w:eastAsia="Times New Roman" w:hAnsi="Times New Roman" w:cs="Times New Roman"/>
                <w:shd w:val="clear" w:color="auto" w:fill="FFFFFF" w:themeFill="background1"/>
                <w:rPrChange w:id="870" w:author="tao huang" w:date="2018-10-28T21:39:00Z">
                  <w:rPr>
                    <w:rFonts w:ascii="Times New Roman" w:eastAsia="Times New Roman" w:hAnsi="Times New Roman" w:cs="Times New Roman"/>
                  </w:rPr>
                </w:rPrChange>
              </w:rPr>
              <w:t xml:space="preserve"> the Chow test, </w:t>
            </w:r>
            <w:r w:rsidRPr="00532908">
              <w:rPr>
                <w:rFonts w:ascii="Times New Roman" w:eastAsia="Times New Roman" w:hAnsi="Times New Roman" w:cs="Times New Roman"/>
                <w:shd w:val="clear" w:color="auto" w:fill="FFFFFF" w:themeFill="background1"/>
                <w:rPrChange w:id="871" w:author="tao huang" w:date="2018-10-28T21:39:00Z">
                  <w:rPr>
                    <w:rFonts w:ascii="Times New Roman" w:eastAsia="Times New Roman" w:hAnsi="Times New Roman" w:cs="Times New Roman"/>
                    <w:shd w:val="clear" w:color="auto" w:fill="FFFF00"/>
                  </w:rPr>
                </w:rPrChange>
              </w:rPr>
              <w:t>have the authors investigated the Andrews approach (</w:t>
            </w:r>
            <w:r w:rsidRPr="003E1E39">
              <w:rPr>
                <w:rFonts w:ascii="Times New Roman" w:eastAsia="Times New Roman" w:hAnsi="Times New Roman" w:cs="Times New Roman"/>
                <w:noProof/>
                <w:shd w:val="clear" w:color="auto" w:fill="FFFFFF" w:themeFill="background1"/>
                <w:rPrChange w:id="872" w:author="tao huang" w:date="2018-10-28T23:08:00Z">
                  <w:rPr>
                    <w:rFonts w:ascii="Times New Roman" w:eastAsia="Times New Roman" w:hAnsi="Times New Roman" w:cs="Times New Roman"/>
                    <w:shd w:val="clear" w:color="auto" w:fill="FFFF00"/>
                  </w:rPr>
                </w:rPrChange>
              </w:rPr>
              <w:t>2003 ,</w:t>
            </w:r>
            <w:r w:rsidRPr="00532908">
              <w:rPr>
                <w:rFonts w:ascii="Times New Roman" w:eastAsia="Times New Roman" w:hAnsi="Times New Roman" w:cs="Times New Roman"/>
                <w:shd w:val="clear" w:color="auto" w:fill="FFFFFF" w:themeFill="background1"/>
                <w:rPrChange w:id="873" w:author="tao huang" w:date="2018-10-28T21:39:00Z">
                  <w:rPr>
                    <w:rFonts w:ascii="Times New Roman" w:eastAsia="Times New Roman" w:hAnsi="Times New Roman" w:cs="Times New Roman"/>
                    <w:shd w:val="clear" w:color="auto" w:fill="FFFF00"/>
                  </w:rPr>
                </w:rPrChange>
              </w:rPr>
              <w:t xml:space="preserve"> </w:t>
            </w:r>
            <w:proofErr w:type="spellStart"/>
            <w:r w:rsidRPr="00532908">
              <w:rPr>
                <w:rFonts w:ascii="Times New Roman" w:eastAsia="Times New Roman" w:hAnsi="Times New Roman" w:cs="Times New Roman"/>
                <w:shd w:val="clear" w:color="auto" w:fill="FFFFFF" w:themeFill="background1"/>
                <w:rPrChange w:id="874" w:author="tao huang" w:date="2018-10-28T21:39:00Z">
                  <w:rPr>
                    <w:rFonts w:ascii="Times New Roman" w:eastAsia="Times New Roman" w:hAnsi="Times New Roman" w:cs="Times New Roman"/>
                    <w:shd w:val="clear" w:color="auto" w:fill="FFFF00"/>
                  </w:rPr>
                </w:rPrChange>
              </w:rPr>
              <w:t>Econometrica</w:t>
            </w:r>
            <w:proofErr w:type="spellEnd"/>
            <w:r w:rsidRPr="00532908">
              <w:rPr>
                <w:rFonts w:ascii="Times New Roman" w:eastAsia="Times New Roman" w:hAnsi="Times New Roman" w:cs="Times New Roman"/>
                <w:shd w:val="clear" w:color="auto" w:fill="FFFFFF" w:themeFill="background1"/>
                <w:rPrChange w:id="875" w:author="tao huang" w:date="2018-10-28T21:39:00Z">
                  <w:rPr>
                    <w:rFonts w:ascii="Times New Roman" w:eastAsia="Times New Roman" w:hAnsi="Times New Roman" w:cs="Times New Roman"/>
                    <w:shd w:val="clear" w:color="auto" w:fill="FFFF00"/>
                  </w:rPr>
                </w:rPrChange>
              </w:rPr>
              <w:t xml:space="preserve">) or Fixed Regressor </w:t>
            </w:r>
            <w:r w:rsidRPr="003E1E39">
              <w:rPr>
                <w:rFonts w:ascii="Times New Roman" w:eastAsia="Times New Roman" w:hAnsi="Times New Roman" w:cs="Times New Roman"/>
                <w:noProof/>
                <w:shd w:val="clear" w:color="auto" w:fill="FFFFFF" w:themeFill="background1"/>
                <w:rPrChange w:id="876" w:author="tao huang" w:date="2018-10-28T23:08:00Z">
                  <w:rPr>
                    <w:rFonts w:ascii="Times New Roman" w:eastAsia="Times New Roman" w:hAnsi="Times New Roman" w:cs="Times New Roman"/>
                    <w:shd w:val="clear" w:color="auto" w:fill="FFFF00"/>
                  </w:rPr>
                </w:rPrChange>
              </w:rPr>
              <w:t>Boostrap</w:t>
            </w:r>
            <w:r w:rsidRPr="00532908">
              <w:rPr>
                <w:rFonts w:ascii="Times New Roman" w:eastAsia="Times New Roman" w:hAnsi="Times New Roman" w:cs="Times New Roman"/>
                <w:shd w:val="clear" w:color="auto" w:fill="FFFFFF" w:themeFill="background1"/>
                <w:rPrChange w:id="877" w:author="tao huang" w:date="2018-10-28T21:39:00Z">
                  <w:rPr>
                    <w:rFonts w:ascii="Times New Roman" w:eastAsia="Times New Roman" w:hAnsi="Times New Roman" w:cs="Times New Roman"/>
                    <w:shd w:val="clear" w:color="auto" w:fill="FFFF00"/>
                  </w:rPr>
                </w:rPrChange>
              </w:rPr>
              <w:t xml:space="preserve">? </w:t>
            </w:r>
            <w:r w:rsidRPr="00532908">
              <w:rPr>
                <w:rFonts w:ascii="Times New Roman" w:eastAsia="Times New Roman" w:hAnsi="Times New Roman" w:cs="Times New Roman"/>
                <w:shd w:val="clear" w:color="auto" w:fill="FFFFFF" w:themeFill="background1"/>
                <w:rPrChange w:id="878" w:author="tao huang" w:date="2018-10-28T21:39:00Z">
                  <w:rPr>
                    <w:rFonts w:ascii="Times New Roman" w:eastAsia="Times New Roman" w:hAnsi="Times New Roman" w:cs="Times New Roman"/>
                  </w:rPr>
                </w:rPrChange>
              </w:rPr>
              <w:t xml:space="preserve">The vague analysis </w:t>
            </w:r>
            <w:r w:rsidRPr="003E1E39">
              <w:rPr>
                <w:rFonts w:ascii="Times New Roman" w:eastAsia="Times New Roman" w:hAnsi="Times New Roman" w:cs="Times New Roman"/>
                <w:noProof/>
                <w:shd w:val="clear" w:color="auto" w:fill="FFFFFF" w:themeFill="background1"/>
                <w:rPrChange w:id="879" w:author="tao huang" w:date="2018-10-28T23:08:00Z">
                  <w:rPr>
                    <w:rFonts w:ascii="Times New Roman" w:eastAsia="Times New Roman" w:hAnsi="Times New Roman" w:cs="Times New Roman"/>
                  </w:rPr>
                </w:rPrChange>
              </w:rPr>
              <w:t>on</w:t>
            </w:r>
            <w:r w:rsidRPr="00532908">
              <w:rPr>
                <w:rFonts w:ascii="Times New Roman" w:eastAsia="Times New Roman" w:hAnsi="Times New Roman" w:cs="Times New Roman"/>
                <w:shd w:val="clear" w:color="auto" w:fill="FFFFFF" w:themeFill="background1"/>
                <w:rPrChange w:id="880" w:author="tao huang" w:date="2018-10-28T21:39:00Z">
                  <w:rPr>
                    <w:rFonts w:ascii="Times New Roman" w:eastAsia="Times New Roman" w:hAnsi="Times New Roman" w:cs="Times New Roman"/>
                  </w:rPr>
                </w:rPrChange>
              </w:rPr>
              <w:t xml:space="preserve"> that aspect is </w:t>
            </w:r>
            <w:r w:rsidRPr="003E1E39">
              <w:rPr>
                <w:rFonts w:ascii="Times New Roman" w:eastAsia="Times New Roman" w:hAnsi="Times New Roman" w:cs="Times New Roman"/>
                <w:noProof/>
                <w:shd w:val="clear" w:color="auto" w:fill="FFFFFF" w:themeFill="background1"/>
                <w:rPrChange w:id="881" w:author="tao huang" w:date="2018-10-28T23:08:00Z">
                  <w:rPr>
                    <w:rFonts w:ascii="Times New Roman" w:eastAsia="Times New Roman" w:hAnsi="Times New Roman" w:cs="Times New Roman"/>
                  </w:rPr>
                </w:rPrChange>
              </w:rPr>
              <w:t>a main</w:t>
            </w:r>
            <w:r w:rsidRPr="00532908">
              <w:rPr>
                <w:rFonts w:ascii="Times New Roman" w:eastAsia="Times New Roman" w:hAnsi="Times New Roman" w:cs="Times New Roman"/>
                <w:shd w:val="clear" w:color="auto" w:fill="FFFFFF" w:themeFill="background1"/>
                <w:rPrChange w:id="882" w:author="tao huang" w:date="2018-10-28T21:39:00Z">
                  <w:rPr>
                    <w:rFonts w:ascii="Times New Roman" w:eastAsia="Times New Roman" w:hAnsi="Times New Roman" w:cs="Times New Roman"/>
                  </w:rPr>
                </w:rPrChange>
              </w:rPr>
              <w:t xml:space="preserve"> shortcoming of this paper.</w:t>
            </w:r>
          </w:p>
          <w:p w14:paraId="39660161" w14:textId="194FC819" w:rsidR="00DF72AC" w:rsidRPr="0056537F" w:rsidRDefault="00DF72AC">
            <w:pPr>
              <w:shd w:val="clear" w:color="auto" w:fill="FFFFFF" w:themeFill="background1"/>
              <w:spacing w:after="0" w:line="276" w:lineRule="auto"/>
              <w:rPr>
                <w:rFonts w:ascii="Times New Roman" w:eastAsia="Times New Roman" w:hAnsi="Times New Roman" w:cs="Times New Roman"/>
              </w:rPr>
              <w:pPrChange w:id="883" w:author="tao huang" w:date="2018-10-28T21:40:00Z">
                <w:pPr>
                  <w:shd w:val="clear" w:color="auto" w:fill="FFFFFF"/>
                  <w:spacing w:after="0" w:line="276" w:lineRule="auto"/>
                </w:pPr>
              </w:pPrChange>
            </w:pPr>
          </w:p>
          <w:p w14:paraId="010FD5F4" w14:textId="2AC8200E" w:rsidR="00F949EC" w:rsidRDefault="00DF72AC">
            <w:pPr>
              <w:shd w:val="clear" w:color="auto" w:fill="FFFFFF" w:themeFill="background1"/>
              <w:spacing w:after="0" w:line="276" w:lineRule="auto"/>
              <w:rPr>
                <w:rFonts w:ascii="Times New Roman" w:hAnsi="Times New Roman" w:cs="Times New Roman"/>
                <w:color w:val="7030A0"/>
              </w:rPr>
              <w:pPrChange w:id="884" w:author="tao huang" w:date="2018-10-28T21:40:00Z">
                <w:pPr>
                  <w:shd w:val="clear" w:color="auto" w:fill="FFFFFF"/>
                  <w:spacing w:after="0" w:line="276" w:lineRule="auto"/>
                </w:pPr>
              </w:pPrChange>
            </w:pPr>
            <w:r w:rsidRPr="00B362DB">
              <w:rPr>
                <w:rFonts w:ascii="Times New Roman" w:hAnsi="Times New Roman" w:cs="Times New Roman"/>
                <w:color w:val="7030A0"/>
              </w:rPr>
              <w:t xml:space="preserve">We </w:t>
            </w:r>
            <w:ins w:id="885" w:author="Didier Soopramanien" w:date="2018-10-24T14:44:00Z">
              <w:del w:id="886" w:author="tao huang" w:date="2018-11-04T10:55:00Z">
                <w:r w:rsidR="008A24C7" w:rsidDel="00FE0A20">
                  <w:rPr>
                    <w:rFonts w:ascii="Times New Roman" w:hAnsi="Times New Roman" w:cs="Times New Roman"/>
                    <w:color w:val="7030A0"/>
                  </w:rPr>
                  <w:delText xml:space="preserve">have </w:delText>
                </w:r>
              </w:del>
            </w:ins>
            <w:r w:rsidRPr="00B362DB">
              <w:rPr>
                <w:rFonts w:ascii="Times New Roman" w:hAnsi="Times New Roman" w:cs="Times New Roman"/>
                <w:color w:val="7030A0"/>
              </w:rPr>
              <w:t xml:space="preserve">previously described </w:t>
            </w:r>
            <w:del w:id="887" w:author="Didier Soopramanien" w:date="2018-10-24T14:44:00Z">
              <w:r w:rsidR="00A4412D" w:rsidRPr="00B362DB" w:rsidDel="008A24C7">
                <w:rPr>
                  <w:rFonts w:ascii="Times New Roman" w:hAnsi="Times New Roman" w:cs="Times New Roman"/>
                  <w:color w:val="7030A0"/>
                </w:rPr>
                <w:delText>the details</w:delText>
              </w:r>
              <w:r w:rsidRPr="00B362DB" w:rsidDel="008A24C7">
                <w:rPr>
                  <w:rFonts w:ascii="Times New Roman" w:hAnsi="Times New Roman" w:cs="Times New Roman"/>
                  <w:color w:val="7030A0"/>
                </w:rPr>
                <w:delText xml:space="preserve"> of ho</w:delText>
              </w:r>
            </w:del>
            <w:ins w:id="888" w:author="Didier Soopramanien" w:date="2018-10-24T14:44:00Z">
              <w:r w:rsidR="008A24C7">
                <w:rPr>
                  <w:rFonts w:ascii="Times New Roman" w:hAnsi="Times New Roman" w:cs="Times New Roman"/>
                  <w:color w:val="7030A0"/>
                </w:rPr>
                <w:t>ho</w:t>
              </w:r>
            </w:ins>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w:t>
            </w:r>
            <w:ins w:id="889" w:author="tao huang" w:date="2018-11-04T10:55:00Z">
              <w:r w:rsidR="00FE0A20">
                <w:rPr>
                  <w:rFonts w:ascii="Times New Roman" w:hAnsi="Times New Roman" w:cs="Times New Roman"/>
                  <w:color w:val="7030A0"/>
                </w:rPr>
                <w:t xml:space="preserve">have </w:t>
              </w:r>
            </w:ins>
            <w:r w:rsidRPr="00B362DB">
              <w:rPr>
                <w:rFonts w:ascii="Times New Roman" w:hAnsi="Times New Roman" w:cs="Times New Roman"/>
                <w:color w:val="7030A0"/>
              </w:rPr>
              <w:t>now include</w:t>
            </w:r>
            <w:ins w:id="890" w:author="tao huang" w:date="2018-11-04T10:55:00Z">
              <w:r w:rsidR="00FE0A20">
                <w:rPr>
                  <w:rFonts w:ascii="Times New Roman" w:hAnsi="Times New Roman" w:cs="Times New Roman"/>
                  <w:color w:val="7030A0"/>
                </w:rPr>
                <w:t>d</w:t>
              </w:r>
            </w:ins>
            <w:r w:rsidRPr="00B362DB">
              <w:rPr>
                <w:rFonts w:ascii="Times New Roman" w:hAnsi="Times New Roman" w:cs="Times New Roman"/>
                <w:color w:val="7030A0"/>
              </w:rPr>
              <w:t xml:space="preserve"> </w:t>
            </w:r>
            <w:del w:id="891" w:author="tao huang" w:date="2018-10-28T20:41:00Z">
              <w:r w:rsidRPr="00B362DB" w:rsidDel="00183010">
                <w:rPr>
                  <w:rFonts w:ascii="Times New Roman" w:hAnsi="Times New Roman" w:cs="Times New Roman"/>
                  <w:color w:val="7030A0"/>
                </w:rPr>
                <w:delText>the description</w:delText>
              </w:r>
            </w:del>
            <w:ins w:id="892" w:author="tao huang" w:date="2018-10-28T20:41:00Z">
              <w:r w:rsidR="00183010">
                <w:rPr>
                  <w:rFonts w:ascii="Times New Roman" w:hAnsi="Times New Roman" w:cs="Times New Roman"/>
                  <w:color w:val="7030A0"/>
                </w:rPr>
                <w:t>this</w:t>
              </w:r>
            </w:ins>
            <w:r w:rsidRPr="00B362DB">
              <w:rPr>
                <w:rFonts w:ascii="Times New Roman" w:hAnsi="Times New Roman" w:cs="Times New Roman"/>
                <w:color w:val="7030A0"/>
              </w:rPr>
              <w:t xml:space="preserve"> in </w:t>
            </w:r>
            <w:del w:id="893" w:author="tao huang" w:date="2018-10-28T23:05:00Z">
              <w:r w:rsidRPr="00044520" w:rsidDel="00044520">
                <w:rPr>
                  <w:rFonts w:ascii="Times New Roman" w:hAnsi="Times New Roman" w:cs="Times New Roman"/>
                  <w:noProof/>
                  <w:color w:val="7030A0"/>
                </w:rPr>
                <w:delText xml:space="preserve">the </w:delText>
              </w:r>
            </w:del>
            <w:r w:rsidR="00D07F7E" w:rsidRPr="00044520">
              <w:rPr>
                <w:rFonts w:ascii="Times New Roman" w:hAnsi="Times New Roman" w:cs="Times New Roman"/>
                <w:noProof/>
                <w:color w:val="7030A0"/>
              </w:rPr>
              <w:t>section</w:t>
            </w:r>
            <w:r w:rsidR="00552F93">
              <w:rPr>
                <w:rFonts w:ascii="Times New Roman" w:hAnsi="Times New Roman" w:cs="Times New Roman"/>
                <w:color w:val="7030A0"/>
              </w:rPr>
              <w:t xml:space="preserve"> 6</w:t>
            </w:r>
            <w:ins w:id="894" w:author="Didier Soopramanien" w:date="2018-10-24T14:44:00Z">
              <w:r w:rsidR="008A24C7">
                <w:rPr>
                  <w:rFonts w:ascii="Times New Roman" w:hAnsi="Times New Roman" w:cs="Times New Roman"/>
                  <w:color w:val="7030A0"/>
                </w:rPr>
                <w:t xml:space="preserve"> of the paper</w:t>
              </w:r>
            </w:ins>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del w:id="895" w:author="Didier Soopramanien" w:date="2018-10-24T14:44:00Z">
              <w:r w:rsidR="00F949EC" w:rsidDel="008A24C7">
                <w:rPr>
                  <w:rFonts w:ascii="Times New Roman" w:hAnsi="Times New Roman" w:cs="Times New Roman"/>
                  <w:color w:val="7030A0"/>
                </w:rPr>
                <w:delText xml:space="preserve">now </w:delText>
              </w:r>
            </w:del>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w:t>
            </w:r>
            <w:del w:id="896" w:author="tao huang" w:date="2018-11-04T10:56:00Z">
              <w:r w:rsidR="00F949EC" w:rsidDel="00FE0A20">
                <w:rPr>
                  <w:rFonts w:ascii="Times New Roman" w:hAnsi="Times New Roman" w:cs="Times New Roman"/>
                  <w:color w:val="7030A0"/>
                </w:rPr>
                <w:delText>For example, i</w:delText>
              </w:r>
            </w:del>
            <w:ins w:id="897" w:author="tao huang" w:date="2018-11-04T10:57:00Z">
              <w:r w:rsidR="00FE0A20">
                <w:rPr>
                  <w:rFonts w:ascii="Times New Roman" w:hAnsi="Times New Roman" w:cs="Times New Roman"/>
                  <w:color w:val="7030A0"/>
                </w:rPr>
                <w:t>S</w:t>
              </w:r>
            </w:ins>
            <w:ins w:id="898" w:author="tao huang" w:date="2018-11-04T10:56:00Z">
              <w:r w:rsidR="00FE0A20">
                <w:rPr>
                  <w:rFonts w:ascii="Times New Roman" w:hAnsi="Times New Roman" w:cs="Times New Roman"/>
                  <w:color w:val="7030A0"/>
                </w:rPr>
                <w:t>uppose</w:t>
              </w:r>
            </w:ins>
            <w:del w:id="899" w:author="tao huang" w:date="2018-11-04T10:56:00Z">
              <w:r w:rsidR="00F949EC" w:rsidDel="00FE0A20">
                <w:rPr>
                  <w:rFonts w:ascii="Times New Roman" w:hAnsi="Times New Roman" w:cs="Times New Roman"/>
                  <w:color w:val="7030A0"/>
                </w:rPr>
                <w:delText>magine</w:delText>
              </w:r>
            </w:del>
            <w:r w:rsidR="00F949EC">
              <w:rPr>
                <w:rFonts w:ascii="Times New Roman" w:hAnsi="Times New Roman" w:cs="Times New Roman"/>
                <w:color w:val="7030A0"/>
              </w:rPr>
              <w:t xml:space="preserve"> </w:t>
            </w:r>
            <w:ins w:id="900" w:author="tao huang" w:date="2018-11-04T10:56:00Z">
              <w:r w:rsidR="00FE0A20">
                <w:rPr>
                  <w:rFonts w:ascii="Times New Roman" w:hAnsi="Times New Roman" w:cs="Times New Roman"/>
                  <w:color w:val="7030A0"/>
                </w:rPr>
                <w:t xml:space="preserve">that </w:t>
              </w:r>
            </w:ins>
            <w:r w:rsidR="00F949EC">
              <w:rPr>
                <w:rFonts w:ascii="Times New Roman" w:hAnsi="Times New Roman" w:cs="Times New Roman"/>
                <w:color w:val="7030A0"/>
              </w:rPr>
              <w:t xml:space="preserve">we have </w:t>
            </w:r>
            <w:r w:rsidR="00F949EC" w:rsidRPr="00F949EC">
              <w:rPr>
                <w:rFonts w:ascii="Times New Roman" w:hAnsi="Times New Roman" w:cs="Times New Roman"/>
                <w:color w:val="7030A0"/>
              </w:rPr>
              <w:t>an estimation period of 160 weeks</w:t>
            </w:r>
            <w:ins w:id="901" w:author="tao huang" w:date="2018-11-04T10:57:00Z">
              <w:r w:rsidR="00FE0A20">
                <w:rPr>
                  <w:rFonts w:ascii="Times New Roman" w:hAnsi="Times New Roman" w:cs="Times New Roman"/>
                  <w:color w:val="7030A0"/>
                </w:rPr>
                <w:t xml:space="preserve">. </w:t>
              </w:r>
            </w:ins>
            <w:del w:id="902" w:author="tao huang" w:date="2018-11-04T10:57:00Z">
              <w:r w:rsidR="00F949EC" w:rsidRPr="00F949EC" w:rsidDel="00FE0A20">
                <w:rPr>
                  <w:rFonts w:ascii="Times New Roman" w:hAnsi="Times New Roman" w:cs="Times New Roman"/>
                  <w:color w:val="7030A0"/>
                </w:rPr>
                <w:delText>, w</w:delText>
              </w:r>
            </w:del>
            <w:ins w:id="903" w:author="tao huang" w:date="2018-11-04T10:57:00Z">
              <w:r w:rsidR="00FE0A20">
                <w:rPr>
                  <w:rFonts w:ascii="Times New Roman" w:hAnsi="Times New Roman" w:cs="Times New Roman"/>
                  <w:color w:val="7030A0"/>
                </w:rPr>
                <w:t>W</w:t>
              </w:r>
            </w:ins>
            <w:r w:rsidR="00F949EC" w:rsidRPr="00F949EC">
              <w:rPr>
                <w:rFonts w:ascii="Times New Roman" w:hAnsi="Times New Roman" w:cs="Times New Roman"/>
                <w:color w:val="7030A0"/>
              </w:rPr>
              <w:t xml:space="preserve">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w:t>
            </w:r>
            <w:ins w:id="904" w:author="tao huang" w:date="2018-11-04T10:58:00Z">
              <w:r w:rsidR="00FE0A20">
                <w:rPr>
                  <w:rFonts w:ascii="Times New Roman" w:hAnsi="Times New Roman" w:cs="Times New Roman"/>
                  <w:color w:val="7030A0"/>
                </w:rPr>
                <w:t xml:space="preserve"> (e.g., the 152 weeks in the centre of the 160 weeks, from week 5 to week 156)</w:t>
              </w:r>
            </w:ins>
            <w:ins w:id="905" w:author="tao huang" w:date="2018-11-04T10:57:00Z">
              <w:r w:rsidR="00FE0A20">
                <w:rPr>
                  <w:rFonts w:ascii="Times New Roman" w:hAnsi="Times New Roman" w:cs="Times New Roman"/>
                  <w:color w:val="7030A0"/>
                </w:rPr>
                <w:t>. E</w:t>
              </w:r>
            </w:ins>
            <w:ins w:id="906" w:author="tao huang" w:date="2018-11-04T10:56:00Z">
              <w:r w:rsidR="00FE0A20">
                <w:rPr>
                  <w:rFonts w:ascii="Times New Roman" w:hAnsi="Times New Roman" w:cs="Times New Roman"/>
                  <w:color w:val="7030A0"/>
                </w:rPr>
                <w:t xml:space="preserve">ach time </w:t>
              </w:r>
            </w:ins>
            <w:ins w:id="907" w:author="tao huang" w:date="2018-11-04T10:57:00Z">
              <w:r w:rsidR="00FE0A20">
                <w:rPr>
                  <w:rFonts w:ascii="Times New Roman" w:hAnsi="Times New Roman" w:cs="Times New Roman"/>
                  <w:color w:val="7030A0"/>
                </w:rPr>
                <w:t>we assume that</w:t>
              </w:r>
            </w:ins>
            <w:ins w:id="908" w:author="tao huang" w:date="2018-11-04T10:56:00Z">
              <w:r w:rsidR="00FE0A20">
                <w:rPr>
                  <w:rFonts w:ascii="Times New Roman" w:hAnsi="Times New Roman" w:cs="Times New Roman"/>
                  <w:color w:val="7030A0"/>
                </w:rPr>
                <w:t xml:space="preserve"> there is a structural change occurring at one of the</w:t>
              </w:r>
            </w:ins>
            <w:ins w:id="909" w:author="tao huang" w:date="2018-11-04T10:57:00Z">
              <w:r w:rsidR="00FE0A20">
                <w:rPr>
                  <w:rFonts w:ascii="Times New Roman" w:hAnsi="Times New Roman" w:cs="Times New Roman"/>
                  <w:color w:val="7030A0"/>
                </w:rPr>
                <w:t>se</w:t>
              </w:r>
            </w:ins>
            <w:ins w:id="910" w:author="tao huang" w:date="2018-11-04T10:56:00Z">
              <w:r w:rsidR="00FE0A20">
                <w:rPr>
                  <w:rFonts w:ascii="Times New Roman" w:hAnsi="Times New Roman" w:cs="Times New Roman"/>
                  <w:color w:val="7030A0"/>
                </w:rPr>
                <w:t xml:space="preserve"> weeks</w:t>
              </w:r>
            </w:ins>
            <w:r w:rsidR="00F949EC" w:rsidRPr="00F949EC">
              <w:rPr>
                <w:rFonts w:ascii="Times New Roman" w:hAnsi="Times New Roman" w:cs="Times New Roman"/>
                <w:color w:val="7030A0"/>
              </w:rPr>
              <w:t xml:space="preserve">. </w:t>
            </w:r>
            <w:ins w:id="911" w:author="tao huang" w:date="2018-11-04T10:57:00Z">
              <w:r w:rsidR="00FE0A20">
                <w:rPr>
                  <w:rFonts w:ascii="Times New Roman" w:hAnsi="Times New Roman" w:cs="Times New Roman"/>
                  <w:color w:val="7030A0"/>
                </w:rPr>
                <w:t>For exam</w:t>
              </w:r>
            </w:ins>
            <w:ins w:id="912" w:author="tao huang" w:date="2018-11-04T10:58:00Z">
              <w:r w:rsidR="00FE0A20">
                <w:rPr>
                  <w:rFonts w:ascii="Times New Roman" w:hAnsi="Times New Roman" w:cs="Times New Roman"/>
                  <w:color w:val="7030A0"/>
                </w:rPr>
                <w:t xml:space="preserve">ple, </w:t>
              </w:r>
            </w:ins>
            <w:del w:id="913" w:author="tao huang" w:date="2018-11-04T10:58:00Z">
              <w:r w:rsidR="00F949EC" w:rsidRPr="00F949EC" w:rsidDel="00FE0A20">
                <w:rPr>
                  <w:rFonts w:ascii="Times New Roman" w:hAnsi="Times New Roman" w:cs="Times New Roman"/>
                  <w:color w:val="7030A0"/>
                </w:rPr>
                <w:delText>W</w:delText>
              </w:r>
            </w:del>
            <w:ins w:id="914" w:author="tao huang" w:date="2018-11-04T10:58:00Z">
              <w:r w:rsidR="00FE0A20">
                <w:rPr>
                  <w:rFonts w:ascii="Times New Roman" w:hAnsi="Times New Roman" w:cs="Times New Roman"/>
                  <w:color w:val="7030A0"/>
                </w:rPr>
                <w:t>w</w:t>
              </w:r>
            </w:ins>
            <w:r w:rsidR="00F949EC" w:rsidRPr="00F949EC">
              <w:rPr>
                <w:rFonts w:ascii="Times New Roman" w:hAnsi="Times New Roman" w:cs="Times New Roman"/>
                <w:color w:val="7030A0"/>
              </w:rPr>
              <w:t>e initially conduct the Chow test assuming a structural change occurring at week 5</w:t>
            </w:r>
            <w:ins w:id="915" w:author="tao huang" w:date="2018-10-28T23:06:00Z">
              <w:r w:rsidR="00FF20ED">
                <w:rPr>
                  <w:rFonts w:ascii="Times New Roman" w:hAnsi="Times New Roman" w:cs="Times New Roman"/>
                  <w:color w:val="7030A0"/>
                </w:rPr>
                <w:t>,</w:t>
              </w:r>
            </w:ins>
            <w:r w:rsidR="00F949EC" w:rsidRPr="00F949EC">
              <w:rPr>
                <w:rFonts w:ascii="Times New Roman" w:hAnsi="Times New Roman" w:cs="Times New Roman"/>
                <w:color w:val="7030A0"/>
              </w:rPr>
              <w:t xml:space="preserve"> </w:t>
            </w:r>
            <w:r w:rsidR="00F949EC" w:rsidRPr="00FF20ED">
              <w:rPr>
                <w:rFonts w:ascii="Times New Roman" w:hAnsi="Times New Roman" w:cs="Times New Roman"/>
                <w:noProof/>
                <w:color w:val="7030A0"/>
              </w:rPr>
              <w:t>and</w:t>
            </w:r>
            <w:r w:rsidR="00F949EC" w:rsidRPr="00F949EC">
              <w:rPr>
                <w:rFonts w:ascii="Times New Roman" w:hAnsi="Times New Roman" w:cs="Times New Roman"/>
                <w:color w:val="7030A0"/>
              </w:rPr>
              <w:t xml:space="preserve"> we obtain the p-value. We then conduct the Chow test for week 6, 7, and so forth until week 156 and each time we obtain the </w:t>
            </w:r>
            <w:ins w:id="916" w:author="tao huang" w:date="2018-11-04T10:59:00Z">
              <w:r w:rsidR="00FE0A20">
                <w:rPr>
                  <w:rFonts w:ascii="Times New Roman" w:hAnsi="Times New Roman" w:cs="Times New Roman"/>
                  <w:color w:val="7030A0"/>
                </w:rPr>
                <w:t xml:space="preserve">corresponding </w:t>
              </w:r>
            </w:ins>
            <w:r w:rsidR="00F949EC" w:rsidRPr="00F949EC">
              <w:rPr>
                <w:rFonts w:ascii="Times New Roman" w:hAnsi="Times New Roman" w:cs="Times New Roman"/>
                <w:color w:val="7030A0"/>
              </w:rPr>
              <w:t>p-value</w:t>
            </w:r>
            <w:del w:id="917" w:author="tao huang" w:date="2018-11-04T10:59:00Z">
              <w:r w:rsidR="00F949EC" w:rsidRPr="00F949EC" w:rsidDel="00FE0A20">
                <w:rPr>
                  <w:rFonts w:ascii="Times New Roman" w:hAnsi="Times New Roman" w:cs="Times New Roman"/>
                  <w:color w:val="7030A0"/>
                </w:rPr>
                <w:delText xml:space="preserve"> </w:delText>
              </w:r>
            </w:del>
            <w:ins w:id="918" w:author="tao huang" w:date="2018-11-04T10:59:00Z">
              <w:r w:rsidR="00FE0A20">
                <w:rPr>
                  <w:rFonts w:ascii="Times New Roman" w:hAnsi="Times New Roman" w:cs="Times New Roman"/>
                  <w:color w:val="7030A0"/>
                </w:rPr>
                <w:t>s</w:t>
              </w:r>
            </w:ins>
            <w:del w:id="919" w:author="tao huang" w:date="2018-11-04T10:59:00Z">
              <w:r w:rsidR="00F949EC" w:rsidRPr="00F949EC" w:rsidDel="00FE0A20">
                <w:rPr>
                  <w:rFonts w:ascii="Times New Roman" w:hAnsi="Times New Roman" w:cs="Times New Roman"/>
                  <w:color w:val="7030A0"/>
                </w:rPr>
                <w:delText>accordingly</w:delText>
              </w:r>
            </w:del>
            <w:r w:rsidR="00F949EC" w:rsidRPr="00F949EC">
              <w:rPr>
                <w:rFonts w:ascii="Times New Roman" w:hAnsi="Times New Roman" w:cs="Times New Roman"/>
                <w:color w:val="7030A0"/>
              </w:rPr>
              <w:t xml:space="preserve">. We reserve at least 5% of the weeks for the estimation of the test. Thus, we may obtain up to 152 p-values in total. The null hypothesis of no structural change will </w:t>
            </w:r>
            <w:r w:rsidR="00F949EC" w:rsidRPr="003E1E39">
              <w:rPr>
                <w:rFonts w:ascii="Times New Roman" w:hAnsi="Times New Roman" w:cs="Times New Roman"/>
                <w:noProof/>
                <w:color w:val="7030A0"/>
              </w:rPr>
              <w:t>be rejected</w:t>
            </w:r>
            <w:r w:rsidR="00F949EC" w:rsidRPr="00F949EC">
              <w:rPr>
                <w:rFonts w:ascii="Times New Roman" w:hAnsi="Times New Roman" w:cs="Times New Roman"/>
                <w:color w:val="7030A0"/>
              </w:rPr>
              <w:t xml:space="preserve"> </w:t>
            </w:r>
            <w:del w:id="920" w:author="tao huang" w:date="2018-10-28T23:05:00Z">
              <w:r w:rsidR="00F949EC" w:rsidRPr="00044520" w:rsidDel="00044520">
                <w:rPr>
                  <w:rFonts w:ascii="Times New Roman" w:hAnsi="Times New Roman" w:cs="Times New Roman"/>
                  <w:noProof/>
                  <w:color w:val="7030A0"/>
                </w:rPr>
                <w:delText>only</w:delText>
              </w:r>
              <w:r w:rsidR="00F949EC" w:rsidRPr="00F949EC" w:rsidDel="00044520">
                <w:rPr>
                  <w:rFonts w:ascii="Times New Roman" w:hAnsi="Times New Roman" w:cs="Times New Roman"/>
                  <w:color w:val="7030A0"/>
                </w:rPr>
                <w:delText xml:space="preserve"> when none of</w:delText>
              </w:r>
            </w:del>
            <w:ins w:id="921" w:author="tao huang" w:date="2018-10-28T23:05:00Z">
              <w:r w:rsidR="00044520">
                <w:rPr>
                  <w:rFonts w:ascii="Times New Roman" w:hAnsi="Times New Roman" w:cs="Times New Roman"/>
                  <w:noProof/>
                  <w:color w:val="7030A0"/>
                </w:rPr>
                <w:t>if any of</w:t>
              </w:r>
            </w:ins>
            <w:r w:rsidR="00F949EC" w:rsidRPr="00F949EC">
              <w:rPr>
                <w:rFonts w:ascii="Times New Roman" w:hAnsi="Times New Roman" w:cs="Times New Roman"/>
                <w:color w:val="7030A0"/>
              </w:rPr>
              <w:t xml:space="preserve"> </w:t>
            </w:r>
            <w:r w:rsidR="00F949EC" w:rsidRPr="003E1E39">
              <w:rPr>
                <w:rFonts w:ascii="Times New Roman" w:hAnsi="Times New Roman" w:cs="Times New Roman"/>
                <w:noProof/>
                <w:color w:val="7030A0"/>
              </w:rPr>
              <w:t>these p-value</w:t>
            </w:r>
            <w:ins w:id="922" w:author="tao huang" w:date="2018-10-28T23:05:00Z">
              <w:r w:rsidR="00044520" w:rsidRPr="00044520">
                <w:rPr>
                  <w:rFonts w:ascii="Times New Roman" w:hAnsi="Times New Roman" w:cs="Times New Roman"/>
                  <w:noProof/>
                  <w:color w:val="7030A0"/>
                  <w:rPrChange w:id="923" w:author="tao huang" w:date="2018-10-28T23:05:00Z">
                    <w:rPr>
                      <w:rFonts w:ascii="Times New Roman" w:hAnsi="Times New Roman" w:cs="Times New Roman"/>
                      <w:noProof/>
                      <w:color w:val="7030A0"/>
                      <w:u w:val="thick" w:color="239E66"/>
                    </w:rPr>
                  </w:rPrChange>
                </w:rPr>
                <w:t>s</w:t>
              </w:r>
            </w:ins>
            <w:r w:rsidR="00F949EC" w:rsidRPr="00F949EC">
              <w:rPr>
                <w:rFonts w:ascii="Times New Roman" w:hAnsi="Times New Roman" w:cs="Times New Roman"/>
                <w:color w:val="7030A0"/>
              </w:rPr>
              <w:t xml:space="preserve"> is below the threshold. To mitigate the multiple comparison </w:t>
            </w:r>
            <w:r w:rsidR="00F949EC" w:rsidRPr="003E1E39">
              <w:rPr>
                <w:rFonts w:ascii="Times New Roman" w:hAnsi="Times New Roman" w:cs="Times New Roman"/>
                <w:noProof/>
                <w:color w:val="7030A0"/>
              </w:rPr>
              <w:t>problem</w:t>
            </w:r>
            <w:r w:rsidR="00F949EC" w:rsidRPr="00F949EC">
              <w:rPr>
                <w:rFonts w:ascii="Times New Roman" w:hAnsi="Times New Roman" w:cs="Times New Roman"/>
                <w:color w:val="7030A0"/>
              </w:rPr>
              <w:t>, we adopt a very small threshold, i.e., 0.001</w:t>
            </w:r>
            <w:ins w:id="924" w:author="tao huang" w:date="2018-11-04T11:00:00Z">
              <w:r w:rsidR="00AD6C64">
                <w:rPr>
                  <w:rFonts w:ascii="Times New Roman" w:hAnsi="Times New Roman" w:cs="Times New Roman"/>
                  <w:color w:val="7030A0"/>
                </w:rPr>
                <w:t xml:space="preserve"> instead of the commonly used 0.05.</w:t>
              </w:r>
            </w:ins>
            <w:del w:id="925" w:author="tao huang" w:date="2018-11-04T11:00:00Z">
              <w:r w:rsidR="00F949EC" w:rsidDel="00AD6C64">
                <w:rPr>
                  <w:rFonts w:ascii="Times New Roman" w:hAnsi="Times New Roman" w:cs="Times New Roman"/>
                  <w:color w:val="7030A0"/>
                </w:rPr>
                <w:delText>.</w:delText>
              </w:r>
            </w:del>
          </w:p>
          <w:p w14:paraId="3C7944AD" w14:textId="77777777" w:rsidR="00F949EC" w:rsidRDefault="00F949EC">
            <w:pPr>
              <w:shd w:val="clear" w:color="auto" w:fill="FFFFFF" w:themeFill="background1"/>
              <w:spacing w:after="0" w:line="276" w:lineRule="auto"/>
              <w:rPr>
                <w:rFonts w:ascii="Times New Roman" w:hAnsi="Times New Roman" w:cs="Times New Roman"/>
                <w:color w:val="7030A0"/>
              </w:rPr>
              <w:pPrChange w:id="926" w:author="tao huang" w:date="2018-10-28T21:40:00Z">
                <w:pPr>
                  <w:shd w:val="clear" w:color="auto" w:fill="FFFFFF"/>
                  <w:spacing w:after="0" w:line="276" w:lineRule="auto"/>
                </w:pPr>
              </w:pPrChange>
            </w:pPr>
          </w:p>
          <w:p w14:paraId="0D378A02" w14:textId="0AB27C7F" w:rsidR="007F5C5D" w:rsidRDefault="007E792C">
            <w:pPr>
              <w:shd w:val="clear" w:color="auto" w:fill="FFFFFF" w:themeFill="background1"/>
              <w:spacing w:after="0" w:line="276" w:lineRule="auto"/>
              <w:rPr>
                <w:rFonts w:ascii="Times New Roman" w:hAnsi="Times New Roman" w:cs="Times New Roman"/>
                <w:color w:val="7030A0"/>
              </w:rPr>
              <w:pPrChange w:id="927" w:author="tao huang" w:date="2018-10-28T21:40:00Z">
                <w:pPr>
                  <w:shd w:val="clear" w:color="auto" w:fill="FFFFFF"/>
                  <w:spacing w:after="0" w:line="276" w:lineRule="auto"/>
                </w:pPr>
              </w:pPrChange>
            </w:pPr>
            <w:ins w:id="928" w:author="tao huang" w:date="2018-11-04T11:00:00Z">
              <w:r>
                <w:rPr>
                  <w:rFonts w:ascii="Times New Roman" w:hAnsi="Times New Roman" w:cs="Times New Roman"/>
                  <w:color w:val="7030A0"/>
                </w:rPr>
                <w:t xml:space="preserve">In the revised manuscript, </w:t>
              </w:r>
            </w:ins>
            <w:del w:id="929" w:author="tao huang" w:date="2018-11-04T11:00:00Z">
              <w:r w:rsidR="00A4412D" w:rsidRPr="00B362DB" w:rsidDel="007E792C">
                <w:rPr>
                  <w:rFonts w:ascii="Times New Roman" w:hAnsi="Times New Roman" w:cs="Times New Roman"/>
                  <w:color w:val="7030A0"/>
                </w:rPr>
                <w:delText>W</w:delText>
              </w:r>
            </w:del>
            <w:ins w:id="930" w:author="tao huang" w:date="2018-11-04T11:00:00Z">
              <w:r>
                <w:rPr>
                  <w:rFonts w:ascii="Times New Roman" w:hAnsi="Times New Roman" w:cs="Times New Roman"/>
                  <w:color w:val="7030A0"/>
                </w:rPr>
                <w:t>w</w:t>
              </w:r>
            </w:ins>
            <w:r w:rsidR="00A4412D" w:rsidRPr="00B362DB">
              <w:rPr>
                <w:rFonts w:ascii="Times New Roman" w:hAnsi="Times New Roman" w:cs="Times New Roman"/>
                <w:color w:val="7030A0"/>
              </w:rPr>
              <w:t xml:space="preserve">e </w:t>
            </w:r>
            <w:del w:id="931" w:author="tao huang" w:date="2018-11-04T11:00:00Z">
              <w:r w:rsidR="00A4412D" w:rsidRPr="00B362DB" w:rsidDel="007E792C">
                <w:rPr>
                  <w:rFonts w:ascii="Times New Roman" w:hAnsi="Times New Roman" w:cs="Times New Roman"/>
                  <w:color w:val="7030A0"/>
                </w:rPr>
                <w:delText xml:space="preserve">also </w:delText>
              </w:r>
            </w:del>
            <w:r w:rsidR="00A4412D" w:rsidRPr="00B362DB">
              <w:rPr>
                <w:rFonts w:ascii="Times New Roman" w:hAnsi="Times New Roman" w:cs="Times New Roman"/>
                <w:color w:val="7030A0"/>
              </w:rPr>
              <w:t>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ins w:id="932" w:author="Didier Soopramanien" w:date="2018-10-24T14:44:00Z">
              <w:r w:rsidR="008A24C7">
                <w:rPr>
                  <w:rFonts w:ascii="Times New Roman" w:hAnsi="Times New Roman" w:cs="Times New Roman"/>
                  <w:color w:val="7030A0"/>
                </w:rPr>
                <w:t xml:space="preserve">more </w:t>
              </w:r>
            </w:ins>
            <w:r w:rsidR="00A4412D"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sidRPr="003E1E39">
              <w:rPr>
                <w:rFonts w:ascii="Times New Roman" w:hAnsi="Times New Roman" w:cs="Times New Roman"/>
                <w:noProof/>
                <w:color w:val="7030A0"/>
              </w:rPr>
              <w:t>In our study, the purpose is neither to detect the location</w:t>
            </w:r>
            <w:ins w:id="933" w:author="tao huang" w:date="2018-10-28T20:43:00Z">
              <w:r w:rsidR="00183010" w:rsidRPr="003E1E39">
                <w:rPr>
                  <w:rFonts w:ascii="Times New Roman" w:hAnsi="Times New Roman" w:cs="Times New Roman"/>
                  <w:noProof/>
                  <w:color w:val="7030A0"/>
                </w:rPr>
                <w:t>s</w:t>
              </w:r>
            </w:ins>
            <w:r w:rsidR="007F5C5D" w:rsidRPr="003E1E39">
              <w:rPr>
                <w:rFonts w:ascii="Times New Roman" w:hAnsi="Times New Roman" w:cs="Times New Roman"/>
                <w:noProof/>
                <w:color w:val="7030A0"/>
              </w:rPr>
              <w:t xml:space="preserve"> nor the number of structural changes, but focusing on investigating the </w:t>
            </w:r>
            <w:del w:id="934" w:author="tao huang" w:date="2018-10-28T20:43:00Z">
              <w:r w:rsidR="007F5C5D" w:rsidRPr="003E1E39" w:rsidDel="00183010">
                <w:rPr>
                  <w:rFonts w:ascii="Times New Roman" w:hAnsi="Times New Roman" w:cs="Times New Roman"/>
                  <w:noProof/>
                  <w:color w:val="7030A0"/>
                </w:rPr>
                <w:delText xml:space="preserve">existence </w:delText>
              </w:r>
            </w:del>
            <w:ins w:id="935" w:author="tao huang" w:date="2018-10-28T20:43:00Z">
              <w:r w:rsidR="00183010" w:rsidRPr="003E1E39">
                <w:rPr>
                  <w:rFonts w:ascii="Times New Roman" w:hAnsi="Times New Roman" w:cs="Times New Roman"/>
                  <w:noProof/>
                  <w:color w:val="7030A0"/>
                </w:rPr>
                <w:t xml:space="preserve">presence </w:t>
              </w:r>
            </w:ins>
            <w:r w:rsidR="007F5C5D" w:rsidRPr="003E1E39">
              <w:rPr>
                <w:rFonts w:ascii="Times New Roman" w:hAnsi="Times New Roman" w:cs="Times New Roman"/>
                <w:noProof/>
                <w:color w:val="7030A0"/>
              </w:rPr>
              <w:t>of any structural change, so that we can estimate and then offset the bias (</w:t>
            </w:r>
            <w:ins w:id="936" w:author="tao huang" w:date="2018-10-28T20:44:00Z">
              <w:r w:rsidR="00E70184" w:rsidRPr="003E1E39">
                <w:rPr>
                  <w:rFonts w:ascii="Times New Roman" w:hAnsi="Times New Roman" w:cs="Times New Roman"/>
                  <w:noProof/>
                  <w:color w:val="7030A0"/>
                </w:rPr>
                <w:t xml:space="preserve">if </w:t>
              </w:r>
            </w:ins>
            <w:r w:rsidR="007F5C5D" w:rsidRPr="003E1E39">
              <w:rPr>
                <w:rFonts w:ascii="Times New Roman" w:hAnsi="Times New Roman" w:cs="Times New Roman"/>
                <w:noProof/>
                <w:color w:val="7030A0"/>
              </w:rPr>
              <w:t xml:space="preserve">using the IC method) or to </w:t>
            </w:r>
            <w:del w:id="937" w:author="tao huang" w:date="2018-11-04T11:01:00Z">
              <w:r w:rsidR="007F5C5D" w:rsidRPr="003E1E39" w:rsidDel="007E792C">
                <w:rPr>
                  <w:rFonts w:ascii="Times New Roman" w:hAnsi="Times New Roman" w:cs="Times New Roman"/>
                  <w:noProof/>
                  <w:color w:val="7030A0"/>
                </w:rPr>
                <w:delText xml:space="preserve">take </w:delText>
              </w:r>
            </w:del>
            <w:ins w:id="938" w:author="tao huang" w:date="2018-11-04T11:01:00Z">
              <w:r>
                <w:rPr>
                  <w:rFonts w:ascii="Times New Roman" w:hAnsi="Times New Roman" w:cs="Times New Roman"/>
                  <w:noProof/>
                  <w:color w:val="7030A0"/>
                </w:rPr>
                <w:t>accept</w:t>
              </w:r>
              <w:r w:rsidRPr="003E1E39">
                <w:rPr>
                  <w:rFonts w:ascii="Times New Roman" w:hAnsi="Times New Roman" w:cs="Times New Roman"/>
                  <w:noProof/>
                  <w:color w:val="7030A0"/>
                </w:rPr>
                <w:t xml:space="preserve"> </w:t>
              </w:r>
            </w:ins>
            <w:r w:rsidR="007F5C5D" w:rsidRPr="003E1E39">
              <w:rPr>
                <w:rFonts w:ascii="Times New Roman" w:hAnsi="Times New Roman" w:cs="Times New Roman"/>
                <w:noProof/>
                <w:color w:val="7030A0"/>
              </w:rPr>
              <w:t>a trade-off between the forecast bias and the forecast</w:t>
            </w:r>
            <w:del w:id="939" w:author="tao huang" w:date="2018-10-28T20:43:00Z">
              <w:r w:rsidR="007F5C5D" w:rsidRPr="003E1E39" w:rsidDel="00895CD6">
                <w:rPr>
                  <w:rFonts w:ascii="Times New Roman" w:hAnsi="Times New Roman" w:cs="Times New Roman"/>
                  <w:noProof/>
                  <w:color w:val="7030A0"/>
                </w:rPr>
                <w:delText>ing</w:delText>
              </w:r>
            </w:del>
            <w:r w:rsidR="007F5C5D" w:rsidRPr="003E1E39">
              <w:rPr>
                <w:rFonts w:ascii="Times New Roman" w:hAnsi="Times New Roman" w:cs="Times New Roman"/>
                <w:noProof/>
                <w:color w:val="7030A0"/>
              </w:rPr>
              <w:t xml:space="preserve"> error variance (</w:t>
            </w:r>
            <w:ins w:id="940" w:author="tao huang" w:date="2018-10-28T20:44:00Z">
              <w:r w:rsidR="00E70184" w:rsidRPr="003E1E39">
                <w:rPr>
                  <w:rFonts w:ascii="Times New Roman" w:hAnsi="Times New Roman" w:cs="Times New Roman"/>
                  <w:noProof/>
                  <w:color w:val="7030A0"/>
                </w:rPr>
                <w:t xml:space="preserve">if </w:t>
              </w:r>
            </w:ins>
            <w:r w:rsidR="007F5C5D" w:rsidRPr="003E1E39">
              <w:rPr>
                <w:rFonts w:ascii="Times New Roman" w:hAnsi="Times New Roman" w:cs="Times New Roman"/>
                <w:noProof/>
                <w:color w:val="7030A0"/>
              </w:rPr>
              <w:t>using the EWC method).</w:t>
            </w:r>
            <w:r w:rsidR="007F5C5D" w:rsidRPr="00B362DB">
              <w:rPr>
                <w:rFonts w:ascii="Times New Roman" w:hAnsi="Times New Roman" w:cs="Times New Roman"/>
                <w:color w:val="7030A0"/>
              </w:rPr>
              <w:t xml:space="preserve"> Therefore, we conduct a sequential Chow test which serves for this purpose and has the benefit of </w:t>
            </w:r>
            <w:ins w:id="941" w:author="tao huang" w:date="2018-10-28T23:06:00Z">
              <w:r w:rsidR="00FF20ED">
                <w:rPr>
                  <w:rFonts w:ascii="Times New Roman" w:hAnsi="Times New Roman" w:cs="Times New Roman"/>
                  <w:color w:val="7030A0"/>
                </w:rPr>
                <w:t xml:space="preserve">a </w:t>
              </w:r>
            </w:ins>
            <w:r w:rsidR="007F5C5D" w:rsidRPr="00FF20ED">
              <w:rPr>
                <w:rFonts w:ascii="Times New Roman" w:hAnsi="Times New Roman" w:cs="Times New Roman"/>
                <w:noProof/>
                <w:color w:val="7030A0"/>
              </w:rPr>
              <w:t>simple</w:t>
            </w:r>
            <w:r w:rsidR="007F5C5D" w:rsidRPr="00B362DB">
              <w:rPr>
                <w:rFonts w:ascii="Times New Roman" w:hAnsi="Times New Roman" w:cs="Times New Roman"/>
                <w:color w:val="7030A0"/>
              </w:rPr>
              <w:t xml:space="preserve"> implementation. The empirical results suggest that our models generate </w:t>
            </w:r>
            <w:del w:id="942" w:author="tao huang" w:date="2018-10-28T23:06:00Z">
              <w:r w:rsidR="007F5C5D" w:rsidRPr="00FF20ED" w:rsidDel="00FF20ED">
                <w:rPr>
                  <w:rFonts w:ascii="Times New Roman" w:hAnsi="Times New Roman" w:cs="Times New Roman"/>
                  <w:noProof/>
                  <w:color w:val="7030A0"/>
                </w:rPr>
                <w:delText xml:space="preserve">the </w:delText>
              </w:r>
            </w:del>
            <w:r w:rsidR="007F5C5D" w:rsidRPr="00FF20ED">
              <w:rPr>
                <w:rFonts w:ascii="Times New Roman" w:hAnsi="Times New Roman" w:cs="Times New Roman"/>
                <w:noProof/>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Default="007F5C5D">
            <w:pPr>
              <w:shd w:val="clear" w:color="auto" w:fill="FFFFFF" w:themeFill="background1"/>
              <w:spacing w:after="0" w:line="276" w:lineRule="auto"/>
              <w:rPr>
                <w:rFonts w:ascii="Times New Roman" w:hAnsi="Times New Roman" w:cs="Times New Roman"/>
                <w:color w:val="7030A0"/>
              </w:rPr>
              <w:pPrChange w:id="943" w:author="tao huang" w:date="2018-10-28T21:40:00Z">
                <w:pPr>
                  <w:shd w:val="clear" w:color="auto" w:fill="FFFFFF"/>
                  <w:spacing w:after="0" w:line="276" w:lineRule="auto"/>
                </w:pPr>
              </w:pPrChange>
            </w:pPr>
          </w:p>
          <w:p w14:paraId="296A10A6" w14:textId="4B38DDC9" w:rsidR="00356A03" w:rsidRDefault="00F00D06">
            <w:pPr>
              <w:shd w:val="clear" w:color="auto" w:fill="FFFFFF" w:themeFill="background1"/>
              <w:spacing w:after="0" w:line="276" w:lineRule="auto"/>
              <w:rPr>
                <w:rFonts w:ascii="Times New Roman" w:hAnsi="Times New Roman" w:cs="Times New Roman"/>
                <w:color w:val="7030A0"/>
              </w:rPr>
              <w:pPrChange w:id="944" w:author="tao huang" w:date="2018-10-28T21:40:00Z">
                <w:pPr>
                  <w:shd w:val="clear" w:color="auto" w:fill="FFFFFF"/>
                  <w:spacing w:after="0" w:line="276" w:lineRule="auto"/>
                </w:pPr>
              </w:pPrChange>
            </w:pPr>
            <w:r>
              <w:rPr>
                <w:rFonts w:ascii="Times New Roman" w:hAnsi="Times New Roman" w:cs="Times New Roman"/>
                <w:color w:val="7030A0"/>
              </w:rPr>
              <w:t xml:space="preserve">The Andrews’ approach published in </w:t>
            </w:r>
            <w:proofErr w:type="spellStart"/>
            <w:r w:rsidRPr="00F00D06">
              <w:rPr>
                <w:rFonts w:ascii="Times New Roman" w:hAnsi="Times New Roman" w:cs="Times New Roman"/>
                <w:i/>
                <w:color w:val="7030A0"/>
              </w:rPr>
              <w:t>Econometrica</w:t>
            </w:r>
            <w:proofErr w:type="spellEnd"/>
            <w:r>
              <w:rPr>
                <w:rFonts w:ascii="Times New Roman" w:hAnsi="Times New Roman" w:cs="Times New Roman"/>
                <w:color w:val="7030A0"/>
              </w:rPr>
              <w:t xml:space="preserve"> in 2003 (e.g., the e</w:t>
            </w:r>
            <w:r w:rsidRPr="00F00D06">
              <w:rPr>
                <w:rFonts w:ascii="Times New Roman" w:hAnsi="Times New Roman" w:cs="Times New Roman" w:hint="eastAsia"/>
                <w:color w:val="7030A0"/>
              </w:rPr>
              <w:t>nd</w:t>
            </w:r>
            <w:r w:rsidRPr="00F00D06">
              <w:rPr>
                <w:rFonts w:ascii="Times New Roman" w:hAnsi="Times New Roman" w:cs="Times New Roman" w:hint="eastAsia"/>
                <w:color w:val="7030A0"/>
              </w:rPr>
              <w:t>‐</w:t>
            </w:r>
            <w:r w:rsidRPr="00F00D06">
              <w:rPr>
                <w:rFonts w:ascii="Times New Roman" w:hAnsi="Times New Roman" w:cs="Times New Roman" w:hint="eastAsia"/>
                <w:color w:val="7030A0"/>
              </w:rPr>
              <w:t>of</w:t>
            </w:r>
            <w:r w:rsidRPr="00F00D06">
              <w:rPr>
                <w:rFonts w:ascii="Times New Roman" w:hAnsi="Times New Roman" w:cs="Times New Roman" w:hint="eastAsia"/>
                <w:color w:val="7030A0"/>
              </w:rPr>
              <w:t>‐</w:t>
            </w:r>
            <w:r>
              <w:rPr>
                <w:rFonts w:ascii="Times New Roman" w:hAnsi="Times New Roman" w:cs="Times New Roman"/>
                <w:color w:val="7030A0"/>
              </w:rPr>
              <w:t>s</w:t>
            </w:r>
            <w:r w:rsidRPr="00F00D06">
              <w:rPr>
                <w:rFonts w:ascii="Times New Roman" w:hAnsi="Times New Roman" w:cs="Times New Roman" w:hint="eastAsia"/>
                <w:color w:val="7030A0"/>
              </w:rPr>
              <w:t xml:space="preserve">ample </w:t>
            </w:r>
            <w:r>
              <w:rPr>
                <w:rFonts w:ascii="Times New Roman" w:hAnsi="Times New Roman" w:cs="Times New Roman"/>
                <w:color w:val="7030A0"/>
              </w:rPr>
              <w:t>i</w:t>
            </w:r>
            <w:r w:rsidRPr="00F00D06">
              <w:rPr>
                <w:rFonts w:ascii="Times New Roman" w:hAnsi="Times New Roman" w:cs="Times New Roman" w:hint="eastAsia"/>
                <w:color w:val="7030A0"/>
              </w:rPr>
              <w:t xml:space="preserve">nstability </w:t>
            </w:r>
            <w:r>
              <w:rPr>
                <w:rFonts w:ascii="Times New Roman" w:hAnsi="Times New Roman" w:cs="Times New Roman"/>
                <w:color w:val="7030A0"/>
              </w:rPr>
              <w:t>t</w:t>
            </w:r>
            <w:r w:rsidRPr="00F00D06">
              <w:rPr>
                <w:rFonts w:ascii="Times New Roman" w:hAnsi="Times New Roman" w:cs="Times New Roman" w:hint="eastAsia"/>
                <w:color w:val="7030A0"/>
              </w:rPr>
              <w:t>est</w:t>
            </w:r>
            <w:r>
              <w:rPr>
                <w:rFonts w:ascii="Times New Roman" w:hAnsi="Times New Roman" w:cs="Times New Roman"/>
                <w:color w:val="7030A0"/>
              </w:rPr>
              <w:t xml:space="preserve">) </w:t>
            </w:r>
            <w:r w:rsidR="00D149AB">
              <w:rPr>
                <w:rFonts w:ascii="Times New Roman" w:hAnsi="Times New Roman" w:cs="Times New Roman"/>
                <w:color w:val="7030A0"/>
              </w:rPr>
              <w:t xml:space="preserve">is more generally applicable </w:t>
            </w:r>
            <w:r w:rsidR="00E30370">
              <w:rPr>
                <w:rFonts w:ascii="Times New Roman" w:hAnsi="Times New Roman" w:cs="Times New Roman"/>
                <w:color w:val="7030A0"/>
              </w:rPr>
              <w:t>as</w:t>
            </w:r>
            <w:r w:rsidR="00D149AB">
              <w:rPr>
                <w:rFonts w:ascii="Times New Roman" w:hAnsi="Times New Roman" w:cs="Times New Roman"/>
                <w:color w:val="7030A0"/>
              </w:rPr>
              <w:t xml:space="preserve"> it can </w:t>
            </w:r>
            <w:r w:rsidR="00D149AB" w:rsidRPr="003E1E39">
              <w:rPr>
                <w:rFonts w:ascii="Times New Roman" w:hAnsi="Times New Roman" w:cs="Times New Roman"/>
                <w:noProof/>
                <w:color w:val="7030A0"/>
              </w:rPr>
              <w:t>be used</w:t>
            </w:r>
            <w:r w:rsidR="00D149AB">
              <w:rPr>
                <w:rFonts w:ascii="Times New Roman" w:hAnsi="Times New Roman" w:cs="Times New Roman"/>
                <w:color w:val="7030A0"/>
              </w:rPr>
              <w:t xml:space="preserve"> </w:t>
            </w:r>
            <w:r w:rsidR="00F949EC">
              <w:rPr>
                <w:rFonts w:ascii="Times New Roman" w:hAnsi="Times New Roman" w:cs="Times New Roman"/>
                <w:color w:val="7030A0"/>
              </w:rPr>
              <w:t xml:space="preserve">when there are very limited data </w:t>
            </w:r>
            <w:r w:rsidR="00E30370">
              <w:rPr>
                <w:rFonts w:ascii="Times New Roman" w:hAnsi="Times New Roman" w:cs="Times New Roman"/>
                <w:color w:val="7030A0"/>
              </w:rPr>
              <w:t xml:space="preserve">(e.g., even one observation) </w:t>
            </w:r>
            <w:r w:rsidR="00C77551">
              <w:rPr>
                <w:rFonts w:ascii="Times New Roman" w:hAnsi="Times New Roman" w:cs="Times New Roman"/>
                <w:color w:val="7030A0"/>
              </w:rPr>
              <w:t xml:space="preserve">before or </w:t>
            </w:r>
            <w:r w:rsidR="00F949EC">
              <w:rPr>
                <w:rFonts w:ascii="Times New Roman" w:hAnsi="Times New Roman" w:cs="Times New Roman"/>
                <w:color w:val="7030A0"/>
              </w:rPr>
              <w:t>after structural change within the estimation sample</w:t>
            </w:r>
            <w:r w:rsidR="00C77551">
              <w:rPr>
                <w:rFonts w:ascii="Times New Roman" w:hAnsi="Times New Roman" w:cs="Times New Roman"/>
                <w:color w:val="7030A0"/>
              </w:rPr>
              <w:t xml:space="preserve">. In comparison, 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 xml:space="preserve">Chow test </w:t>
            </w:r>
            <w:r w:rsidR="002D7E62">
              <w:rPr>
                <w:rFonts w:ascii="Times New Roman" w:hAnsi="Times New Roman" w:cs="Times New Roman"/>
                <w:color w:val="7030A0"/>
              </w:rPr>
              <w:t xml:space="preserve">needs to reserve </w:t>
            </w:r>
            <w:r w:rsidR="00E30370">
              <w:rPr>
                <w:rFonts w:ascii="Times New Roman" w:hAnsi="Times New Roman" w:cs="Times New Roman"/>
                <w:color w:val="7030A0"/>
              </w:rPr>
              <w:t>more</w:t>
            </w:r>
            <w:r w:rsidR="00C77551">
              <w:rPr>
                <w:rFonts w:ascii="Times New Roman" w:hAnsi="Times New Roman" w:cs="Times New Roman"/>
                <w:color w:val="7030A0"/>
              </w:rPr>
              <w:t xml:space="preserve"> 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 xml:space="preserve">it is unlikely that there is a sudden and abrupt structural </w:t>
            </w:r>
            <w:r w:rsidR="002D7E62">
              <w:rPr>
                <w:rFonts w:ascii="Times New Roman" w:hAnsi="Times New Roman" w:cs="Times New Roman"/>
                <w:color w:val="7030A0"/>
              </w:rPr>
              <w:lastRenderedPageBreak/>
              <w:t>change occurring exclusively for a very few observations (</w:t>
            </w:r>
            <w:r w:rsidR="00E30370">
              <w:rPr>
                <w:rFonts w:ascii="Times New Roman" w:hAnsi="Times New Roman" w:cs="Times New Roman"/>
                <w:color w:val="7030A0"/>
              </w:rPr>
              <w:t xml:space="preserve">and </w:t>
            </w:r>
            <w:r w:rsidR="002D7E62">
              <w:rPr>
                <w:rFonts w:ascii="Times New Roman" w:hAnsi="Times New Roman" w:cs="Times New Roman"/>
                <w:color w:val="7030A0"/>
              </w:rPr>
              <w:t xml:space="preserve">it </w:t>
            </w:r>
            <w:r w:rsidR="00E30370">
              <w:rPr>
                <w:rFonts w:ascii="Times New Roman" w:hAnsi="Times New Roman" w:cs="Times New Roman"/>
                <w:color w:val="7030A0"/>
              </w:rPr>
              <w:t xml:space="preserve">matters </w:t>
            </w:r>
            <w:r w:rsidR="00E30370" w:rsidRPr="003E1E39">
              <w:rPr>
                <w:rFonts w:ascii="Times New Roman" w:hAnsi="Times New Roman" w:cs="Times New Roman"/>
                <w:noProof/>
                <w:color w:val="7030A0"/>
              </w:rPr>
              <w:t>only</w:t>
            </w:r>
            <w:r w:rsidR="00E30370">
              <w:rPr>
                <w:rFonts w:ascii="Times New Roman" w:hAnsi="Times New Roman" w:cs="Times New Roman"/>
                <w:color w:val="7030A0"/>
              </w:rPr>
              <w:t xml:space="preserve"> if there </w:t>
            </w:r>
            <w:del w:id="945" w:author="tao huang" w:date="2018-10-28T20:45:00Z">
              <w:r w:rsidR="00E30370" w:rsidDel="00F521FC">
                <w:rPr>
                  <w:rFonts w:ascii="Times New Roman" w:hAnsi="Times New Roman" w:cs="Times New Roman"/>
                  <w:color w:val="7030A0"/>
                </w:rPr>
                <w:delText>is</w:delText>
              </w:r>
              <w:r w:rsidR="002D7E62" w:rsidDel="00F521FC">
                <w:rPr>
                  <w:rFonts w:ascii="Times New Roman" w:hAnsi="Times New Roman" w:cs="Times New Roman"/>
                  <w:color w:val="7030A0"/>
                </w:rPr>
                <w:delText xml:space="preserve"> </w:delText>
              </w:r>
            </w:del>
            <w:ins w:id="946" w:author="tao huang" w:date="2018-10-28T20:45:00Z">
              <w:r w:rsidR="00F521FC">
                <w:rPr>
                  <w:rFonts w:ascii="Times New Roman" w:hAnsi="Times New Roman" w:cs="Times New Roman"/>
                  <w:color w:val="7030A0"/>
                </w:rPr>
                <w:t xml:space="preserve">are </w:t>
              </w:r>
            </w:ins>
            <w:r w:rsidR="002D7E62">
              <w:rPr>
                <w:rFonts w:ascii="Times New Roman" w:hAnsi="Times New Roman" w:cs="Times New Roman"/>
                <w:color w:val="7030A0"/>
              </w:rPr>
              <w:t>so few</w:t>
            </w:r>
            <w:ins w:id="947" w:author="tao huang" w:date="2018-11-04T11:03:00Z">
              <w:r w:rsidR="007E792C">
                <w:rPr>
                  <w:rFonts w:ascii="Times New Roman" w:hAnsi="Times New Roman" w:cs="Times New Roman"/>
                  <w:color w:val="7030A0"/>
                </w:rPr>
                <w:t xml:space="preserve"> observations</w:t>
              </w:r>
            </w:ins>
            <w:r w:rsidR="002D7E62">
              <w:rPr>
                <w:rFonts w:ascii="Times New Roman" w:hAnsi="Times New Roman" w:cs="Times New Roman"/>
                <w:color w:val="7030A0"/>
              </w:rPr>
              <w:t xml:space="preserve"> that a Chow test cannot </w:t>
            </w:r>
            <w:r w:rsidR="002D7E62" w:rsidRPr="003E1E39">
              <w:rPr>
                <w:rFonts w:ascii="Times New Roman" w:hAnsi="Times New Roman" w:cs="Times New Roman"/>
                <w:noProof/>
                <w:color w:val="7030A0"/>
              </w:rPr>
              <w:t xml:space="preserve">be </w:t>
            </w:r>
            <w:r w:rsidR="00E30370" w:rsidRPr="003E1E39">
              <w:rPr>
                <w:rFonts w:ascii="Times New Roman" w:hAnsi="Times New Roman" w:cs="Times New Roman"/>
                <w:noProof/>
                <w:color w:val="7030A0"/>
              </w:rPr>
              <w:t>conducted</w:t>
            </w:r>
            <w:r w:rsidR="002D7E62">
              <w:rPr>
                <w:rFonts w:ascii="Times New Roman" w:hAnsi="Times New Roman" w:cs="Times New Roman"/>
                <w:color w:val="7030A0"/>
              </w:rPr>
              <w:t>) which are close to the forecast origin</w:t>
            </w:r>
            <w:ins w:id="948" w:author="tao huang" w:date="2018-10-28T20:46:00Z">
              <w:r w:rsidR="00F521FC">
                <w:rPr>
                  <w:rFonts w:ascii="Times New Roman" w:hAnsi="Times New Roman" w:cs="Times New Roman"/>
                  <w:color w:val="7030A0"/>
                </w:rPr>
                <w:t xml:space="preserve"> or the beginning of the estimation window</w:t>
              </w:r>
            </w:ins>
            <w:r w:rsidR="002D7E62">
              <w:rPr>
                <w:rFonts w:ascii="Times New Roman" w:hAnsi="Times New Roman" w:cs="Times New Roman"/>
                <w:color w:val="7030A0"/>
              </w:rPr>
              <w:t xml:space="preserve">. </w:t>
            </w:r>
            <w:ins w:id="949" w:author="tao huang" w:date="2018-10-28T20:51:00Z">
              <w:r w:rsidR="00F521FC">
                <w:rPr>
                  <w:rFonts w:ascii="Times New Roman" w:hAnsi="Times New Roman" w:cs="Times New Roman"/>
                  <w:color w:val="7030A0"/>
                </w:rPr>
                <w:t>Empirically</w:t>
              </w:r>
            </w:ins>
            <w:ins w:id="950" w:author="tao huang" w:date="2018-10-28T20:48:00Z">
              <w:r w:rsidR="00F521FC">
                <w:rPr>
                  <w:rFonts w:ascii="Times New Roman" w:hAnsi="Times New Roman" w:cs="Times New Roman"/>
                  <w:color w:val="7030A0"/>
                </w:rPr>
                <w:t>, we</w:t>
              </w:r>
            </w:ins>
            <w:ins w:id="951" w:author="tao huang" w:date="2018-10-28T20:49:00Z">
              <w:r w:rsidR="00F521FC">
                <w:rPr>
                  <w:rFonts w:ascii="Times New Roman" w:hAnsi="Times New Roman" w:cs="Times New Roman"/>
                  <w:color w:val="7030A0"/>
                </w:rPr>
                <w:t xml:space="preserve"> </w:t>
              </w:r>
            </w:ins>
            <w:ins w:id="952" w:author="tao huang" w:date="2018-11-04T11:04:00Z">
              <w:r w:rsidR="007E792C">
                <w:rPr>
                  <w:rFonts w:ascii="Times New Roman" w:hAnsi="Times New Roman" w:cs="Times New Roman"/>
                  <w:color w:val="7030A0"/>
                </w:rPr>
                <w:t xml:space="preserve">tried </w:t>
              </w:r>
            </w:ins>
            <w:del w:id="953" w:author="tao huang" w:date="2018-10-28T20:48:00Z">
              <w:r w:rsidR="00E30370" w:rsidDel="00F521FC">
                <w:rPr>
                  <w:rFonts w:ascii="Times New Roman" w:hAnsi="Times New Roman" w:cs="Times New Roman"/>
                  <w:color w:val="7030A0"/>
                </w:rPr>
                <w:delText xml:space="preserve">Thus, the </w:delText>
              </w:r>
            </w:del>
            <w:del w:id="954" w:author="tao huang" w:date="2018-10-28T20:46:00Z">
              <w:r w:rsidR="00E30370" w:rsidDel="00F521FC">
                <w:rPr>
                  <w:rFonts w:ascii="Times New Roman" w:hAnsi="Times New Roman" w:cs="Times New Roman"/>
                  <w:color w:val="7030A0"/>
                </w:rPr>
                <w:delText xml:space="preserve">models’ performance </w:delText>
              </w:r>
            </w:del>
            <w:del w:id="955" w:author="tao huang" w:date="2018-10-28T20:48:00Z">
              <w:r w:rsidR="00E30370" w:rsidDel="00F521FC">
                <w:rPr>
                  <w:rFonts w:ascii="Times New Roman" w:hAnsi="Times New Roman" w:cs="Times New Roman"/>
                  <w:color w:val="7030A0"/>
                </w:rPr>
                <w:delText xml:space="preserve">should not depend on the location where we are able to conduct a test for the structural change. This is also confirmed by our results. </w:delText>
              </w:r>
            </w:del>
            <w:del w:id="956" w:author="tao huang" w:date="2018-10-28T20:49:00Z">
              <w:r w:rsidR="00E30370" w:rsidRPr="00E30370" w:rsidDel="00F521FC">
                <w:rPr>
                  <w:rFonts w:ascii="Times New Roman" w:hAnsi="Times New Roman" w:cs="Times New Roman"/>
                  <w:color w:val="7030A0"/>
                </w:rPr>
                <w:delText xml:space="preserve">We previously </w:delText>
              </w:r>
            </w:del>
            <w:r w:rsidR="00E30370" w:rsidRPr="00E30370">
              <w:rPr>
                <w:rFonts w:ascii="Times New Roman" w:hAnsi="Times New Roman" w:cs="Times New Roman"/>
                <w:color w:val="7030A0"/>
              </w:rPr>
              <w:t>conduct</w:t>
            </w:r>
            <w:ins w:id="957" w:author="tao huang" w:date="2018-11-04T11:04:00Z">
              <w:r w:rsidR="007E792C">
                <w:rPr>
                  <w:rFonts w:ascii="Times New Roman" w:hAnsi="Times New Roman" w:cs="Times New Roman"/>
                  <w:color w:val="7030A0"/>
                </w:rPr>
                <w:t xml:space="preserve">ing </w:t>
              </w:r>
            </w:ins>
            <w:del w:id="958" w:author="tao huang" w:date="2018-11-04T11:04:00Z">
              <w:r w:rsidR="00E30370" w:rsidRPr="00E30370" w:rsidDel="007E792C">
                <w:rPr>
                  <w:rFonts w:ascii="Times New Roman" w:hAnsi="Times New Roman" w:cs="Times New Roman"/>
                  <w:color w:val="7030A0"/>
                </w:rPr>
                <w:delText xml:space="preserve"> </w:delText>
              </w:r>
            </w:del>
            <w:r w:rsidR="00E30370" w:rsidRPr="00E30370">
              <w:rPr>
                <w:rFonts w:ascii="Times New Roman" w:hAnsi="Times New Roman" w:cs="Times New Roman"/>
                <w:color w:val="7030A0"/>
              </w:rPr>
              <w:t xml:space="preserve">the sequential Chow test for </w:t>
            </w:r>
            <w:ins w:id="959" w:author="tao huang" w:date="2018-10-28T20:49:00Z">
              <w:r w:rsidR="00F521FC">
                <w:rPr>
                  <w:rFonts w:ascii="Times New Roman" w:hAnsi="Times New Roman" w:cs="Times New Roman"/>
                  <w:color w:val="7030A0"/>
                </w:rPr>
                <w:t xml:space="preserve">different </w:t>
              </w:r>
            </w:ins>
            <w:ins w:id="960" w:author="tao huang" w:date="2018-11-04T11:04:00Z">
              <w:r w:rsidR="007E792C">
                <w:rPr>
                  <w:rFonts w:ascii="Times New Roman" w:hAnsi="Times New Roman" w:cs="Times New Roman"/>
                  <w:color w:val="7030A0"/>
                </w:rPr>
                <w:t>numbers of observations</w:t>
              </w:r>
            </w:ins>
            <w:ins w:id="961" w:author="tao huang" w:date="2018-10-28T20:49:00Z">
              <w:r w:rsidR="00F521FC">
                <w:rPr>
                  <w:rFonts w:ascii="Times New Roman" w:hAnsi="Times New Roman" w:cs="Times New Roman"/>
                  <w:color w:val="7030A0"/>
                </w:rPr>
                <w:t>. For example, we previous</w:t>
              </w:r>
            </w:ins>
            <w:ins w:id="962" w:author="tao huang" w:date="2018-11-04T11:04:00Z">
              <w:r w:rsidR="007E792C">
                <w:rPr>
                  <w:rFonts w:ascii="Times New Roman" w:hAnsi="Times New Roman" w:cs="Times New Roman"/>
                  <w:color w:val="7030A0"/>
                </w:rPr>
                <w:t>ly</w:t>
              </w:r>
            </w:ins>
            <w:ins w:id="963" w:author="tao huang" w:date="2018-10-28T20:49:00Z">
              <w:r w:rsidR="00F521FC">
                <w:rPr>
                  <w:rFonts w:ascii="Times New Roman" w:hAnsi="Times New Roman" w:cs="Times New Roman"/>
                  <w:color w:val="7030A0"/>
                </w:rPr>
                <w:t xml:space="preserve"> conduct the sequential Chow test </w:t>
              </w:r>
            </w:ins>
            <w:ins w:id="964" w:author="tao huang" w:date="2018-11-04T11:04:00Z">
              <w:r w:rsidR="007E792C">
                <w:rPr>
                  <w:rFonts w:ascii="Times New Roman" w:hAnsi="Times New Roman" w:cs="Times New Roman"/>
                  <w:color w:val="7030A0"/>
                </w:rPr>
                <w:t xml:space="preserve">for </w:t>
              </w:r>
            </w:ins>
            <w:r w:rsidR="00E30370" w:rsidRPr="00E30370">
              <w:rPr>
                <w:rFonts w:ascii="Times New Roman" w:hAnsi="Times New Roman" w:cs="Times New Roman"/>
                <w:color w:val="7030A0"/>
              </w:rPr>
              <w:t>up to 70% of the weeks in the estimation period</w:t>
            </w:r>
            <w:r w:rsidR="00E30370">
              <w:rPr>
                <w:rFonts w:ascii="Times New Roman" w:hAnsi="Times New Roman" w:cs="Times New Roman"/>
                <w:color w:val="7030A0"/>
              </w:rPr>
              <w:t xml:space="preserve">, and now we </w:t>
            </w:r>
            <w:r w:rsidR="00E30370" w:rsidRPr="00E30370">
              <w:rPr>
                <w:rFonts w:ascii="Times New Roman" w:hAnsi="Times New Roman" w:cs="Times New Roman"/>
                <w:color w:val="7030A0"/>
              </w:rPr>
              <w:t>conduct the sequential Chow test for up to 95% of the weeks in the estimation period</w:t>
            </w:r>
            <w:r w:rsidR="00E30370">
              <w:rPr>
                <w:rFonts w:ascii="Times New Roman" w:hAnsi="Times New Roman" w:cs="Times New Roman"/>
                <w:color w:val="7030A0"/>
              </w:rPr>
              <w:t xml:space="preserve">. There is little difference in the results for the </w:t>
            </w:r>
            <w:ins w:id="965" w:author="tao huang" w:date="2018-10-28T20:52:00Z">
              <w:r w:rsidR="00F521FC">
                <w:rPr>
                  <w:rFonts w:ascii="Times New Roman" w:hAnsi="Times New Roman" w:cs="Times New Roman"/>
                  <w:color w:val="7030A0"/>
                </w:rPr>
                <w:t xml:space="preserve">final </w:t>
              </w:r>
            </w:ins>
            <w:r w:rsidR="00E30370">
              <w:rPr>
                <w:rFonts w:ascii="Times New Roman" w:hAnsi="Times New Roman" w:cs="Times New Roman"/>
                <w:color w:val="7030A0"/>
              </w:rPr>
              <w:t xml:space="preserve">models’ performance. Therefore, we </w:t>
            </w:r>
            <w:del w:id="966" w:author="tao huang" w:date="2018-11-04T11:04:00Z">
              <w:r w:rsidR="00E30370" w:rsidDel="007E792C">
                <w:rPr>
                  <w:rFonts w:ascii="Times New Roman" w:hAnsi="Times New Roman" w:cs="Times New Roman"/>
                  <w:color w:val="7030A0"/>
                </w:rPr>
                <w:delText xml:space="preserve">may </w:delText>
              </w:r>
            </w:del>
            <w:ins w:id="967" w:author="tao huang" w:date="2018-11-04T11:04:00Z">
              <w:r w:rsidR="007E792C">
                <w:rPr>
                  <w:rFonts w:ascii="Times New Roman" w:hAnsi="Times New Roman" w:cs="Times New Roman"/>
                  <w:color w:val="7030A0"/>
                </w:rPr>
                <w:t xml:space="preserve">might </w:t>
              </w:r>
            </w:ins>
            <w:r w:rsidR="00E30370">
              <w:rPr>
                <w:rFonts w:ascii="Times New Roman" w:hAnsi="Times New Roman" w:cs="Times New Roman"/>
                <w:color w:val="7030A0"/>
              </w:rPr>
              <w:t>not expect benefits from this feature 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ins w:id="968" w:author="tao huang" w:date="2018-10-28T23:06:00Z">
              <w:r w:rsidR="00E96BAE">
                <w:rPr>
                  <w:rFonts w:ascii="Times New Roman" w:hAnsi="Times New Roman" w:cs="Times New Roman"/>
                  <w:noProof/>
                  <w:color w:val="7030A0"/>
                </w:rPr>
                <w:t>. O</w:t>
              </w:r>
            </w:ins>
            <w:del w:id="969" w:author="tao huang" w:date="2018-10-28T23:06:00Z">
              <w:r w:rsidRPr="00E96BAE" w:rsidDel="00E96BAE">
                <w:rPr>
                  <w:rFonts w:ascii="Times New Roman" w:hAnsi="Times New Roman" w:cs="Times New Roman"/>
                  <w:noProof/>
                  <w:color w:val="7030A0"/>
                </w:rPr>
                <w:delText>, o</w:delText>
              </w:r>
            </w:del>
            <w:r w:rsidRPr="00E96BAE">
              <w:rPr>
                <w:rFonts w:ascii="Times New Roman" w:hAnsi="Times New Roman" w:cs="Times New Roman"/>
                <w:noProof/>
                <w:color w:val="7030A0"/>
              </w:rPr>
              <w:t>therwise</w:t>
            </w:r>
            <w:r>
              <w:rPr>
                <w:rFonts w:ascii="Times New Roman" w:hAnsi="Times New Roman" w:cs="Times New Roman"/>
                <w:color w:val="7030A0"/>
              </w:rPr>
              <w:t xml:space="preserv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w:t>
            </w:r>
            <w:del w:id="970" w:author="tao huang" w:date="2018-11-04T11:05:00Z">
              <w:r w:rsidR="00597A82" w:rsidDel="007E792C">
                <w:rPr>
                  <w:rFonts w:ascii="Times New Roman" w:hAnsi="Times New Roman" w:cs="Times New Roman"/>
                  <w:color w:val="7030A0"/>
                </w:rPr>
                <w:delText xml:space="preserve">true </w:delText>
              </w:r>
            </w:del>
            <w:ins w:id="971" w:author="tao huang" w:date="2018-11-04T11:05:00Z">
              <w:r w:rsidR="007E792C">
                <w:rPr>
                  <w:rFonts w:ascii="Times New Roman" w:hAnsi="Times New Roman" w:cs="Times New Roman"/>
                  <w:color w:val="7030A0"/>
                </w:rPr>
                <w:t xml:space="preserve">hold </w:t>
              </w:r>
            </w:ins>
            <w:r w:rsidR="00597A82">
              <w:rPr>
                <w:rFonts w:ascii="Times New Roman" w:hAnsi="Times New Roman" w:cs="Times New Roman"/>
                <w:color w:val="7030A0"/>
              </w:rPr>
              <w:t xml:space="preserve">as </w:t>
            </w:r>
            <w:r>
              <w:rPr>
                <w:rFonts w:ascii="Times New Roman" w:hAnsi="Times New Roman" w:cs="Times New Roman"/>
                <w:color w:val="7030A0"/>
              </w:rPr>
              <w:t xml:space="preserve">the </w:t>
            </w:r>
            <w:del w:id="972" w:author="tao huang" w:date="2018-11-04T11:06:00Z">
              <w:r w:rsidR="00597A82" w:rsidDel="007E792C">
                <w:rPr>
                  <w:rFonts w:ascii="Times New Roman" w:hAnsi="Times New Roman" w:cs="Times New Roman"/>
                  <w:color w:val="7030A0"/>
                </w:rPr>
                <w:delText xml:space="preserve">in general </w:delText>
              </w:r>
            </w:del>
            <w:r>
              <w:rPr>
                <w:rFonts w:ascii="Times New Roman" w:hAnsi="Times New Roman" w:cs="Times New Roman"/>
                <w:color w:val="7030A0"/>
              </w:rPr>
              <w:t>price</w:t>
            </w:r>
            <w:r w:rsidR="00597A82">
              <w:rPr>
                <w:rFonts w:ascii="Times New Roman" w:hAnsi="Times New Roman" w:cs="Times New Roman"/>
                <w:color w:val="7030A0"/>
              </w:rPr>
              <w:t>s</w:t>
            </w:r>
            <w:ins w:id="973" w:author="tao huang" w:date="2018-11-04T11:06:00Z">
              <w:r w:rsidR="007E792C">
                <w:rPr>
                  <w:rFonts w:ascii="Times New Roman" w:hAnsi="Times New Roman" w:cs="Times New Roman"/>
                  <w:color w:val="7030A0"/>
                </w:rPr>
                <w:t xml:space="preserve"> could</w:t>
              </w:r>
            </w:ins>
            <w:r>
              <w:rPr>
                <w:rFonts w:ascii="Times New Roman" w:hAnsi="Times New Roman" w:cs="Times New Roman"/>
                <w:color w:val="7030A0"/>
              </w:rPr>
              <w:t xml:space="preserve"> increase </w:t>
            </w:r>
            <w:r w:rsidR="00597A82">
              <w:rPr>
                <w:rFonts w:ascii="Times New Roman" w:hAnsi="Times New Roman" w:cs="Times New Roman"/>
                <w:color w:val="7030A0"/>
              </w:rPr>
              <w:t xml:space="preserve">gradually </w:t>
            </w:r>
            <w:del w:id="974" w:author="tao huang" w:date="2018-10-28T20:53:00Z">
              <w:r w:rsidR="00597A82" w:rsidDel="00F521FC">
                <w:rPr>
                  <w:rFonts w:ascii="Times New Roman" w:hAnsi="Times New Roman" w:cs="Times New Roman"/>
                  <w:color w:val="7030A0"/>
                </w:rPr>
                <w:delText xml:space="preserve">in </w:delText>
              </w:r>
            </w:del>
            <w:ins w:id="975" w:author="tao huang" w:date="2018-10-28T20:53:00Z">
              <w:r w:rsidR="00F521FC">
                <w:rPr>
                  <w:rFonts w:ascii="Times New Roman" w:hAnsi="Times New Roman" w:cs="Times New Roman"/>
                  <w:color w:val="7030A0"/>
                </w:rPr>
                <w:t xml:space="preserve">during </w:t>
              </w:r>
            </w:ins>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pPr>
              <w:shd w:val="clear" w:color="auto" w:fill="FFFFFF" w:themeFill="background1"/>
              <w:spacing w:after="0" w:line="276" w:lineRule="auto"/>
              <w:rPr>
                <w:rFonts w:ascii="Times New Roman" w:hAnsi="Times New Roman" w:cs="Times New Roman"/>
                <w:color w:val="7030A0"/>
              </w:rPr>
              <w:pPrChange w:id="976" w:author="tao huang" w:date="2018-10-28T21:40:00Z">
                <w:pPr>
                  <w:shd w:val="clear" w:color="auto" w:fill="FFFFFF"/>
                  <w:spacing w:after="0" w:line="276" w:lineRule="auto"/>
                </w:pPr>
              </w:pPrChange>
            </w:pPr>
            <w:r>
              <w:rPr>
                <w:rFonts w:ascii="Times New Roman" w:hAnsi="Times New Roman" w:cs="Times New Roman"/>
                <w:color w:val="7030A0"/>
              </w:rPr>
              <w:t xml:space="preserve"> </w:t>
            </w:r>
          </w:p>
          <w:p w14:paraId="24BC231A" w14:textId="1E48BAE2" w:rsidR="00DF72AC" w:rsidRDefault="007F5C5D">
            <w:pPr>
              <w:shd w:val="clear" w:color="auto" w:fill="FFFFFF" w:themeFill="background1"/>
              <w:spacing w:after="0" w:line="276" w:lineRule="auto"/>
              <w:rPr>
                <w:rFonts w:ascii="Times New Roman" w:hAnsi="Times New Roman" w:cs="Times New Roman"/>
                <w:color w:val="7030A0"/>
              </w:rPr>
              <w:pPrChange w:id="977" w:author="tao huang" w:date="2018-10-28T21:40:00Z">
                <w:pPr>
                  <w:shd w:val="clear" w:color="auto" w:fill="FFFFFF"/>
                  <w:spacing w:after="0" w:line="276" w:lineRule="auto"/>
                </w:pPr>
              </w:pPrChange>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 xml:space="preserve">of </w:t>
            </w:r>
            <w:del w:id="978" w:author="Didier Soopramanien" w:date="2018-10-24T14:45:00Z">
              <w:r w:rsidR="00340732" w:rsidDel="005A1EDD">
                <w:rPr>
                  <w:rFonts w:ascii="Times New Roman" w:hAnsi="Times New Roman" w:cs="Times New Roman"/>
                  <w:color w:val="7030A0"/>
                </w:rPr>
                <w:delText xml:space="preserve">gaining </w:delText>
              </w:r>
            </w:del>
            <w:r w:rsidR="00340732">
              <w:rPr>
                <w:rFonts w:ascii="Times New Roman" w:hAnsi="Times New Roman" w:cs="Times New Roman"/>
                <w:color w:val="7030A0"/>
              </w:rPr>
              <w:t>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w:t>
            </w:r>
            <w:del w:id="979" w:author="tao huang" w:date="2018-10-28T20:53:00Z">
              <w:r w:rsidR="00555600" w:rsidRPr="00B362DB" w:rsidDel="00F521FC">
                <w:rPr>
                  <w:rFonts w:ascii="Times New Roman" w:hAnsi="Times New Roman" w:cs="Times New Roman"/>
                  <w:color w:val="7030A0"/>
                </w:rPr>
                <w:delText xml:space="preserve">used </w:delText>
              </w:r>
            </w:del>
            <w:ins w:id="980" w:author="tao huang" w:date="2018-10-28T20:53:00Z">
              <w:r w:rsidR="00F521FC">
                <w:rPr>
                  <w:rFonts w:ascii="Times New Roman" w:hAnsi="Times New Roman" w:cs="Times New Roman"/>
                  <w:color w:val="7030A0"/>
                </w:rPr>
                <w:t>evaluated</w:t>
              </w:r>
              <w:r w:rsidR="00F521FC" w:rsidRPr="00B362DB">
                <w:rPr>
                  <w:rFonts w:ascii="Times New Roman" w:hAnsi="Times New Roman" w:cs="Times New Roman"/>
                  <w:color w:val="7030A0"/>
                </w:rPr>
                <w:t xml:space="preserve"> </w:t>
              </w:r>
            </w:ins>
            <w:del w:id="981" w:author="tao huang" w:date="2018-11-04T11:25:00Z">
              <w:r w:rsidR="008C59B5" w:rsidRPr="00B362DB" w:rsidDel="00047F35">
                <w:rPr>
                  <w:rFonts w:ascii="Times New Roman" w:hAnsi="Times New Roman" w:cs="Times New Roman"/>
                  <w:color w:val="7030A0"/>
                </w:rPr>
                <w:delText>(</w:delText>
              </w:r>
              <w:r w:rsidR="008C59B5" w:rsidRPr="00B7219C" w:rsidDel="00047F35">
                <w:rPr>
                  <w:rFonts w:ascii="Times New Roman" w:hAnsi="Times New Roman" w:cs="Times New Roman"/>
                  <w:color w:val="7030A0"/>
                  <w:highlight w:val="yellow"/>
                  <w:rPrChange w:id="982" w:author="tao huang" w:date="2018-11-04T11:14:00Z">
                    <w:rPr>
                      <w:rFonts w:ascii="Times New Roman" w:hAnsi="Times New Roman" w:cs="Times New Roman"/>
                      <w:color w:val="7030A0"/>
                    </w:rPr>
                  </w:rPrChange>
                </w:rPr>
                <w:delText>as there is always an opportunity to improve</w:delText>
              </w:r>
              <w:r w:rsidR="00A4412D" w:rsidRPr="00B7219C" w:rsidDel="00047F35">
                <w:rPr>
                  <w:rFonts w:ascii="Times New Roman" w:hAnsi="Times New Roman" w:cs="Times New Roman"/>
                  <w:color w:val="7030A0"/>
                  <w:highlight w:val="yellow"/>
                  <w:rPrChange w:id="983" w:author="tao huang" w:date="2018-11-04T11:14:00Z">
                    <w:rPr>
                      <w:rFonts w:ascii="Times New Roman" w:hAnsi="Times New Roman" w:cs="Times New Roman"/>
                      <w:color w:val="7030A0"/>
                    </w:rPr>
                  </w:rPrChange>
                </w:rPr>
                <w:delText xml:space="preserve"> by trying alternative </w:delText>
              </w:r>
            </w:del>
            <w:del w:id="984" w:author="tao huang" w:date="2018-10-28T20:53:00Z">
              <w:r w:rsidR="00A4412D" w:rsidRPr="00B7219C" w:rsidDel="00F521FC">
                <w:rPr>
                  <w:rFonts w:ascii="Times New Roman" w:hAnsi="Times New Roman" w:cs="Times New Roman"/>
                  <w:color w:val="7030A0"/>
                  <w:highlight w:val="yellow"/>
                  <w:rPrChange w:id="985" w:author="tao huang" w:date="2018-11-04T11:14:00Z">
                    <w:rPr>
                      <w:rFonts w:ascii="Times New Roman" w:hAnsi="Times New Roman" w:cs="Times New Roman"/>
                      <w:color w:val="7030A0"/>
                    </w:rPr>
                  </w:rPrChange>
                </w:rPr>
                <w:delText xml:space="preserve">candidate </w:delText>
              </w:r>
            </w:del>
            <w:del w:id="986" w:author="tao huang" w:date="2018-11-04T11:25:00Z">
              <w:r w:rsidR="00A4412D" w:rsidRPr="00B7219C" w:rsidDel="00047F35">
                <w:rPr>
                  <w:rFonts w:ascii="Times New Roman" w:hAnsi="Times New Roman" w:cs="Times New Roman"/>
                  <w:color w:val="7030A0"/>
                  <w:highlight w:val="yellow"/>
                  <w:rPrChange w:id="987" w:author="tao huang" w:date="2018-11-04T11:14:00Z">
                    <w:rPr>
                      <w:rFonts w:ascii="Times New Roman" w:hAnsi="Times New Roman" w:cs="Times New Roman"/>
                      <w:color w:val="7030A0"/>
                    </w:rPr>
                  </w:rPrChange>
                </w:rPr>
                <w:delText>methods</w:delText>
              </w:r>
              <w:r w:rsidR="008C59B5" w:rsidRPr="00B362DB" w:rsidDel="00047F35">
                <w:rPr>
                  <w:rFonts w:ascii="Times New Roman" w:hAnsi="Times New Roman" w:cs="Times New Roman"/>
                  <w:color w:val="7030A0"/>
                </w:rPr>
                <w:delText>)</w:delText>
              </w:r>
            </w:del>
            <w:ins w:id="988" w:author="tao huang" w:date="2018-11-04T11:07:00Z">
              <w:r w:rsidR="00B7219C">
                <w:rPr>
                  <w:rFonts w:ascii="Times New Roman" w:hAnsi="Times New Roman" w:cs="Times New Roman"/>
                  <w:color w:val="7030A0"/>
                </w:rPr>
                <w:t xml:space="preserve">and </w:t>
              </w:r>
            </w:ins>
            <w:del w:id="989" w:author="tao huang" w:date="2018-11-04T11:07:00Z">
              <w:r w:rsidR="008C59B5" w:rsidRPr="00B362DB" w:rsidDel="00B7219C">
                <w:rPr>
                  <w:rFonts w:ascii="Times New Roman" w:hAnsi="Times New Roman" w:cs="Times New Roman"/>
                  <w:color w:val="7030A0"/>
                </w:rPr>
                <w:delText xml:space="preserve"> </w:delText>
              </w:r>
              <w:r w:rsidR="00555600" w:rsidRPr="00B362DB" w:rsidDel="00B7219C">
                <w:rPr>
                  <w:rFonts w:ascii="Times New Roman" w:hAnsi="Times New Roman" w:cs="Times New Roman"/>
                  <w:color w:val="7030A0"/>
                </w:rPr>
                <w:delText>but w</w:delText>
              </w:r>
            </w:del>
            <w:ins w:id="990" w:author="tao huang" w:date="2018-11-04T11:07:00Z">
              <w:r w:rsidR="00B7219C">
                <w:rPr>
                  <w:rFonts w:ascii="Times New Roman" w:hAnsi="Times New Roman" w:cs="Times New Roman"/>
                  <w:color w:val="7030A0"/>
                </w:rPr>
                <w:t>w</w:t>
              </w:r>
            </w:ins>
            <w:r w:rsidR="00555600" w:rsidRPr="00B362DB">
              <w:rPr>
                <w:rFonts w:ascii="Times New Roman" w:hAnsi="Times New Roman" w:cs="Times New Roman"/>
                <w:color w:val="7030A0"/>
              </w:rPr>
              <w:t xml:space="preserve">e leave </w:t>
            </w:r>
            <w:del w:id="991" w:author="tao huang" w:date="2018-11-04T11:06:00Z">
              <w:r w:rsidR="00555600" w:rsidRPr="00B362DB" w:rsidDel="00B7219C">
                <w:rPr>
                  <w:rFonts w:ascii="Times New Roman" w:hAnsi="Times New Roman" w:cs="Times New Roman"/>
                  <w:color w:val="7030A0"/>
                </w:rPr>
                <w:delText xml:space="preserve">that </w:delText>
              </w:r>
            </w:del>
            <w:ins w:id="992" w:author="tao huang" w:date="2018-11-04T11:06:00Z">
              <w:r w:rsidR="00B7219C">
                <w:rPr>
                  <w:rFonts w:ascii="Times New Roman" w:hAnsi="Times New Roman" w:cs="Times New Roman"/>
                  <w:color w:val="7030A0"/>
                </w:rPr>
                <w:t xml:space="preserve">the empirical question for </w:t>
              </w:r>
            </w:ins>
            <w:del w:id="993" w:author="tao huang" w:date="2018-11-04T11:06:00Z">
              <w:r w:rsidR="00555600" w:rsidRPr="00B362DB" w:rsidDel="00B7219C">
                <w:rPr>
                  <w:rFonts w:ascii="Times New Roman" w:hAnsi="Times New Roman" w:cs="Times New Roman"/>
                  <w:color w:val="7030A0"/>
                </w:rPr>
                <w:delText xml:space="preserve">to </w:delText>
              </w:r>
            </w:del>
            <w:r w:rsidR="00555600" w:rsidRPr="00B362DB">
              <w:rPr>
                <w:rFonts w:ascii="Times New Roman" w:hAnsi="Times New Roman" w:cs="Times New Roman"/>
                <w:color w:val="7030A0"/>
              </w:rPr>
              <w:t>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pPr>
              <w:shd w:val="clear" w:color="auto" w:fill="FFFFFF" w:themeFill="background1"/>
              <w:spacing w:after="0" w:line="276" w:lineRule="auto"/>
              <w:rPr>
                <w:rFonts w:ascii="Times New Roman" w:eastAsia="Times New Roman" w:hAnsi="Times New Roman" w:cs="Times New Roman"/>
                <w:color w:val="7030A0"/>
              </w:rPr>
              <w:pPrChange w:id="994" w:author="tao huang" w:date="2018-10-28T21:40:00Z">
                <w:pPr>
                  <w:shd w:val="clear" w:color="auto" w:fill="FFFFFF"/>
                  <w:spacing w:after="0" w:line="276" w:lineRule="auto"/>
                </w:pPr>
              </w:pPrChange>
            </w:pPr>
          </w:p>
          <w:p w14:paraId="2A2BF8E2" w14:textId="31655911" w:rsidR="00002940" w:rsidRDefault="0082558B">
            <w:pPr>
              <w:shd w:val="clear" w:color="auto" w:fill="FFFFFF" w:themeFill="background1"/>
              <w:spacing w:after="0" w:line="276" w:lineRule="auto"/>
              <w:rPr>
                <w:rFonts w:ascii="Times New Roman" w:eastAsia="Times New Roman" w:hAnsi="Times New Roman" w:cs="Times New Roman"/>
              </w:rPr>
              <w:pPrChange w:id="995"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8.     In the </w:t>
            </w:r>
            <w:r w:rsidRPr="003E1E39">
              <w:rPr>
                <w:rFonts w:ascii="Times New Roman" w:eastAsia="Times New Roman" w:hAnsi="Times New Roman" w:cs="Times New Roman"/>
                <w:noProof/>
              </w:rPr>
              <w:t>modelling</w:t>
            </w:r>
            <w:r w:rsidRPr="0056537F">
              <w:rPr>
                <w:rFonts w:ascii="Times New Roman" w:eastAsia="Times New Roman" w:hAnsi="Times New Roman" w:cs="Times New Roman"/>
              </w:rPr>
              <w:t xml:space="preserve"> part, I would expect to see a small description at least of the benchmark model, the base-lift model. Also, it </w:t>
            </w:r>
            <w:r w:rsidRPr="003E1E39">
              <w:rPr>
                <w:rFonts w:ascii="Times New Roman" w:eastAsia="Times New Roman" w:hAnsi="Times New Roman" w:cs="Times New Roman"/>
                <w:noProof/>
              </w:rPr>
              <w:t>is not well explained</w:t>
            </w:r>
            <w:r w:rsidRPr="0056537F">
              <w:rPr>
                <w:rFonts w:ascii="Times New Roman" w:eastAsia="Times New Roman" w:hAnsi="Times New Roman" w:cs="Times New Roman"/>
              </w:rPr>
              <w:t xml:space="preserve"> why Lasso </w:t>
            </w:r>
            <w:r w:rsidRPr="003E1E39">
              <w:rPr>
                <w:rFonts w:ascii="Times New Roman" w:eastAsia="Times New Roman" w:hAnsi="Times New Roman" w:cs="Times New Roman"/>
                <w:noProof/>
              </w:rPr>
              <w:t>is used</w:t>
            </w:r>
            <w:r w:rsidRPr="0056537F">
              <w:rPr>
                <w:rFonts w:ascii="Times New Roman" w:eastAsia="Times New Roman" w:hAnsi="Times New Roman" w:cs="Times New Roman"/>
              </w:rPr>
              <w:t xml:space="preserve"> two times. What motivates the authors </w:t>
            </w:r>
            <w:r w:rsidRPr="003E1E39">
              <w:rPr>
                <w:rFonts w:ascii="Times New Roman" w:eastAsia="Times New Roman" w:hAnsi="Times New Roman" w:cs="Times New Roman"/>
                <w:noProof/>
              </w:rPr>
              <w:t>to double apply Lasso shrinkage</w:t>
            </w:r>
            <w:r w:rsidRPr="0056537F">
              <w:rPr>
                <w:rFonts w:ascii="Times New Roman" w:eastAsia="Times New Roman" w:hAnsi="Times New Roman" w:cs="Times New Roman"/>
              </w:rPr>
              <w:t xml:space="preserve">? Is there any similar study suggesting that? What are the expected benefits of this approach? Given that this paper comes down to a horse-racing application between ADL models constrained </w:t>
            </w:r>
            <w:r w:rsidRPr="00532908">
              <w:rPr>
                <w:rFonts w:ascii="Times New Roman" w:eastAsia="Times New Roman" w:hAnsi="Times New Roman" w:cs="Times New Roman"/>
                <w:shd w:val="clear" w:color="auto" w:fill="FFFFFF" w:themeFill="background1"/>
                <w:rPrChange w:id="996" w:author="tao huang" w:date="2018-10-28T21:40:00Z">
                  <w:rPr>
                    <w:rFonts w:ascii="Times New Roman" w:eastAsia="Times New Roman" w:hAnsi="Times New Roman" w:cs="Times New Roman"/>
                  </w:rPr>
                </w:rPrChange>
              </w:rPr>
              <w:t xml:space="preserve">by Lasso operators, it is important to clarify why the ADL-raw models </w:t>
            </w:r>
            <w:r w:rsidRPr="003E1E39">
              <w:rPr>
                <w:rFonts w:ascii="Times New Roman" w:eastAsia="Times New Roman" w:hAnsi="Times New Roman" w:cs="Times New Roman"/>
                <w:noProof/>
                <w:shd w:val="clear" w:color="auto" w:fill="FFFFFF" w:themeFill="background1"/>
                <w:rPrChange w:id="997" w:author="tao huang" w:date="2018-10-28T23:08:00Z">
                  <w:rPr>
                    <w:rFonts w:ascii="Times New Roman" w:eastAsia="Times New Roman" w:hAnsi="Times New Roman" w:cs="Times New Roman"/>
                  </w:rPr>
                </w:rPrChange>
              </w:rPr>
              <w:t>is combined</w:t>
            </w:r>
            <w:r w:rsidRPr="00532908">
              <w:rPr>
                <w:rFonts w:ascii="Times New Roman" w:eastAsia="Times New Roman" w:hAnsi="Times New Roman" w:cs="Times New Roman"/>
                <w:shd w:val="clear" w:color="auto" w:fill="FFFFFF" w:themeFill="background1"/>
                <w:rPrChange w:id="998" w:author="tao huang" w:date="2018-10-28T21:40:00Z">
                  <w:rPr>
                    <w:rFonts w:ascii="Times New Roman" w:eastAsia="Times New Roman" w:hAnsi="Times New Roman" w:cs="Times New Roman"/>
                  </w:rPr>
                </w:rPrChange>
              </w:rPr>
              <w:t xml:space="preserve"> with the ADL-own model? </w:t>
            </w:r>
            <w:r w:rsidRPr="00532908">
              <w:rPr>
                <w:rFonts w:ascii="Times New Roman" w:eastAsia="Times New Roman" w:hAnsi="Times New Roman" w:cs="Times New Roman"/>
                <w:shd w:val="clear" w:color="auto" w:fill="FFFFFF" w:themeFill="background1"/>
                <w:rPrChange w:id="999" w:author="tao huang" w:date="2018-10-28T21:40:00Z">
                  <w:rPr>
                    <w:rFonts w:ascii="Times New Roman" w:eastAsia="Times New Roman" w:hAnsi="Times New Roman" w:cs="Times New Roman"/>
                    <w:shd w:val="clear" w:color="auto" w:fill="FFFF00"/>
                  </w:rPr>
                </w:rPrChange>
              </w:rPr>
              <w:t xml:space="preserve">Wouldn't be a logical question from the reader as to why the Lasso operator </w:t>
            </w:r>
            <w:r w:rsidRPr="003E1E39">
              <w:rPr>
                <w:rFonts w:ascii="Times New Roman" w:eastAsia="Times New Roman" w:hAnsi="Times New Roman" w:cs="Times New Roman"/>
                <w:noProof/>
                <w:shd w:val="clear" w:color="auto" w:fill="FFFFFF" w:themeFill="background1"/>
                <w:rPrChange w:id="1000" w:author="tao huang" w:date="2018-10-28T23:08:00Z">
                  <w:rPr>
                    <w:rFonts w:ascii="Times New Roman" w:eastAsia="Times New Roman" w:hAnsi="Times New Roman" w:cs="Times New Roman"/>
                    <w:shd w:val="clear" w:color="auto" w:fill="FFFF00"/>
                  </w:rPr>
                </w:rPrChange>
              </w:rPr>
              <w:t>is not used</w:t>
            </w:r>
            <w:r w:rsidRPr="00532908">
              <w:rPr>
                <w:rFonts w:ascii="Times New Roman" w:eastAsia="Times New Roman" w:hAnsi="Times New Roman" w:cs="Times New Roman"/>
                <w:shd w:val="clear" w:color="auto" w:fill="FFFFFF" w:themeFill="background1"/>
                <w:rPrChange w:id="1001" w:author="tao huang" w:date="2018-10-28T21:40:00Z">
                  <w:rPr>
                    <w:rFonts w:ascii="Times New Roman" w:eastAsia="Times New Roman" w:hAnsi="Times New Roman" w:cs="Times New Roman"/>
                    <w:shd w:val="clear" w:color="auto" w:fill="FFFF00"/>
                  </w:rPr>
                </w:rPrChange>
              </w:rPr>
              <w:t xml:space="preserve"> in a third stage, for example</w:t>
            </w:r>
            <w:r w:rsidRPr="00532908">
              <w:rPr>
                <w:rFonts w:ascii="Times New Roman" w:eastAsia="Times New Roman" w:hAnsi="Times New Roman" w:cs="Times New Roman"/>
                <w:shd w:val="clear" w:color="auto" w:fill="FFFFFF" w:themeFill="background1"/>
                <w:rPrChange w:id="1002" w:author="tao huang" w:date="2018-10-28T21:40:00Z">
                  <w:rPr>
                    <w:rFonts w:ascii="Times New Roman" w:eastAsia="Times New Roman" w:hAnsi="Times New Roman" w:cs="Times New Roman"/>
                  </w:rPr>
                </w:rPrChange>
              </w:rPr>
              <w:t xml:space="preserve">? A lot of </w:t>
            </w:r>
            <w:r w:rsidRPr="003E1E39">
              <w:rPr>
                <w:rFonts w:ascii="Times New Roman" w:eastAsia="Times New Roman" w:hAnsi="Times New Roman" w:cs="Times New Roman"/>
                <w:noProof/>
                <w:shd w:val="clear" w:color="auto" w:fill="FFFFFF" w:themeFill="background1"/>
                <w:rPrChange w:id="1003" w:author="tao huang" w:date="2018-10-28T23:08:00Z">
                  <w:rPr>
                    <w:rFonts w:ascii="Times New Roman" w:eastAsia="Times New Roman" w:hAnsi="Times New Roman" w:cs="Times New Roman"/>
                  </w:rPr>
                </w:rPrChange>
              </w:rPr>
              <w:t>discussion</w:t>
            </w:r>
            <w:r w:rsidRPr="00532908">
              <w:rPr>
                <w:rFonts w:ascii="Times New Roman" w:eastAsia="Times New Roman" w:hAnsi="Times New Roman" w:cs="Times New Roman"/>
                <w:shd w:val="clear" w:color="auto" w:fill="FFFFFF" w:themeFill="background1"/>
                <w:rPrChange w:id="1004" w:author="tao huang" w:date="2018-10-28T21:40:00Z">
                  <w:rPr>
                    <w:rFonts w:ascii="Times New Roman" w:eastAsia="Times New Roman" w:hAnsi="Times New Roman" w:cs="Times New Roman"/>
                  </w:rPr>
                </w:rPrChange>
              </w:rPr>
              <w:t xml:space="preserve"> </w:t>
            </w:r>
            <w:r w:rsidRPr="003E1E39">
              <w:rPr>
                <w:rFonts w:ascii="Times New Roman" w:eastAsia="Times New Roman" w:hAnsi="Times New Roman" w:cs="Times New Roman"/>
                <w:noProof/>
                <w:shd w:val="clear" w:color="auto" w:fill="FFFFFF" w:themeFill="background1"/>
                <w:rPrChange w:id="1005" w:author="tao huang" w:date="2018-10-28T23:08:00Z">
                  <w:rPr>
                    <w:rFonts w:ascii="Times New Roman" w:eastAsia="Times New Roman" w:hAnsi="Times New Roman" w:cs="Times New Roman"/>
                  </w:rPr>
                </w:rPrChange>
              </w:rPr>
              <w:t>is provided</w:t>
            </w:r>
            <w:r w:rsidRPr="00532908">
              <w:rPr>
                <w:rFonts w:ascii="Times New Roman" w:eastAsia="Times New Roman" w:hAnsi="Times New Roman" w:cs="Times New Roman"/>
                <w:shd w:val="clear" w:color="auto" w:fill="FFFFFF" w:themeFill="background1"/>
                <w:rPrChange w:id="1006" w:author="tao huang" w:date="2018-10-28T21:40:00Z">
                  <w:rPr>
                    <w:rFonts w:ascii="Times New Roman" w:eastAsia="Times New Roman" w:hAnsi="Times New Roman" w:cs="Times New Roman"/>
                  </w:rPr>
                </w:rPrChange>
              </w:rPr>
              <w:t xml:space="preserve"> before-hand (in cases unnecessary), but at section 6 that the reader wants to understand the reasoning and process of </w:t>
            </w:r>
            <w:r w:rsidRPr="003E1E39">
              <w:rPr>
                <w:rFonts w:ascii="Times New Roman" w:eastAsia="Times New Roman" w:hAnsi="Times New Roman" w:cs="Times New Roman"/>
                <w:noProof/>
                <w:shd w:val="clear" w:color="auto" w:fill="FFFFFF" w:themeFill="background1"/>
                <w:rPrChange w:id="1007" w:author="tao huang" w:date="2018-10-28T23:08:00Z">
                  <w:rPr>
                    <w:rFonts w:ascii="Times New Roman" w:eastAsia="Times New Roman" w:hAnsi="Times New Roman" w:cs="Times New Roman"/>
                  </w:rPr>
                </w:rPrChange>
              </w:rPr>
              <w:t>modelling</w:t>
            </w:r>
            <w:r w:rsidRPr="00532908">
              <w:rPr>
                <w:rFonts w:ascii="Times New Roman" w:eastAsia="Times New Roman" w:hAnsi="Times New Roman" w:cs="Times New Roman"/>
                <w:shd w:val="clear" w:color="auto" w:fill="FFFFFF" w:themeFill="background1"/>
                <w:rPrChange w:id="1008" w:author="tao huang" w:date="2018-10-28T21:40:00Z">
                  <w:rPr>
                    <w:rFonts w:ascii="Times New Roman" w:eastAsia="Times New Roman" w:hAnsi="Times New Roman" w:cs="Times New Roman"/>
                  </w:rPr>
                </w:rPrChange>
              </w:rPr>
              <w:t xml:space="preserve">, he/she struggles to do so because of the lack of explanations. </w:t>
            </w:r>
            <w:r w:rsidRPr="003E1E39">
              <w:rPr>
                <w:rFonts w:ascii="Times New Roman" w:eastAsia="Times New Roman" w:hAnsi="Times New Roman" w:cs="Times New Roman"/>
                <w:noProof/>
                <w:shd w:val="clear" w:color="auto" w:fill="FFFFFF" w:themeFill="background1"/>
                <w:rPrChange w:id="1009" w:author="tao huang" w:date="2018-10-28T23:08:00Z">
                  <w:rPr>
                    <w:rFonts w:ascii="Times New Roman" w:eastAsia="Times New Roman" w:hAnsi="Times New Roman" w:cs="Times New Roman"/>
                  </w:rPr>
                </w:rPrChange>
              </w:rPr>
              <w:t>Another important shortcoming</w:t>
            </w:r>
            <w:r w:rsidRPr="00532908">
              <w:rPr>
                <w:rFonts w:ascii="Times New Roman" w:eastAsia="Times New Roman" w:hAnsi="Times New Roman" w:cs="Times New Roman"/>
                <w:shd w:val="clear" w:color="auto" w:fill="FFFFFF" w:themeFill="background1"/>
                <w:rPrChange w:id="1010" w:author="tao huang" w:date="2018-10-28T21:40:00Z">
                  <w:rPr>
                    <w:rFonts w:ascii="Times New Roman" w:eastAsia="Times New Roman" w:hAnsi="Times New Roman" w:cs="Times New Roman"/>
                  </w:rPr>
                </w:rPrChange>
              </w:rPr>
              <w:t xml:space="preserve"> for this work.</w:t>
            </w:r>
          </w:p>
          <w:p w14:paraId="1816B613" w14:textId="3A53A2A9" w:rsidR="0043508B" w:rsidRDefault="0043508B">
            <w:pPr>
              <w:shd w:val="clear" w:color="auto" w:fill="FFFFFF" w:themeFill="background1"/>
              <w:spacing w:after="0" w:line="276" w:lineRule="auto"/>
              <w:rPr>
                <w:rFonts w:ascii="Times New Roman" w:eastAsia="Times New Roman" w:hAnsi="Times New Roman" w:cs="Times New Roman"/>
              </w:rPr>
              <w:pPrChange w:id="1011" w:author="tao huang" w:date="2018-10-28T21:40:00Z">
                <w:pPr>
                  <w:shd w:val="clear" w:color="auto" w:fill="FFFFFF"/>
                  <w:spacing w:after="0" w:line="276" w:lineRule="auto"/>
                </w:pPr>
              </w:pPrChange>
            </w:pPr>
          </w:p>
          <w:p w14:paraId="4034FEA8" w14:textId="22FE8684" w:rsidR="00190D90" w:rsidRDefault="0043508B">
            <w:pPr>
              <w:shd w:val="clear" w:color="auto" w:fill="FFFFFF" w:themeFill="background1"/>
              <w:spacing w:after="0" w:line="276" w:lineRule="auto"/>
              <w:rPr>
                <w:ins w:id="1012" w:author="tao huang" w:date="2018-10-28T21:04:00Z"/>
                <w:rFonts w:ascii="Times New Roman" w:eastAsia="Times New Roman" w:hAnsi="Times New Roman" w:cs="Times New Roman"/>
                <w:color w:val="7030A0"/>
              </w:rPr>
              <w:pPrChange w:id="1013" w:author="tao huang" w:date="2018-10-28T21:40:00Z">
                <w:pPr>
                  <w:shd w:val="clear" w:color="auto" w:fill="FFFFFF"/>
                  <w:spacing w:after="0" w:line="276" w:lineRule="auto"/>
                </w:pPr>
              </w:pPrChange>
            </w:pPr>
            <w:del w:id="1014" w:author="tao huang" w:date="2018-11-04T11:25:00Z">
              <w:r w:rsidRPr="00F8344F" w:rsidDel="00E5378A">
                <w:rPr>
                  <w:rFonts w:ascii="Times New Roman" w:eastAsia="Times New Roman" w:hAnsi="Times New Roman" w:cs="Times New Roman"/>
                  <w:color w:val="7030A0"/>
                </w:rPr>
                <w:delText>We thank the review</w:delText>
              </w:r>
            </w:del>
            <w:ins w:id="1015" w:author="Didier Soopramanien" w:date="2018-10-24T14:45:00Z">
              <w:del w:id="1016" w:author="tao huang" w:date="2018-11-04T11:25:00Z">
                <w:r w:rsidR="005A1EDD" w:rsidDel="00E5378A">
                  <w:rPr>
                    <w:rFonts w:ascii="Times New Roman" w:eastAsia="Times New Roman" w:hAnsi="Times New Roman" w:cs="Times New Roman"/>
                    <w:color w:val="7030A0"/>
                  </w:rPr>
                  <w:delText>er</w:delText>
                </w:r>
              </w:del>
            </w:ins>
            <w:del w:id="1017" w:author="tao huang" w:date="2018-11-04T11:25:00Z">
              <w:r w:rsidRPr="00F8344F" w:rsidDel="00E5378A">
                <w:rPr>
                  <w:rFonts w:ascii="Times New Roman" w:eastAsia="Times New Roman" w:hAnsi="Times New Roman" w:cs="Times New Roman"/>
                  <w:color w:val="7030A0"/>
                </w:rPr>
                <w:delText xml:space="preserve"> to</w:delText>
              </w:r>
            </w:del>
            <w:ins w:id="1018" w:author="Didier Soopramanien" w:date="2018-10-24T14:45:00Z">
              <w:del w:id="1019" w:author="tao huang" w:date="2018-11-04T11:25:00Z">
                <w:r w:rsidR="005A1EDD" w:rsidDel="00E5378A">
                  <w:rPr>
                    <w:rFonts w:ascii="Times New Roman" w:eastAsia="Times New Roman" w:hAnsi="Times New Roman" w:cs="Times New Roman"/>
                    <w:color w:val="7030A0"/>
                  </w:rPr>
                  <w:delText>for</w:delText>
                </w:r>
              </w:del>
            </w:ins>
            <w:del w:id="1020" w:author="tao huang" w:date="2018-11-04T11:25:00Z">
              <w:r w:rsidRPr="00F8344F" w:rsidDel="00E5378A">
                <w:rPr>
                  <w:rFonts w:ascii="Times New Roman" w:eastAsia="Times New Roman" w:hAnsi="Times New Roman" w:cs="Times New Roman"/>
                  <w:color w:val="7030A0"/>
                </w:rPr>
                <w:delText xml:space="preserve"> point</w:delText>
              </w:r>
            </w:del>
            <w:ins w:id="1021" w:author="Didier Soopramanien" w:date="2018-10-24T14:45:00Z">
              <w:del w:id="1022" w:author="tao huang" w:date="2018-11-04T11:25:00Z">
                <w:r w:rsidR="005A1EDD" w:rsidDel="00E5378A">
                  <w:rPr>
                    <w:rFonts w:ascii="Times New Roman" w:eastAsia="Times New Roman" w:hAnsi="Times New Roman" w:cs="Times New Roman"/>
                    <w:color w:val="7030A0"/>
                  </w:rPr>
                  <w:delText>ing</w:delText>
                </w:r>
              </w:del>
            </w:ins>
            <w:del w:id="1023" w:author="tao huang" w:date="2018-11-04T11:25:00Z">
              <w:r w:rsidRPr="00F8344F" w:rsidDel="00E5378A">
                <w:rPr>
                  <w:rFonts w:ascii="Times New Roman" w:eastAsia="Times New Roman" w:hAnsi="Times New Roman" w:cs="Times New Roman"/>
                  <w:color w:val="7030A0"/>
                </w:rPr>
                <w:delText xml:space="preserve"> this out. </w:delText>
              </w:r>
            </w:del>
            <w:r w:rsidRPr="00F8344F">
              <w:rPr>
                <w:rFonts w:ascii="Times New Roman" w:eastAsia="Times New Roman" w:hAnsi="Times New Roman" w:cs="Times New Roman"/>
                <w:color w:val="7030A0"/>
              </w:rPr>
              <w:t xml:space="preserve">We </w:t>
            </w:r>
            <w:ins w:id="1024" w:author="tao huang" w:date="2018-11-04T11:25:00Z">
              <w:r w:rsidR="00E5378A">
                <w:rPr>
                  <w:rFonts w:ascii="Times New Roman" w:eastAsia="Times New Roman" w:hAnsi="Times New Roman" w:cs="Times New Roman"/>
                  <w:color w:val="7030A0"/>
                </w:rPr>
                <w:t xml:space="preserve">have </w:t>
              </w:r>
            </w:ins>
            <w:r w:rsidRPr="00F8344F">
              <w:rPr>
                <w:rFonts w:ascii="Times New Roman" w:eastAsia="Times New Roman" w:hAnsi="Times New Roman" w:cs="Times New Roman"/>
                <w:color w:val="7030A0"/>
              </w:rPr>
              <w:t xml:space="preserve">now </w:t>
            </w:r>
            <w:ins w:id="1025" w:author="tao huang" w:date="2018-11-04T11:25:00Z">
              <w:r w:rsidR="00E5378A">
                <w:rPr>
                  <w:rFonts w:ascii="Times New Roman" w:eastAsia="Times New Roman" w:hAnsi="Times New Roman" w:cs="Times New Roman"/>
                  <w:color w:val="7030A0"/>
                </w:rPr>
                <w:t xml:space="preserve">added an explicit </w:t>
              </w:r>
            </w:ins>
            <w:del w:id="1026" w:author="tao huang" w:date="2018-11-04T11:25:00Z">
              <w:r w:rsidRPr="00F8344F" w:rsidDel="00E5378A">
                <w:rPr>
                  <w:rFonts w:ascii="Times New Roman" w:eastAsia="Times New Roman" w:hAnsi="Times New Roman" w:cs="Times New Roman"/>
                  <w:color w:val="7030A0"/>
                </w:rPr>
                <w:delText xml:space="preserve">describe </w:delText>
              </w:r>
            </w:del>
            <w:ins w:id="1027" w:author="tao huang" w:date="2018-11-04T11:25:00Z">
              <w:r w:rsidR="00E5378A">
                <w:rPr>
                  <w:rFonts w:ascii="Times New Roman" w:eastAsia="Times New Roman" w:hAnsi="Times New Roman" w:cs="Times New Roman"/>
                  <w:color w:val="7030A0"/>
                </w:rPr>
                <w:t>description for</w:t>
              </w:r>
              <w:r w:rsidR="00E5378A" w:rsidRPr="00F8344F">
                <w:rPr>
                  <w:rFonts w:ascii="Times New Roman" w:eastAsia="Times New Roman" w:hAnsi="Times New Roman" w:cs="Times New Roman"/>
                  <w:color w:val="7030A0"/>
                </w:rPr>
                <w:t xml:space="preserve"> </w:t>
              </w:r>
            </w:ins>
            <w:del w:id="1028" w:author="Didier Soopramanien" w:date="2018-10-24T14:45:00Z">
              <w:r w:rsidRPr="00F8344F" w:rsidDel="005A1EDD">
                <w:rPr>
                  <w:rFonts w:ascii="Times New Roman" w:eastAsia="Times New Roman" w:hAnsi="Times New Roman" w:cs="Times New Roman"/>
                  <w:color w:val="7030A0"/>
                </w:rPr>
                <w:delText xml:space="preserve">explicitly </w:delText>
              </w:r>
            </w:del>
            <w:r w:rsidRPr="00F8344F">
              <w:rPr>
                <w:rFonts w:ascii="Times New Roman" w:eastAsia="Times New Roman" w:hAnsi="Times New Roman" w:cs="Times New Roman"/>
                <w:color w:val="7030A0"/>
              </w:rPr>
              <w:t xml:space="preserve">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model</w:t>
            </w:r>
            <w:ins w:id="1029" w:author="Didier Soopramanien" w:date="2018-10-24T14:45:00Z">
              <w:del w:id="1030" w:author="tao huang" w:date="2018-11-04T11:25:00Z">
                <w:r w:rsidR="005A1EDD" w:rsidDel="00E5378A">
                  <w:rPr>
                    <w:rFonts w:ascii="Times New Roman" w:eastAsia="Times New Roman" w:hAnsi="Times New Roman" w:cs="Times New Roman"/>
                    <w:color w:val="7030A0"/>
                  </w:rPr>
                  <w:delText xml:space="preserve"> better</w:delText>
                </w:r>
              </w:del>
            </w:ins>
            <w:r w:rsidRPr="00F8344F">
              <w:rPr>
                <w:rFonts w:ascii="Times New Roman" w:eastAsia="Times New Roman" w:hAnsi="Times New Roman" w:cs="Times New Roman"/>
                <w:color w:val="7030A0"/>
              </w:rPr>
              <w:t xml:space="preserve">. </w:t>
            </w:r>
          </w:p>
          <w:p w14:paraId="28517532" w14:textId="77777777" w:rsidR="00190D90" w:rsidRDefault="00190D90">
            <w:pPr>
              <w:shd w:val="clear" w:color="auto" w:fill="FFFFFF" w:themeFill="background1"/>
              <w:spacing w:after="0" w:line="276" w:lineRule="auto"/>
              <w:rPr>
                <w:ins w:id="1031" w:author="tao huang" w:date="2018-10-28T21:04:00Z"/>
                <w:rFonts w:ascii="Times New Roman" w:eastAsia="Times New Roman" w:hAnsi="Times New Roman" w:cs="Times New Roman"/>
                <w:color w:val="7030A0"/>
              </w:rPr>
              <w:pPrChange w:id="1032" w:author="tao huang" w:date="2018-10-28T21:40:00Z">
                <w:pPr>
                  <w:shd w:val="clear" w:color="auto" w:fill="FFFFFF"/>
                  <w:spacing w:after="0" w:line="276" w:lineRule="auto"/>
                </w:pPr>
              </w:pPrChange>
            </w:pPr>
          </w:p>
          <w:p w14:paraId="0798696F" w14:textId="30125361" w:rsidR="00190D90" w:rsidRDefault="00E5378A">
            <w:pPr>
              <w:shd w:val="clear" w:color="auto" w:fill="FFFFFF" w:themeFill="background1"/>
              <w:spacing w:after="0" w:line="276" w:lineRule="auto"/>
              <w:rPr>
                <w:ins w:id="1033" w:author="tao huang" w:date="2018-10-28T21:05:00Z"/>
                <w:rFonts w:ascii="Times New Roman" w:eastAsia="Times New Roman" w:hAnsi="Times New Roman" w:cs="Times New Roman"/>
                <w:color w:val="7030A0"/>
              </w:rPr>
              <w:pPrChange w:id="1034" w:author="tao huang" w:date="2018-10-28T21:40:00Z">
                <w:pPr>
                  <w:shd w:val="clear" w:color="auto" w:fill="FFFFFF"/>
                  <w:spacing w:after="0" w:line="276" w:lineRule="auto"/>
                </w:pPr>
              </w:pPrChange>
            </w:pPr>
            <w:ins w:id="1035" w:author="tao huang" w:date="2018-11-04T11:26:00Z">
              <w:r w:rsidRPr="00E5378A">
                <w:rPr>
                  <w:rFonts w:ascii="Times New Roman" w:eastAsia="Times New Roman" w:hAnsi="Times New Roman" w:cs="Times New Roman"/>
                  <w:color w:val="7030A0"/>
                </w:rPr>
                <w:t xml:space="preserve">We have now </w:t>
              </w:r>
              <w:r w:rsidR="00E20C0A">
                <w:rPr>
                  <w:rFonts w:ascii="Times New Roman" w:eastAsia="Times New Roman" w:hAnsi="Times New Roman" w:cs="Times New Roman"/>
                  <w:color w:val="7030A0"/>
                </w:rPr>
                <w:t xml:space="preserve">added explicit </w:t>
              </w:r>
            </w:ins>
            <w:del w:id="1036" w:author="tao huang" w:date="2018-11-04T11:26:00Z">
              <w:r w:rsidR="0043508B" w:rsidRPr="00F8344F" w:rsidDel="00E5378A">
                <w:rPr>
                  <w:rFonts w:ascii="Times New Roman" w:eastAsia="Times New Roman" w:hAnsi="Times New Roman" w:cs="Times New Roman"/>
                  <w:color w:val="7030A0"/>
                </w:rPr>
                <w:delText xml:space="preserve">We also </w:delText>
              </w:r>
            </w:del>
            <w:r w:rsidR="0043508B" w:rsidRPr="00F8344F">
              <w:rPr>
                <w:rFonts w:ascii="Times New Roman" w:eastAsia="Times New Roman" w:hAnsi="Times New Roman" w:cs="Times New Roman"/>
                <w:color w:val="7030A0"/>
              </w:rPr>
              <w:t>expla</w:t>
            </w:r>
            <w:ins w:id="1037" w:author="tao huang" w:date="2018-11-04T11:26:00Z">
              <w:r w:rsidR="00E20C0A">
                <w:rPr>
                  <w:rFonts w:ascii="Times New Roman" w:eastAsia="Times New Roman" w:hAnsi="Times New Roman" w:cs="Times New Roman"/>
                  <w:color w:val="7030A0"/>
                </w:rPr>
                <w:t>nations</w:t>
              </w:r>
            </w:ins>
            <w:del w:id="1038" w:author="tao huang" w:date="2018-11-04T11:26:00Z">
              <w:r w:rsidR="0043508B" w:rsidRPr="00F8344F" w:rsidDel="00E20C0A">
                <w:rPr>
                  <w:rFonts w:ascii="Times New Roman" w:eastAsia="Times New Roman" w:hAnsi="Times New Roman" w:cs="Times New Roman"/>
                  <w:color w:val="7030A0"/>
                </w:rPr>
                <w:delText>in</w:delText>
              </w:r>
            </w:del>
            <w:r w:rsidR="0043508B" w:rsidRPr="00F8344F">
              <w:rPr>
                <w:rFonts w:ascii="Times New Roman" w:eastAsia="Times New Roman" w:hAnsi="Times New Roman" w:cs="Times New Roman"/>
                <w:color w:val="7030A0"/>
              </w:rPr>
              <w:t xml:space="preserve"> </w:t>
            </w:r>
            <w:del w:id="1039" w:author="tao huang" w:date="2018-11-04T11:26:00Z">
              <w:r w:rsidR="0043508B" w:rsidRPr="00E96BAE" w:rsidDel="00E20C0A">
                <w:rPr>
                  <w:rFonts w:ascii="Times New Roman" w:eastAsia="Times New Roman" w:hAnsi="Times New Roman" w:cs="Times New Roman"/>
                  <w:noProof/>
                  <w:color w:val="7030A0"/>
                </w:rPr>
                <w:delText xml:space="preserve">explicitly the </w:delText>
              </w:r>
            </w:del>
            <w:ins w:id="1040" w:author="tao huang" w:date="2018-11-04T11:26:00Z">
              <w:r w:rsidR="00E20C0A">
                <w:rPr>
                  <w:rFonts w:ascii="Times New Roman" w:eastAsia="Times New Roman" w:hAnsi="Times New Roman" w:cs="Times New Roman"/>
                  <w:noProof/>
                  <w:color w:val="7030A0"/>
                </w:rPr>
                <w:t>for</w:t>
              </w:r>
            </w:ins>
            <w:ins w:id="1041" w:author="tao huang" w:date="2018-10-28T20:55:00Z">
              <w:r w:rsidR="00476E5F" w:rsidRPr="00E96BAE">
                <w:rPr>
                  <w:rFonts w:ascii="Times New Roman" w:eastAsia="Times New Roman" w:hAnsi="Times New Roman" w:cs="Times New Roman"/>
                  <w:noProof/>
                  <w:color w:val="7030A0"/>
                </w:rPr>
                <w:t xml:space="preserve"> the </w:t>
              </w:r>
            </w:ins>
            <w:r w:rsidR="0043508B" w:rsidRPr="00E96BAE">
              <w:rPr>
                <w:rFonts w:ascii="Times New Roman" w:eastAsia="Times New Roman" w:hAnsi="Times New Roman" w:cs="Times New Roman"/>
                <w:noProof/>
                <w:color w:val="7030A0"/>
              </w:rPr>
              <w:t>mode</w:t>
            </w:r>
            <w:del w:id="1042" w:author="tao huang" w:date="2018-10-28T23:06:00Z">
              <w:r w:rsidR="0043508B" w:rsidRPr="00E96BAE" w:rsidDel="00E96BAE">
                <w:rPr>
                  <w:rFonts w:ascii="Times New Roman" w:eastAsia="Times New Roman" w:hAnsi="Times New Roman" w:cs="Times New Roman"/>
                  <w:noProof/>
                  <w:color w:val="7030A0"/>
                </w:rPr>
                <w:delText>l</w:delText>
              </w:r>
            </w:del>
            <w:r w:rsidR="0043508B" w:rsidRPr="00E96BAE">
              <w:rPr>
                <w:rFonts w:ascii="Times New Roman" w:eastAsia="Times New Roman" w:hAnsi="Times New Roman" w:cs="Times New Roman"/>
                <w:noProof/>
                <w:color w:val="7030A0"/>
              </w:rPr>
              <w:t xml:space="preserve">ling </w:t>
            </w:r>
            <w:r w:rsidR="000C3EBE" w:rsidRPr="00E96BAE">
              <w:rPr>
                <w:rFonts w:ascii="Times New Roman" w:eastAsia="Times New Roman" w:hAnsi="Times New Roman" w:cs="Times New Roman"/>
                <w:noProof/>
                <w:color w:val="7030A0"/>
              </w:rPr>
              <w:t>process</w:t>
            </w:r>
            <w:ins w:id="1043" w:author="tao huang" w:date="2018-10-28T20:55:00Z">
              <w:r w:rsidR="00476E5F" w:rsidRPr="00E96BAE">
                <w:rPr>
                  <w:rFonts w:ascii="Times New Roman" w:eastAsia="Times New Roman" w:hAnsi="Times New Roman" w:cs="Times New Roman"/>
                  <w:noProof/>
                  <w:color w:val="7030A0"/>
                </w:rPr>
                <w:t xml:space="preserve"> </w:t>
              </w:r>
            </w:ins>
            <w:ins w:id="1044" w:author="tao huang" w:date="2018-11-04T11:26:00Z">
              <w:r w:rsidR="00E20C0A">
                <w:rPr>
                  <w:rFonts w:ascii="Times New Roman" w:eastAsia="Times New Roman" w:hAnsi="Times New Roman" w:cs="Times New Roman"/>
                  <w:noProof/>
                  <w:color w:val="7030A0"/>
                </w:rPr>
                <w:t>of</w:t>
              </w:r>
            </w:ins>
            <w:ins w:id="1045" w:author="tao huang" w:date="2018-10-28T20:55:00Z">
              <w:r w:rsidR="00476E5F" w:rsidRPr="00E96BAE">
                <w:rPr>
                  <w:rFonts w:ascii="Times New Roman" w:eastAsia="Times New Roman" w:hAnsi="Times New Roman" w:cs="Times New Roman"/>
                  <w:noProof/>
                  <w:color w:val="7030A0"/>
                </w:rPr>
                <w:t xml:space="preserve"> </w:t>
              </w:r>
            </w:ins>
            <w:ins w:id="1046" w:author="tao huang" w:date="2018-11-04T11:26:00Z">
              <w:r w:rsidR="00E20C0A">
                <w:rPr>
                  <w:rFonts w:ascii="Times New Roman" w:eastAsia="Times New Roman" w:hAnsi="Times New Roman" w:cs="Times New Roman"/>
                  <w:noProof/>
                  <w:color w:val="7030A0"/>
                </w:rPr>
                <w:t>the</w:t>
              </w:r>
            </w:ins>
            <w:ins w:id="1047" w:author="tao huang" w:date="2018-10-28T20:55:00Z">
              <w:r w:rsidR="00476E5F" w:rsidRPr="00E96BAE">
                <w:rPr>
                  <w:rFonts w:ascii="Times New Roman" w:eastAsia="Times New Roman" w:hAnsi="Times New Roman" w:cs="Times New Roman"/>
                  <w:noProof/>
                  <w:color w:val="7030A0"/>
                </w:rPr>
                <w:t xml:space="preserve"> AD</w:t>
              </w:r>
            </w:ins>
            <w:ins w:id="1048" w:author="tao huang" w:date="2018-10-28T20:56:00Z">
              <w:r w:rsidR="00476E5F" w:rsidRPr="00E96BAE">
                <w:rPr>
                  <w:rFonts w:ascii="Times New Roman" w:eastAsia="Times New Roman" w:hAnsi="Times New Roman" w:cs="Times New Roman"/>
                  <w:noProof/>
                  <w:color w:val="7030A0"/>
                </w:rPr>
                <w:t>L</w:t>
              </w:r>
            </w:ins>
            <w:ins w:id="1049" w:author="tao huang" w:date="2018-10-28T20:55:00Z">
              <w:r w:rsidR="00476E5F" w:rsidRPr="00E96BAE">
                <w:rPr>
                  <w:rFonts w:ascii="Times New Roman" w:eastAsia="Times New Roman" w:hAnsi="Times New Roman" w:cs="Times New Roman"/>
                  <w:noProof/>
                  <w:color w:val="7030A0"/>
                </w:rPr>
                <w:t>-</w:t>
              </w:r>
              <w:r w:rsidR="00476E5F" w:rsidRPr="003E1E39">
                <w:rPr>
                  <w:rFonts w:ascii="Times New Roman" w:eastAsia="Times New Roman" w:hAnsi="Times New Roman" w:cs="Times New Roman"/>
                  <w:noProof/>
                  <w:color w:val="7030A0"/>
                </w:rPr>
                <w:t>intra</w:t>
              </w:r>
              <w:r w:rsidR="00476E5F" w:rsidRPr="00E96BAE">
                <w:rPr>
                  <w:rFonts w:ascii="Times New Roman" w:eastAsia="Times New Roman" w:hAnsi="Times New Roman" w:cs="Times New Roman"/>
                  <w:noProof/>
                  <w:color w:val="7030A0"/>
                </w:rPr>
                <w:t>-EWC method and ADL-intra-</w:t>
              </w:r>
            </w:ins>
            <w:ins w:id="1050" w:author="tao huang" w:date="2018-10-28T20:56:00Z">
              <w:r w:rsidR="00476E5F" w:rsidRPr="00E96BAE">
                <w:rPr>
                  <w:rFonts w:ascii="Times New Roman" w:eastAsia="Times New Roman" w:hAnsi="Times New Roman" w:cs="Times New Roman"/>
                  <w:noProof/>
                  <w:color w:val="7030A0"/>
                </w:rPr>
                <w:t>IC method</w:t>
              </w:r>
            </w:ins>
            <w:del w:id="1051" w:author="tao huang" w:date="2018-10-28T20:55:00Z">
              <w:r w:rsidR="0043508B" w:rsidRPr="00F8344F" w:rsidDel="00476E5F">
                <w:rPr>
                  <w:rFonts w:ascii="Times New Roman" w:eastAsia="Times New Roman" w:hAnsi="Times New Roman" w:cs="Times New Roman"/>
                  <w:color w:val="7030A0"/>
                </w:rPr>
                <w:delText xml:space="preserve"> and its rationale</w:delText>
              </w:r>
            </w:del>
            <w:r w:rsidR="0043508B"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ins w:id="1052" w:author="tao huang" w:date="2018-10-28T20:56:00Z">
              <w:r w:rsidR="00476E5F">
                <w:rPr>
                  <w:rFonts w:ascii="Times New Roman" w:eastAsia="Times New Roman" w:hAnsi="Times New Roman" w:cs="Times New Roman"/>
                  <w:color w:val="7030A0"/>
                </w:rPr>
                <w:t xml:space="preserve">procedure </w:t>
              </w:r>
            </w:ins>
            <w:r w:rsidR="00E66605">
              <w:rPr>
                <w:rFonts w:ascii="Times New Roman" w:eastAsia="Times New Roman" w:hAnsi="Times New Roman" w:cs="Times New Roman"/>
                <w:color w:val="7030A0"/>
              </w:rPr>
              <w:t xml:space="preserve">was initially used as a variable selection method to identify the important marketing variables (e.g., Huang </w:t>
            </w:r>
            <w:r w:rsidR="00E66605" w:rsidRPr="00E96BAE">
              <w:rPr>
                <w:rFonts w:ascii="Times New Roman" w:eastAsia="Times New Roman" w:hAnsi="Times New Roman" w:cs="Times New Roman"/>
                <w:noProof/>
                <w:color w:val="7030A0"/>
              </w:rPr>
              <w:t>et al</w:t>
            </w:r>
            <w:ins w:id="1053" w:author="tao huang" w:date="2018-10-28T23:06:00Z">
              <w:r w:rsidR="00E96BAE">
                <w:rPr>
                  <w:rFonts w:ascii="Times New Roman" w:eastAsia="Times New Roman" w:hAnsi="Times New Roman" w:cs="Times New Roman"/>
                  <w:noProof/>
                  <w:color w:val="7030A0"/>
                </w:rPr>
                <w:t>.</w:t>
              </w:r>
            </w:ins>
            <w:r w:rsidR="00E66605">
              <w:rPr>
                <w:rFonts w:ascii="Times New Roman" w:eastAsia="Times New Roman" w:hAnsi="Times New Roman" w:cs="Times New Roman"/>
                <w:color w:val="7030A0"/>
              </w:rPr>
              <w:t xml:space="preserve">,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strategy following Ma et al. (2016)</w:t>
            </w:r>
            <w:ins w:id="1054" w:author="tao huang" w:date="2018-10-28T20:56:00Z">
              <w:r w:rsidR="00476E5F">
                <w:rPr>
                  <w:rFonts w:ascii="Times New Roman" w:eastAsia="Times New Roman" w:hAnsi="Times New Roman" w:cs="Times New Roman"/>
                  <w:color w:val="7030A0"/>
                </w:rPr>
                <w:t>.</w:t>
              </w:r>
            </w:ins>
            <w:ins w:id="1055" w:author="tao huang" w:date="2018-10-28T20:57:00Z">
              <w:r w:rsidR="00476E5F">
                <w:rPr>
                  <w:rFonts w:ascii="Times New Roman" w:eastAsia="Times New Roman" w:hAnsi="Times New Roman" w:cs="Times New Roman"/>
                  <w:color w:val="7030A0"/>
                </w:rPr>
                <w:t xml:space="preserve"> The general ADL model becomes </w:t>
              </w:r>
            </w:ins>
            <w:del w:id="1056" w:author="tao huang" w:date="2018-10-28T20:56:00Z">
              <w:r w:rsidR="00641B08" w:rsidDel="00476E5F">
                <w:rPr>
                  <w:rFonts w:ascii="Times New Roman" w:eastAsia="Times New Roman" w:hAnsi="Times New Roman" w:cs="Times New Roman"/>
                  <w:color w:val="7030A0"/>
                </w:rPr>
                <w:delText xml:space="preserve">, </w:delText>
              </w:r>
              <w:r w:rsidR="00E66605" w:rsidDel="00476E5F">
                <w:rPr>
                  <w:rFonts w:ascii="Times New Roman" w:eastAsia="Times New Roman" w:hAnsi="Times New Roman" w:cs="Times New Roman"/>
                  <w:color w:val="7030A0"/>
                </w:rPr>
                <w:delText xml:space="preserve">and </w:delText>
              </w:r>
            </w:del>
            <w:del w:id="1057" w:author="tao huang" w:date="2018-10-28T20:57:00Z">
              <w:r w:rsidR="00E66605" w:rsidDel="00476E5F">
                <w:rPr>
                  <w:rFonts w:ascii="Times New Roman" w:eastAsia="Times New Roman" w:hAnsi="Times New Roman" w:cs="Times New Roman"/>
                  <w:color w:val="7030A0"/>
                </w:rPr>
                <w:delText>it leads to</w:delText>
              </w:r>
              <w:r w:rsidR="000C3EBE" w:rsidDel="00476E5F">
                <w:rPr>
                  <w:rFonts w:ascii="Times New Roman" w:eastAsia="Times New Roman" w:hAnsi="Times New Roman" w:cs="Times New Roman"/>
                  <w:color w:val="7030A0"/>
                </w:rPr>
                <w:delText xml:space="preserve"> </w:delText>
              </w:r>
            </w:del>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ins w:id="1058" w:author="tao huang" w:date="2018-10-28T20:57:00Z">
              <w:r w:rsidR="00476E5F">
                <w:rPr>
                  <w:rFonts w:ascii="Times New Roman" w:eastAsia="Times New Roman" w:hAnsi="Times New Roman" w:cs="Times New Roman"/>
                  <w:color w:val="7030A0"/>
                </w:rPr>
                <w:t xml:space="preserve"> after being simplified by the LASSO procedure</w:t>
              </w:r>
            </w:ins>
            <w:ins w:id="1059" w:author="tao huang" w:date="2018-10-28T21:05:00Z">
              <w:r w:rsidR="00190D90">
                <w:rPr>
                  <w:rFonts w:ascii="Times New Roman" w:eastAsia="Times New Roman" w:hAnsi="Times New Roman" w:cs="Times New Roman"/>
                  <w:color w:val="7030A0"/>
                </w:rPr>
                <w:t>, as shown in Figure 2.</w:t>
              </w:r>
            </w:ins>
            <w:del w:id="1060" w:author="tao huang" w:date="2018-10-28T21:05:00Z">
              <w:r w:rsidR="000C3EBE" w:rsidDel="00190D90">
                <w:rPr>
                  <w:rFonts w:ascii="Times New Roman" w:eastAsia="Times New Roman" w:hAnsi="Times New Roman" w:cs="Times New Roman"/>
                  <w:color w:val="7030A0"/>
                </w:rPr>
                <w:delText xml:space="preserve">. </w:delText>
              </w:r>
            </w:del>
          </w:p>
          <w:p w14:paraId="46FB697E" w14:textId="77777777" w:rsidR="00190D90" w:rsidRDefault="00190D90">
            <w:pPr>
              <w:shd w:val="clear" w:color="auto" w:fill="FFFFFF" w:themeFill="background1"/>
              <w:spacing w:after="0" w:line="276" w:lineRule="auto"/>
              <w:rPr>
                <w:ins w:id="1061" w:author="tao huang" w:date="2018-10-28T21:05:00Z"/>
                <w:rFonts w:ascii="Times New Roman" w:eastAsia="Times New Roman" w:hAnsi="Times New Roman" w:cs="Times New Roman"/>
                <w:color w:val="7030A0"/>
              </w:rPr>
              <w:pPrChange w:id="1062" w:author="tao huang" w:date="2018-10-28T21:40:00Z">
                <w:pPr>
                  <w:shd w:val="clear" w:color="auto" w:fill="FFFFFF"/>
                  <w:spacing w:after="0" w:line="276" w:lineRule="auto"/>
                </w:pPr>
              </w:pPrChange>
            </w:pPr>
          </w:p>
          <w:p w14:paraId="225B9B53" w14:textId="12376753" w:rsidR="00E20C0A" w:rsidRDefault="00E66605" w:rsidP="00E20C0A">
            <w:pPr>
              <w:rPr>
                <w:ins w:id="1063" w:author="tao huang" w:date="2018-11-04T11:29:00Z"/>
              </w:rPr>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ins w:id="1064" w:author="tao huang" w:date="2018-10-28T21:07:00Z">
              <w:r w:rsidR="00190D90">
                <w:rPr>
                  <w:rFonts w:ascii="Times New Roman" w:eastAsia="Times New Roman" w:hAnsi="Times New Roman" w:cs="Times New Roman"/>
                  <w:color w:val="7030A0"/>
                </w:rPr>
                <w:t xml:space="preserve">as a model simplification strategy </w:t>
              </w:r>
            </w:ins>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del w:id="1065" w:author="tao huang" w:date="2018-10-28T21:07:00Z">
              <w:r w:rsidR="000C3EBE" w:rsidDel="00190D90">
                <w:rPr>
                  <w:rFonts w:ascii="Times New Roman" w:eastAsia="Times New Roman" w:hAnsi="Times New Roman" w:cs="Times New Roman"/>
                  <w:color w:val="7030A0"/>
                </w:rPr>
                <w:delText>the LASSO procedure</w:delText>
              </w:r>
            </w:del>
            <w:ins w:id="1066" w:author="tao huang" w:date="2018-10-28T21:07:00Z">
              <w:r w:rsidR="00190D90">
                <w:rPr>
                  <w:rFonts w:ascii="Times New Roman" w:eastAsia="Times New Roman" w:hAnsi="Times New Roman" w:cs="Times New Roman"/>
                  <w:color w:val="7030A0"/>
                </w:rPr>
                <w:t>it</w:t>
              </w:r>
            </w:ins>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del w:id="1067" w:author="tao huang" w:date="2018-10-28T21:06:00Z">
              <w:r w:rsidR="00EB29E1" w:rsidDel="00190D90">
                <w:rPr>
                  <w:rFonts w:ascii="Times New Roman" w:eastAsia="Times New Roman" w:hAnsi="Times New Roman" w:cs="Times New Roman"/>
                  <w:color w:val="7030A0"/>
                </w:rPr>
                <w:delText xml:space="preserve"> </w:delText>
              </w:r>
            </w:del>
            <w:ins w:id="1068" w:author="tao huang" w:date="2018-10-28T21:06:00Z">
              <w:r w:rsidR="00190D90">
                <w:rPr>
                  <w:rFonts w:ascii="Times New Roman" w:eastAsia="Times New Roman" w:hAnsi="Times New Roman" w:cs="Times New Roman"/>
                  <w:color w:val="7030A0"/>
                </w:rPr>
                <w:t xml:space="preserve"> If we miss important variables, the final forecasts will be biased</w:t>
              </w:r>
            </w:ins>
            <w:ins w:id="1069" w:author="tao huang" w:date="2018-10-28T23:07:00Z">
              <w:r w:rsidR="00E96BAE">
                <w:rPr>
                  <w:rFonts w:ascii="Times New Roman" w:eastAsia="Times New Roman" w:hAnsi="Times New Roman" w:cs="Times New Roman"/>
                  <w:color w:val="7030A0"/>
                </w:rPr>
                <w:t>,</w:t>
              </w:r>
            </w:ins>
            <w:ins w:id="1070" w:author="tao huang" w:date="2018-10-28T21:06:00Z">
              <w:r w:rsidR="00190D90">
                <w:rPr>
                  <w:rFonts w:ascii="Times New Roman" w:eastAsia="Times New Roman" w:hAnsi="Times New Roman" w:cs="Times New Roman"/>
                  <w:color w:val="7030A0"/>
                </w:rPr>
                <w:t xml:space="preserve"> </w:t>
              </w:r>
              <w:r w:rsidR="00190D90" w:rsidRPr="00E96BAE">
                <w:rPr>
                  <w:rFonts w:ascii="Times New Roman" w:eastAsia="Times New Roman" w:hAnsi="Times New Roman" w:cs="Times New Roman"/>
                  <w:noProof/>
                  <w:color w:val="7030A0"/>
                </w:rPr>
                <w:t>and</w:t>
              </w:r>
              <w:r w:rsidR="00190D90">
                <w:rPr>
                  <w:rFonts w:ascii="Times New Roman" w:eastAsia="Times New Roman" w:hAnsi="Times New Roman" w:cs="Times New Roman"/>
                  <w:color w:val="7030A0"/>
                </w:rPr>
                <w:t xml:space="preserve"> the </w:t>
              </w:r>
              <w:r w:rsidR="00190D90" w:rsidRPr="00E20C0A">
                <w:rPr>
                  <w:rFonts w:ascii="Times New Roman" w:eastAsia="Times New Roman" w:hAnsi="Times New Roman" w:cs="Times New Roman"/>
                  <w:color w:val="7030A0"/>
                  <w:rPrChange w:id="1071" w:author="tao huang" w:date="2018-11-04T11:29:00Z">
                    <w:rPr>
                      <w:rFonts w:ascii="Times New Roman" w:eastAsia="Times New Roman" w:hAnsi="Times New Roman" w:cs="Times New Roman"/>
                      <w:color w:val="7030A0"/>
                    </w:rPr>
                  </w:rPrChange>
                </w:rPr>
                <w:t xml:space="preserve">forecast error variance will </w:t>
              </w:r>
            </w:ins>
            <w:ins w:id="1072" w:author="tao huang" w:date="2018-10-28T21:07:00Z">
              <w:r w:rsidR="00190D90" w:rsidRPr="00E20C0A">
                <w:rPr>
                  <w:rFonts w:ascii="Times New Roman" w:eastAsia="Times New Roman" w:hAnsi="Times New Roman" w:cs="Times New Roman"/>
                  <w:color w:val="7030A0"/>
                  <w:rPrChange w:id="1073" w:author="tao huang" w:date="2018-11-04T11:29:00Z">
                    <w:rPr>
                      <w:rFonts w:ascii="Times New Roman" w:eastAsia="Times New Roman" w:hAnsi="Times New Roman" w:cs="Times New Roman"/>
                      <w:color w:val="7030A0"/>
                    </w:rPr>
                  </w:rPrChange>
                </w:rPr>
                <w:t xml:space="preserve">also </w:t>
              </w:r>
            </w:ins>
            <w:ins w:id="1074" w:author="tao huang" w:date="2018-10-28T21:06:00Z">
              <w:r w:rsidR="00190D90" w:rsidRPr="00E20C0A">
                <w:rPr>
                  <w:rFonts w:ascii="Times New Roman" w:eastAsia="Times New Roman" w:hAnsi="Times New Roman" w:cs="Times New Roman"/>
                  <w:color w:val="7030A0"/>
                  <w:rPrChange w:id="1075" w:author="tao huang" w:date="2018-11-04T11:29:00Z">
                    <w:rPr>
                      <w:rFonts w:ascii="Times New Roman" w:eastAsia="Times New Roman" w:hAnsi="Times New Roman" w:cs="Times New Roman"/>
                      <w:color w:val="7030A0"/>
                    </w:rPr>
                  </w:rPrChange>
                </w:rPr>
                <w:t>rise (and this bias is not the bias incurred by the structural change but from the bias of the parameter estimate). Missing important variables is far more serious compared to the cost of efficiency</w:t>
              </w:r>
            </w:ins>
            <w:ins w:id="1076" w:author="tao huang" w:date="2018-11-04T11:28:00Z">
              <w:r w:rsidR="00E20C0A" w:rsidRPr="00E20C0A">
                <w:rPr>
                  <w:rFonts w:ascii="Times New Roman" w:eastAsia="Times New Roman" w:hAnsi="Times New Roman" w:cs="Times New Roman"/>
                  <w:color w:val="7030A0"/>
                  <w:rPrChange w:id="1077" w:author="tao huang" w:date="2018-11-04T11:29:00Z">
                    <w:rPr>
                      <w:rFonts w:ascii="Times New Roman" w:eastAsia="Times New Roman" w:hAnsi="Times New Roman" w:cs="Times New Roman"/>
                      <w:color w:val="7030A0"/>
                    </w:rPr>
                  </w:rPrChange>
                </w:rPr>
                <w:t xml:space="preserve"> </w:t>
              </w:r>
            </w:ins>
            <w:ins w:id="1078" w:author="tao huang" w:date="2018-11-04T11:29:00Z">
              <w:r w:rsidR="00E20C0A" w:rsidRPr="00E20C0A">
                <w:rPr>
                  <w:rFonts w:ascii="Times New Roman" w:hAnsi="Times New Roman" w:cs="Times New Roman"/>
                  <w:rPrChange w:id="1079" w:author="tao huang" w:date="2018-11-04T11:29:00Z">
                    <w:rPr/>
                  </w:rPrChange>
                </w:rPr>
                <w:fldChar w:fldCharType="begin"/>
              </w:r>
              <w:r w:rsidR="00E20C0A" w:rsidRPr="00E20C0A">
                <w:rPr>
                  <w:rFonts w:ascii="Times New Roman" w:hAnsi="Times New Roman" w:cs="Times New Roman"/>
                  <w:rPrChange w:id="1080" w:author="tao huang" w:date="2018-11-04T11:29:00Z">
                    <w:rPr/>
                  </w:rPrChange>
                </w:rPr>
                <w:instrText xml:space="preserve"> ADDIN EN.CITE &lt;EndNote&gt;&lt;Cite&gt;&lt;Author&gt;Davidson&lt;/Author&gt;&lt;Year&gt;2004&lt;/Year&gt;&lt;RecNum&gt;189&lt;/RecNum&gt;&lt;DisplayText&gt;(Davidson &amp;amp; MacKinnon, 2004)&lt;/DisplayText&gt;&lt;record&gt;&lt;rec-number&gt;189&lt;/rec-number&gt;&lt;foreign-keys&gt;&lt;key app="EN" db-id="fwzpfdt205x9v6eprsvv25dpxftedxv0z0a9" timestamp="0"&gt;189&lt;/key&gt;&lt;/foreign-keys&gt;&lt;ref-type name="Book"&gt;6&lt;/ref-type&gt;&lt;contributors&gt;&lt;authors&gt;&lt;author&gt;Russell Davidson&lt;/author&gt;&lt;author&gt;James G. MacKinnon&lt;/author&gt;&lt;/authors&gt;&lt;/contributors&gt;&lt;titles&gt;&lt;title&gt;Econometric Theory and Methods&lt;/title&gt;&lt;/titles&gt;&lt;dates&gt;&lt;year&gt;2004&lt;/year&gt;&lt;/dates&gt;&lt;pub-location&gt;New York&lt;/pub-location&gt;&lt;publisher&gt;Oxford University Press&lt;/publisher&gt;&lt;urls&gt;&lt;/urls&gt;&lt;/record&gt;&lt;/Cite&gt;&lt;/EndNote&gt;</w:instrText>
              </w:r>
              <w:r w:rsidR="00E20C0A" w:rsidRPr="00E20C0A">
                <w:rPr>
                  <w:rFonts w:ascii="Times New Roman" w:hAnsi="Times New Roman" w:cs="Times New Roman"/>
                  <w:rPrChange w:id="1081" w:author="tao huang" w:date="2018-11-04T11:29:00Z">
                    <w:rPr/>
                  </w:rPrChange>
                </w:rPr>
                <w:fldChar w:fldCharType="separate"/>
              </w:r>
              <w:r w:rsidR="00E20C0A" w:rsidRPr="00E20C0A">
                <w:rPr>
                  <w:rFonts w:ascii="Times New Roman" w:hAnsi="Times New Roman" w:cs="Times New Roman"/>
                  <w:noProof/>
                  <w:rPrChange w:id="1082" w:author="tao huang" w:date="2018-11-04T11:29:00Z">
                    <w:rPr>
                      <w:noProof/>
                    </w:rPr>
                  </w:rPrChange>
                </w:rPr>
                <w:t>(Davidson &amp; MacKinnon, 2004)</w:t>
              </w:r>
              <w:r w:rsidR="00E20C0A" w:rsidRPr="00E20C0A">
                <w:rPr>
                  <w:rFonts w:ascii="Times New Roman" w:hAnsi="Times New Roman" w:cs="Times New Roman"/>
                  <w:rPrChange w:id="1083" w:author="tao huang" w:date="2018-11-04T11:29:00Z">
                    <w:rPr/>
                  </w:rPrChange>
                </w:rPr>
                <w:fldChar w:fldCharType="end"/>
              </w:r>
              <w:r w:rsidR="0034360D">
                <w:rPr>
                  <w:rFonts w:ascii="Times New Roman" w:hAnsi="Times New Roman" w:cs="Times New Roman"/>
                </w:rPr>
                <w:t>.</w:t>
              </w:r>
            </w:ins>
          </w:p>
          <w:p w14:paraId="63638378" w14:textId="6FB23301" w:rsidR="00190D90" w:rsidRDefault="00E20C0A">
            <w:pPr>
              <w:shd w:val="clear" w:color="auto" w:fill="FFFFFF" w:themeFill="background1"/>
              <w:spacing w:after="0" w:line="276" w:lineRule="auto"/>
              <w:rPr>
                <w:ins w:id="1084" w:author="tao huang" w:date="2018-10-28T21:06:00Z"/>
                <w:rFonts w:ascii="Times New Roman" w:eastAsia="Times New Roman" w:hAnsi="Times New Roman" w:cs="Times New Roman"/>
                <w:color w:val="7030A0"/>
              </w:rPr>
              <w:pPrChange w:id="1085" w:author="tao huang" w:date="2018-10-28T21:40:00Z">
                <w:pPr>
                  <w:shd w:val="clear" w:color="auto" w:fill="FFFFFF"/>
                  <w:spacing w:after="0" w:line="276" w:lineRule="auto"/>
                </w:pPr>
              </w:pPrChange>
            </w:pPr>
            <w:del w:id="1086" w:author="tao huang" w:date="2018-11-04T11:29:00Z">
              <w:r w:rsidDel="00E20C0A">
                <w:rPr>
                  <w:rFonts w:ascii="Times New Roman" w:eastAsia="Times New Roman" w:hAnsi="Times New Roman" w:cs="Times New Roman"/>
                  <w:color w:val="7030A0"/>
                </w:rPr>
                <w:delText>{Davidson, 2004 #189}</w:delText>
              </w:r>
            </w:del>
          </w:p>
          <w:p w14:paraId="215654CF" w14:textId="56455002" w:rsidR="0091188F" w:rsidRDefault="00EB29E1">
            <w:pPr>
              <w:shd w:val="clear" w:color="auto" w:fill="FFFFFF" w:themeFill="background1"/>
              <w:spacing w:after="0" w:line="276" w:lineRule="auto"/>
              <w:rPr>
                <w:ins w:id="1087" w:author="tao huang" w:date="2018-11-04T11:31:00Z"/>
                <w:rFonts w:ascii="Times New Roman" w:eastAsia="Times New Roman" w:hAnsi="Times New Roman" w:cs="Times New Roman"/>
                <w:color w:val="7030A0"/>
              </w:rPr>
            </w:pPr>
            <w:del w:id="1088" w:author="tao huang" w:date="2018-10-28T21:09:00Z">
              <w:r w:rsidDel="00190D90">
                <w:rPr>
                  <w:rFonts w:ascii="Times New Roman" w:eastAsia="Times New Roman" w:hAnsi="Times New Roman" w:cs="Times New Roman"/>
                  <w:color w:val="7030A0"/>
                </w:rPr>
                <w:delText>T</w:delText>
              </w:r>
            </w:del>
            <w:ins w:id="1089" w:author="tao huang" w:date="2018-10-28T21:09:00Z">
              <w:r w:rsidR="00190D90">
                <w:rPr>
                  <w:rFonts w:ascii="Times New Roman" w:eastAsia="Times New Roman" w:hAnsi="Times New Roman" w:cs="Times New Roman"/>
                  <w:color w:val="7030A0"/>
                </w:rPr>
                <w:t>T</w:t>
              </w:r>
            </w:ins>
            <w:r>
              <w:rPr>
                <w:rFonts w:ascii="Times New Roman" w:eastAsia="Times New Roman" w:hAnsi="Times New Roman" w:cs="Times New Roman"/>
                <w:color w:val="7030A0"/>
              </w:rPr>
              <w:t xml:space="preserve">hus, </w:t>
            </w:r>
            <w:r w:rsidRPr="00EB29E1">
              <w:rPr>
                <w:rFonts w:ascii="Times New Roman" w:eastAsia="Times New Roman" w:hAnsi="Times New Roman" w:cs="Times New Roman"/>
                <w:color w:val="7030A0"/>
              </w:rPr>
              <w:t xml:space="preserve">we try </w:t>
            </w:r>
            <w:ins w:id="1090" w:author="tao huang" w:date="2018-10-28T21:19:00Z">
              <w:r w:rsidR="004500BD">
                <w:rPr>
                  <w:rFonts w:ascii="Times New Roman" w:eastAsia="Times New Roman" w:hAnsi="Times New Roman" w:cs="Times New Roman"/>
                  <w:color w:val="7030A0"/>
                </w:rPr>
                <w:t xml:space="preserve">to </w:t>
              </w:r>
            </w:ins>
            <w:ins w:id="1091" w:author="tao huang" w:date="2018-11-04T11:34:00Z">
              <w:r w:rsidR="008E315C">
                <w:rPr>
                  <w:rFonts w:ascii="Times New Roman" w:eastAsia="Times New Roman" w:hAnsi="Times New Roman" w:cs="Times New Roman"/>
                  <w:color w:val="7030A0"/>
                </w:rPr>
                <w:t>avoid</w:t>
              </w:r>
            </w:ins>
            <w:ins w:id="1092" w:author="tao huang" w:date="2018-10-28T21:09:00Z">
              <w:r w:rsidR="00190D90">
                <w:rPr>
                  <w:rFonts w:ascii="Times New Roman" w:eastAsia="Times New Roman" w:hAnsi="Times New Roman" w:cs="Times New Roman"/>
                  <w:color w:val="7030A0"/>
                </w:rPr>
                <w:t xml:space="preserve"> this as </w:t>
              </w:r>
            </w:ins>
            <w:ins w:id="1093" w:author="tao huang" w:date="2018-11-04T11:30:00Z">
              <w:r w:rsidR="0034360D">
                <w:rPr>
                  <w:rFonts w:ascii="Times New Roman" w:eastAsia="Times New Roman" w:hAnsi="Times New Roman" w:cs="Times New Roman"/>
                  <w:color w:val="7030A0"/>
                </w:rPr>
                <w:t xml:space="preserve">much </w:t>
              </w:r>
            </w:ins>
            <w:ins w:id="1094" w:author="tao huang" w:date="2018-10-28T21:09:00Z">
              <w:r w:rsidR="00190D90">
                <w:rPr>
                  <w:rFonts w:ascii="Times New Roman" w:eastAsia="Times New Roman" w:hAnsi="Times New Roman" w:cs="Times New Roman"/>
                  <w:color w:val="7030A0"/>
                </w:rPr>
                <w:t xml:space="preserve">as we can. For example, </w:t>
              </w:r>
            </w:ins>
            <w:ins w:id="1095" w:author="tao huang" w:date="2018-10-28T21:19:00Z">
              <w:r w:rsidR="004500BD">
                <w:rPr>
                  <w:rFonts w:ascii="Times New Roman" w:eastAsia="Times New Roman" w:hAnsi="Times New Roman" w:cs="Times New Roman"/>
                  <w:color w:val="7030A0"/>
                </w:rPr>
                <w:t xml:space="preserve">if </w:t>
              </w:r>
            </w:ins>
            <w:ins w:id="1096" w:author="tao huang" w:date="2018-10-28T21:20:00Z">
              <w:r w:rsidR="004500BD">
                <w:rPr>
                  <w:rFonts w:ascii="Times New Roman" w:eastAsia="Times New Roman" w:hAnsi="Times New Roman" w:cs="Times New Roman"/>
                  <w:color w:val="7030A0"/>
                </w:rPr>
                <w:t xml:space="preserve">the price and promotion variables of the focal product </w:t>
              </w:r>
              <w:r w:rsidR="004500BD" w:rsidRPr="003E1E39">
                <w:rPr>
                  <w:rFonts w:ascii="Times New Roman" w:eastAsia="Times New Roman" w:hAnsi="Times New Roman" w:cs="Times New Roman"/>
                  <w:noProof/>
                  <w:color w:val="7030A0"/>
                </w:rPr>
                <w:t>are not included</w:t>
              </w:r>
              <w:r w:rsidR="004500BD">
                <w:rPr>
                  <w:rFonts w:ascii="Times New Roman" w:eastAsia="Times New Roman" w:hAnsi="Times New Roman" w:cs="Times New Roman"/>
                  <w:color w:val="7030A0"/>
                </w:rPr>
                <w:t xml:space="preserve"> in</w:t>
              </w:r>
            </w:ins>
            <w:ins w:id="1097" w:author="tao huang" w:date="2018-10-28T21:19:00Z">
              <w:r w:rsidR="004500BD">
                <w:rPr>
                  <w:rFonts w:ascii="Times New Roman" w:eastAsia="Times New Roman" w:hAnsi="Times New Roman" w:cs="Times New Roman"/>
                  <w:color w:val="7030A0"/>
                </w:rPr>
                <w:t xml:space="preserve"> the ADL-raw model</w:t>
              </w:r>
            </w:ins>
            <w:ins w:id="1098" w:author="tao huang" w:date="2018-10-28T21:20:00Z">
              <w:r w:rsidR="004500BD">
                <w:rPr>
                  <w:rFonts w:ascii="Times New Roman" w:eastAsia="Times New Roman" w:hAnsi="Times New Roman" w:cs="Times New Roman"/>
                  <w:color w:val="7030A0"/>
                </w:rPr>
                <w:t>,</w:t>
              </w:r>
            </w:ins>
            <w:ins w:id="1099" w:author="tao huang" w:date="2018-10-28T21:19:00Z">
              <w:r w:rsidR="004500BD">
                <w:rPr>
                  <w:rFonts w:ascii="Times New Roman" w:eastAsia="Times New Roman" w:hAnsi="Times New Roman" w:cs="Times New Roman"/>
                  <w:color w:val="7030A0"/>
                </w:rPr>
                <w:t xml:space="preserve"> </w:t>
              </w:r>
            </w:ins>
            <w:ins w:id="1100" w:author="tao huang" w:date="2018-10-28T21:09:00Z">
              <w:r w:rsidR="00190D90">
                <w:rPr>
                  <w:rFonts w:ascii="Times New Roman" w:eastAsia="Times New Roman" w:hAnsi="Times New Roman" w:cs="Times New Roman"/>
                  <w:color w:val="7030A0"/>
                </w:rPr>
                <w:t xml:space="preserve">we try </w:t>
              </w:r>
            </w:ins>
            <w:r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Pr="00EB29E1">
              <w:rPr>
                <w:rFonts w:ascii="Times New Roman" w:eastAsia="Times New Roman" w:hAnsi="Times New Roman" w:cs="Times New Roman"/>
                <w:color w:val="7030A0"/>
              </w:rPr>
              <w:t>back</w:t>
            </w:r>
            <w:ins w:id="1101" w:author="tao huang" w:date="2018-10-28T21:20:00Z">
              <w:r w:rsidR="004500BD">
                <w:rPr>
                  <w:rFonts w:ascii="Times New Roman" w:eastAsia="Times New Roman" w:hAnsi="Times New Roman" w:cs="Times New Roman"/>
                  <w:color w:val="7030A0"/>
                </w:rPr>
                <w:t xml:space="preserve">, </w:t>
              </w:r>
            </w:ins>
            <w:del w:id="1102" w:author="tao huang" w:date="2018-10-28T21:20:00Z">
              <w:r w:rsidRPr="00EB29E1" w:rsidDel="004500BD">
                <w:rPr>
                  <w:rFonts w:ascii="Times New Roman" w:eastAsia="Times New Roman" w:hAnsi="Times New Roman" w:cs="Times New Roman"/>
                  <w:color w:val="7030A0"/>
                </w:rPr>
                <w:delText xml:space="preserve"> </w:delText>
              </w:r>
            </w:del>
            <w:del w:id="1103" w:author="tao huang" w:date="2018-10-28T20:58:00Z">
              <w:r w:rsidRPr="00EB29E1" w:rsidDel="00476E5F">
                <w:rPr>
                  <w:rFonts w:ascii="Times New Roman" w:eastAsia="Times New Roman" w:hAnsi="Times New Roman" w:cs="Times New Roman"/>
                  <w:color w:val="7030A0"/>
                </w:rPr>
                <w:delText xml:space="preserve">to the </w:delText>
              </w:r>
              <w:r w:rsidDel="00476E5F">
                <w:rPr>
                  <w:rFonts w:ascii="Times New Roman" w:eastAsia="Times New Roman" w:hAnsi="Times New Roman" w:cs="Times New Roman"/>
                  <w:color w:val="7030A0"/>
                </w:rPr>
                <w:delText xml:space="preserve">ADL-intra </w:delText>
              </w:r>
              <w:r w:rsidRPr="00EB29E1" w:rsidDel="00476E5F">
                <w:rPr>
                  <w:rFonts w:ascii="Times New Roman" w:eastAsia="Times New Roman" w:hAnsi="Times New Roman" w:cs="Times New Roman"/>
                  <w:color w:val="7030A0"/>
                </w:rPr>
                <w:delText xml:space="preserve">model </w:delText>
              </w:r>
            </w:del>
            <w:r w:rsidR="0091188F">
              <w:rPr>
                <w:rFonts w:ascii="Times New Roman" w:eastAsia="Times New Roman" w:hAnsi="Times New Roman" w:cs="Times New Roman"/>
                <w:color w:val="7030A0"/>
              </w:rPr>
              <w:t xml:space="preserve">but only </w:t>
            </w:r>
            <w:r>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ins w:id="1104" w:author="tao huang" w:date="2018-10-28T21:09:00Z">
              <w:r w:rsidR="00190D90">
                <w:rPr>
                  <w:rFonts w:ascii="Times New Roman" w:eastAsia="Times New Roman" w:hAnsi="Times New Roman" w:cs="Times New Roman"/>
                  <w:color w:val="7030A0"/>
                </w:rPr>
                <w:t xml:space="preserve"> (</w:t>
              </w:r>
            </w:ins>
            <w:ins w:id="1105" w:author="tao huang" w:date="2018-11-04T11:30:00Z">
              <w:r w:rsidR="0034360D">
                <w:rPr>
                  <w:rFonts w:ascii="Times New Roman" w:eastAsia="Times New Roman" w:hAnsi="Times New Roman" w:cs="Times New Roman"/>
                  <w:color w:val="7030A0"/>
                </w:rPr>
                <w:t>as</w:t>
              </w:r>
            </w:ins>
            <w:ins w:id="1106" w:author="tao huang" w:date="2018-10-28T21:10:00Z">
              <w:r w:rsidR="00190D90">
                <w:rPr>
                  <w:rFonts w:ascii="Times New Roman" w:eastAsia="Times New Roman" w:hAnsi="Times New Roman" w:cs="Times New Roman"/>
                  <w:color w:val="7030A0"/>
                </w:rPr>
                <w:t xml:space="preserve"> </w:t>
              </w:r>
            </w:ins>
            <w:del w:id="1107" w:author="tao huang" w:date="2018-10-28T21:09:00Z">
              <w:r w:rsidR="0091188F" w:rsidDel="00190D90">
                <w:rPr>
                  <w:rFonts w:ascii="Times New Roman" w:eastAsia="Times New Roman" w:hAnsi="Times New Roman" w:cs="Times New Roman"/>
                  <w:color w:val="7030A0"/>
                </w:rPr>
                <w:delText>, which</w:delText>
              </w:r>
            </w:del>
            <w:ins w:id="1108" w:author="tao huang" w:date="2018-10-28T21:09:00Z">
              <w:r w:rsidR="00190D90">
                <w:rPr>
                  <w:rFonts w:ascii="Times New Roman" w:eastAsia="Times New Roman" w:hAnsi="Times New Roman" w:cs="Times New Roman"/>
                  <w:color w:val="7030A0"/>
                </w:rPr>
                <w:t>this</w:t>
              </w:r>
            </w:ins>
            <w:r w:rsidR="0091188F">
              <w:rPr>
                <w:rFonts w:ascii="Times New Roman" w:eastAsia="Times New Roman" w:hAnsi="Times New Roman" w:cs="Times New Roman"/>
                <w:color w:val="7030A0"/>
              </w:rPr>
              <w:t xml:space="preserve"> </w:t>
            </w:r>
            <w:del w:id="1109" w:author="tao huang" w:date="2018-10-28T21:10:00Z">
              <w:r w:rsidDel="00190D90">
                <w:rPr>
                  <w:rFonts w:ascii="Times New Roman" w:eastAsia="Times New Roman" w:hAnsi="Times New Roman" w:cs="Times New Roman"/>
                  <w:color w:val="7030A0"/>
                </w:rPr>
                <w:delText>suggest</w:delText>
              </w:r>
              <w:r w:rsidR="0091188F" w:rsidDel="00190D90">
                <w:rPr>
                  <w:rFonts w:ascii="Times New Roman" w:eastAsia="Times New Roman" w:hAnsi="Times New Roman" w:cs="Times New Roman"/>
                  <w:color w:val="7030A0"/>
                </w:rPr>
                <w:delText>s</w:delText>
              </w:r>
              <w:r w:rsidDel="00190D90">
                <w:rPr>
                  <w:rFonts w:ascii="Times New Roman" w:eastAsia="Times New Roman" w:hAnsi="Times New Roman" w:cs="Times New Roman"/>
                  <w:color w:val="7030A0"/>
                </w:rPr>
                <w:delText xml:space="preserve"> </w:delText>
              </w:r>
            </w:del>
            <w:ins w:id="1110" w:author="tao huang" w:date="2018-10-28T21:11:00Z">
              <w:r w:rsidR="00190D90">
                <w:rPr>
                  <w:rFonts w:ascii="Times New Roman" w:eastAsia="Times New Roman" w:hAnsi="Times New Roman" w:cs="Times New Roman"/>
                  <w:color w:val="7030A0"/>
                </w:rPr>
                <w:t>suggests</w:t>
              </w:r>
            </w:ins>
            <w:ins w:id="1111" w:author="tao huang" w:date="2018-10-28T21:10:00Z">
              <w:r w:rsidR="00190D90">
                <w:rPr>
                  <w:rFonts w:ascii="Times New Roman" w:eastAsia="Times New Roman" w:hAnsi="Times New Roman" w:cs="Times New Roman"/>
                  <w:color w:val="7030A0"/>
                </w:rPr>
                <w:t xml:space="preserve"> </w:t>
              </w:r>
            </w:ins>
            <w:r>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 xml:space="preserve">are </w:t>
            </w:r>
            <w:r w:rsidR="0091188F">
              <w:rPr>
                <w:rFonts w:ascii="Times New Roman" w:eastAsia="Times New Roman" w:hAnsi="Times New Roman" w:cs="Times New Roman"/>
                <w:color w:val="7030A0"/>
              </w:rPr>
              <w:lastRenderedPageBreak/>
              <w:t>useful/important</w:t>
            </w:r>
            <w:ins w:id="1112" w:author="tao huang" w:date="2018-10-28T21:10:00Z">
              <w:r w:rsidR="00190D90">
                <w:rPr>
                  <w:rFonts w:ascii="Times New Roman" w:eastAsia="Times New Roman" w:hAnsi="Times New Roman" w:cs="Times New Roman"/>
                  <w:color w:val="7030A0"/>
                </w:rPr>
                <w:t>)</w:t>
              </w:r>
            </w:ins>
            <w:r w:rsidR="0091188F">
              <w:rPr>
                <w:rFonts w:ascii="Times New Roman" w:eastAsia="Times New Roman" w:hAnsi="Times New Roman" w:cs="Times New Roman"/>
                <w:color w:val="7030A0"/>
              </w:rPr>
              <w:t xml:space="preserve">. </w:t>
            </w:r>
            <w:ins w:id="1113" w:author="tao huang" w:date="2018-11-04T11:33:00Z">
              <w:r w:rsidR="0034360D" w:rsidRPr="0034360D">
                <w:rPr>
                  <w:rFonts w:ascii="Times New Roman" w:eastAsia="Times New Roman" w:hAnsi="Times New Roman" w:cs="Times New Roman"/>
                  <w:color w:val="7030A0"/>
                </w:rPr>
                <w:t>The supplementary parallel ADL model, i.e., in equation (8), by definition, has fewer explanatory variables compared to the general ADL model, i.e., in equation (7), and is less likely to suffer from multicollinearity compared to the latter. Thus, if the price and promotions of the focal product truly have effects on the product sales, it is less likely that they will be removed by both the ADL-raw model and the ADL-own model</w:t>
              </w:r>
              <w:r w:rsidR="0034360D">
                <w:rPr>
                  <w:rFonts w:ascii="Times New Roman" w:eastAsia="Times New Roman" w:hAnsi="Times New Roman" w:cs="Times New Roman"/>
                  <w:color w:val="7030A0"/>
                </w:rPr>
                <w:t xml:space="preserve">. </w:t>
              </w:r>
            </w:ins>
            <w:del w:id="1114" w:author="tao huang" w:date="2018-11-04T11:32:00Z">
              <w:r w:rsidR="0091188F" w:rsidDel="0034360D">
                <w:rPr>
                  <w:rFonts w:ascii="Times New Roman" w:eastAsia="Times New Roman" w:hAnsi="Times New Roman" w:cs="Times New Roman"/>
                  <w:color w:val="7030A0"/>
                </w:rPr>
                <w:delText xml:space="preserve">The </w:delText>
              </w:r>
              <w:r w:rsidR="0091188F" w:rsidRPr="0091188F" w:rsidDel="0034360D">
                <w:rPr>
                  <w:rFonts w:ascii="Times New Roman" w:eastAsia="Times New Roman" w:hAnsi="Times New Roman" w:cs="Times New Roman"/>
                  <w:color w:val="7030A0"/>
                </w:rPr>
                <w:delText>supplementary parallel ADL</w:delText>
              </w:r>
              <w:r w:rsidR="0091188F" w:rsidDel="0034360D">
                <w:rPr>
                  <w:rFonts w:ascii="Times New Roman" w:eastAsia="Times New Roman" w:hAnsi="Times New Roman" w:cs="Times New Roman"/>
                  <w:color w:val="7030A0"/>
                </w:rPr>
                <w:delText xml:space="preserve"> (i.e., model 6, in the revised manuscript), by definition, has fewer explanatory variables compared to the ADL</w:delText>
              </w:r>
            </w:del>
            <w:del w:id="1115" w:author="tao huang" w:date="2018-10-28T21:11:00Z">
              <w:r w:rsidR="0091188F" w:rsidDel="00190D90">
                <w:rPr>
                  <w:rFonts w:ascii="Times New Roman" w:eastAsia="Times New Roman" w:hAnsi="Times New Roman" w:cs="Times New Roman"/>
                  <w:color w:val="7030A0"/>
                </w:rPr>
                <w:delText>-raw</w:delText>
              </w:r>
            </w:del>
            <w:del w:id="1116" w:author="tao huang" w:date="2018-11-04T11:32:00Z">
              <w:r w:rsidR="0091188F" w:rsidDel="0034360D">
                <w:rPr>
                  <w:rFonts w:ascii="Times New Roman" w:eastAsia="Times New Roman" w:hAnsi="Times New Roman" w:cs="Times New Roman"/>
                  <w:color w:val="7030A0"/>
                </w:rPr>
                <w:delText xml:space="preserve"> model</w:delText>
              </w:r>
            </w:del>
            <w:del w:id="1117" w:author="tao huang" w:date="2018-11-04T11:30:00Z">
              <w:r w:rsidR="0091188F" w:rsidDel="0034360D">
                <w:rPr>
                  <w:rFonts w:ascii="Times New Roman" w:eastAsia="Times New Roman" w:hAnsi="Times New Roman" w:cs="Times New Roman"/>
                  <w:color w:val="7030A0"/>
                </w:rPr>
                <w:delText>, t</w:delText>
              </w:r>
            </w:del>
            <w:del w:id="1118" w:author="tao huang" w:date="2018-11-04T11:32:00Z">
              <w:r w:rsidR="0091188F" w:rsidDel="0034360D">
                <w:rPr>
                  <w:rFonts w:ascii="Times New Roman" w:eastAsia="Times New Roman" w:hAnsi="Times New Roman" w:cs="Times New Roman"/>
                  <w:color w:val="7030A0"/>
                </w:rPr>
                <w:delText xml:space="preserve">hus </w:delText>
              </w:r>
              <w:r w:rsidR="00475E5B" w:rsidDel="0034360D">
                <w:rPr>
                  <w:rFonts w:ascii="Times New Roman" w:eastAsia="Times New Roman" w:hAnsi="Times New Roman" w:cs="Times New Roman"/>
                  <w:color w:val="7030A0"/>
                </w:rPr>
                <w:delText xml:space="preserve">we suffer less from multicollinearity when </w:delText>
              </w:r>
              <w:r w:rsidR="0091188F" w:rsidDel="0034360D">
                <w:rPr>
                  <w:rFonts w:ascii="Times New Roman" w:eastAsia="Times New Roman" w:hAnsi="Times New Roman" w:cs="Times New Roman"/>
                  <w:color w:val="7030A0"/>
                </w:rPr>
                <w:delText>implementing the LASSO procedure</w:delText>
              </w:r>
              <w:r w:rsidR="00475E5B" w:rsidDel="0034360D">
                <w:rPr>
                  <w:rFonts w:ascii="Times New Roman" w:eastAsia="Times New Roman" w:hAnsi="Times New Roman" w:cs="Times New Roman"/>
                  <w:color w:val="7030A0"/>
                </w:rPr>
                <w:delText xml:space="preserve"> to simplify the </w:delText>
              </w:r>
              <w:r w:rsidR="00475E5B" w:rsidRPr="0091188F" w:rsidDel="0034360D">
                <w:rPr>
                  <w:rFonts w:ascii="Times New Roman" w:eastAsia="Times New Roman" w:hAnsi="Times New Roman" w:cs="Times New Roman"/>
                  <w:color w:val="7030A0"/>
                </w:rPr>
                <w:delText>supplementary parallel ADL</w:delText>
              </w:r>
              <w:r w:rsidR="00475E5B" w:rsidDel="0034360D">
                <w:rPr>
                  <w:rFonts w:ascii="Times New Roman" w:eastAsia="Times New Roman" w:hAnsi="Times New Roman" w:cs="Times New Roman"/>
                  <w:color w:val="7030A0"/>
                </w:rPr>
                <w:delText xml:space="preserve"> compared </w:delText>
              </w:r>
            </w:del>
            <w:del w:id="1119" w:author="tao huang" w:date="2018-10-28T20:59:00Z">
              <w:r w:rsidR="00475E5B" w:rsidDel="00476E5F">
                <w:rPr>
                  <w:rFonts w:ascii="Times New Roman" w:eastAsia="Times New Roman" w:hAnsi="Times New Roman" w:cs="Times New Roman"/>
                  <w:color w:val="7030A0"/>
                </w:rPr>
                <w:delText xml:space="preserve">to </w:delText>
              </w:r>
            </w:del>
            <w:del w:id="1120" w:author="tao huang" w:date="2018-11-04T11:32:00Z">
              <w:r w:rsidR="00475E5B" w:rsidDel="0034360D">
                <w:rPr>
                  <w:rFonts w:ascii="Times New Roman" w:eastAsia="Times New Roman" w:hAnsi="Times New Roman" w:cs="Times New Roman"/>
                  <w:color w:val="7030A0"/>
                </w:rPr>
                <w:delText>the ADL</w:delText>
              </w:r>
            </w:del>
            <w:del w:id="1121" w:author="tao huang" w:date="2018-10-28T20:59:00Z">
              <w:r w:rsidR="00475E5B" w:rsidDel="00476E5F">
                <w:rPr>
                  <w:rFonts w:ascii="Times New Roman" w:eastAsia="Times New Roman" w:hAnsi="Times New Roman" w:cs="Times New Roman"/>
                  <w:color w:val="7030A0"/>
                </w:rPr>
                <w:delText>-intra</w:delText>
              </w:r>
            </w:del>
            <w:del w:id="1122" w:author="tao huang" w:date="2018-11-04T11:32:00Z">
              <w:r w:rsidR="00475E5B" w:rsidDel="0034360D">
                <w:rPr>
                  <w:rFonts w:ascii="Times New Roman" w:eastAsia="Times New Roman" w:hAnsi="Times New Roman" w:cs="Times New Roman"/>
                  <w:color w:val="7030A0"/>
                </w:rPr>
                <w:delText xml:space="preserve"> model</w:delText>
              </w:r>
            </w:del>
            <w:del w:id="1123" w:author="tao huang" w:date="2018-11-04T11:33:00Z">
              <w:r w:rsidR="00475E5B" w:rsidDel="0034360D">
                <w:rPr>
                  <w:rFonts w:ascii="Times New Roman" w:eastAsia="Times New Roman" w:hAnsi="Times New Roman" w:cs="Times New Roman"/>
                  <w:color w:val="7030A0"/>
                </w:rPr>
                <w:delText>. Therefore, it</w:delText>
              </w:r>
              <w:r w:rsidR="0091188F" w:rsidDel="0034360D">
                <w:rPr>
                  <w:rFonts w:ascii="Times New Roman" w:eastAsia="Times New Roman" w:hAnsi="Times New Roman" w:cs="Times New Roman"/>
                  <w:color w:val="7030A0"/>
                </w:rPr>
                <w:delText xml:space="preserve"> is </w:delText>
              </w:r>
              <w:r w:rsidR="00D72BAF" w:rsidDel="0034360D">
                <w:rPr>
                  <w:rFonts w:ascii="Times New Roman" w:eastAsia="Times New Roman" w:hAnsi="Times New Roman" w:cs="Times New Roman"/>
                  <w:color w:val="7030A0"/>
                </w:rPr>
                <w:delText>un</w:delText>
              </w:r>
              <w:r w:rsidR="0091188F" w:rsidDel="0034360D">
                <w:rPr>
                  <w:rFonts w:ascii="Times New Roman" w:eastAsia="Times New Roman" w:hAnsi="Times New Roman" w:cs="Times New Roman"/>
                  <w:color w:val="7030A0"/>
                </w:rPr>
                <w:delText xml:space="preserve">likely for </w:delText>
              </w:r>
              <w:r w:rsidR="00475E5B" w:rsidDel="0034360D">
                <w:rPr>
                  <w:rFonts w:ascii="Times New Roman" w:eastAsia="Times New Roman" w:hAnsi="Times New Roman" w:cs="Times New Roman"/>
                  <w:color w:val="7030A0"/>
                </w:rPr>
                <w:delText>any</w:delText>
              </w:r>
              <w:r w:rsidR="0091188F" w:rsidDel="0034360D">
                <w:rPr>
                  <w:rFonts w:ascii="Times New Roman" w:eastAsia="Times New Roman" w:hAnsi="Times New Roman" w:cs="Times New Roman"/>
                  <w:color w:val="7030A0"/>
                </w:rPr>
                <w:delText xml:space="preserve"> truly important variable to be missed </w:delText>
              </w:r>
              <w:r w:rsidR="00475E5B" w:rsidDel="0034360D">
                <w:rPr>
                  <w:rFonts w:ascii="Times New Roman" w:eastAsia="Times New Roman" w:hAnsi="Times New Roman" w:cs="Times New Roman"/>
                  <w:color w:val="7030A0"/>
                </w:rPr>
                <w:delText xml:space="preserve">by the LASSO procedure </w:delText>
              </w:r>
            </w:del>
            <w:del w:id="1124" w:author="tao huang" w:date="2018-10-28T21:13:00Z">
              <w:r w:rsidR="00D72BAF" w:rsidDel="00190D90">
                <w:rPr>
                  <w:rFonts w:ascii="Times New Roman" w:eastAsia="Times New Roman" w:hAnsi="Times New Roman" w:cs="Times New Roman"/>
                  <w:color w:val="7030A0"/>
                </w:rPr>
                <w:delText xml:space="preserve">for both the ADL-own model and </w:delText>
              </w:r>
            </w:del>
            <w:del w:id="1125" w:author="tao huang" w:date="2018-10-28T21:00:00Z">
              <w:r w:rsidR="00D72BAF" w:rsidDel="00476E5F">
                <w:rPr>
                  <w:rFonts w:ascii="Times New Roman" w:eastAsia="Times New Roman" w:hAnsi="Times New Roman" w:cs="Times New Roman"/>
                  <w:color w:val="7030A0"/>
                </w:rPr>
                <w:delText xml:space="preserve">for </w:delText>
              </w:r>
            </w:del>
            <w:del w:id="1126" w:author="tao huang" w:date="2018-10-28T21:13:00Z">
              <w:r w:rsidR="00D72BAF" w:rsidDel="00190D90">
                <w:rPr>
                  <w:rFonts w:ascii="Times New Roman" w:eastAsia="Times New Roman" w:hAnsi="Times New Roman" w:cs="Times New Roman"/>
                  <w:color w:val="7030A0"/>
                </w:rPr>
                <w:delText>the ADL-raw model.</w:delText>
              </w:r>
            </w:del>
            <w:ins w:id="1127" w:author="tao huang" w:date="2018-10-28T21:21:00Z">
              <w:r w:rsidR="004500BD">
                <w:rPr>
                  <w:rFonts w:ascii="Times New Roman" w:eastAsia="Times New Roman" w:hAnsi="Times New Roman" w:cs="Times New Roman"/>
                  <w:color w:val="7030A0"/>
                </w:rPr>
                <w:t xml:space="preserve">However, if we </w:t>
              </w:r>
            </w:ins>
            <w:ins w:id="1128" w:author="tao huang" w:date="2018-10-28T21:22:00Z">
              <w:r w:rsidR="004500BD">
                <w:rPr>
                  <w:rFonts w:ascii="Times New Roman" w:eastAsia="Times New Roman" w:hAnsi="Times New Roman" w:cs="Times New Roman"/>
                  <w:color w:val="7030A0"/>
                </w:rPr>
                <w:t>further implement the LASSO procedure, we will bear the risk of missing important variables</w:t>
              </w:r>
            </w:ins>
            <w:ins w:id="1129" w:author="tao huang" w:date="2018-10-28T21:24:00Z">
              <w:r w:rsidR="004500BD">
                <w:rPr>
                  <w:rFonts w:ascii="Times New Roman" w:eastAsia="Times New Roman" w:hAnsi="Times New Roman" w:cs="Times New Roman"/>
                  <w:color w:val="7030A0"/>
                </w:rPr>
                <w:t>.</w:t>
              </w:r>
            </w:ins>
          </w:p>
          <w:p w14:paraId="28B21432" w14:textId="25CC3A9A" w:rsidR="0034360D" w:rsidDel="0034360D" w:rsidRDefault="0034360D">
            <w:pPr>
              <w:shd w:val="clear" w:color="auto" w:fill="FFFFFF" w:themeFill="background1"/>
              <w:spacing w:after="0" w:line="276" w:lineRule="auto"/>
              <w:rPr>
                <w:del w:id="1130" w:author="tao huang" w:date="2018-11-04T11:33:00Z"/>
                <w:rFonts w:ascii="Times New Roman" w:eastAsia="Times New Roman" w:hAnsi="Times New Roman" w:cs="Times New Roman"/>
                <w:color w:val="7030A0"/>
              </w:rPr>
              <w:pPrChange w:id="1131" w:author="tao huang" w:date="2018-10-28T21:40:00Z">
                <w:pPr>
                  <w:shd w:val="clear" w:color="auto" w:fill="FFFFFF"/>
                  <w:spacing w:after="0" w:line="276" w:lineRule="auto"/>
                </w:pPr>
              </w:pPrChange>
            </w:pPr>
          </w:p>
          <w:p w14:paraId="104EFA8B" w14:textId="6EA77C97" w:rsidR="0091188F" w:rsidDel="0034107B" w:rsidRDefault="0091188F">
            <w:pPr>
              <w:shd w:val="clear" w:color="auto" w:fill="FFFFFF" w:themeFill="background1"/>
              <w:spacing w:after="0" w:line="276" w:lineRule="auto"/>
              <w:rPr>
                <w:del w:id="1132" w:author="tao huang" w:date="2018-11-04T11:35:00Z"/>
                <w:rFonts w:ascii="Times New Roman" w:eastAsia="Times New Roman" w:hAnsi="Times New Roman" w:cs="Times New Roman"/>
                <w:color w:val="7030A0"/>
              </w:rPr>
              <w:pPrChange w:id="1133" w:author="tao huang" w:date="2018-10-28T21:40:00Z">
                <w:pPr>
                  <w:shd w:val="clear" w:color="auto" w:fill="FFFFFF"/>
                  <w:spacing w:after="0" w:line="276" w:lineRule="auto"/>
                </w:pPr>
              </w:pPrChange>
            </w:pPr>
          </w:p>
          <w:p w14:paraId="35940A3B" w14:textId="688FC431" w:rsidR="0043508B" w:rsidDel="004500BD" w:rsidRDefault="004A6F5D">
            <w:pPr>
              <w:shd w:val="clear" w:color="auto" w:fill="FFFFFF" w:themeFill="background1"/>
              <w:spacing w:after="0" w:line="276" w:lineRule="auto"/>
              <w:rPr>
                <w:del w:id="1134" w:author="tao huang" w:date="2018-10-28T21:17:00Z"/>
                <w:rFonts w:ascii="Times New Roman" w:eastAsia="Times New Roman" w:hAnsi="Times New Roman" w:cs="Times New Roman"/>
                <w:color w:val="7030A0"/>
              </w:rPr>
              <w:pPrChange w:id="1135" w:author="tao huang" w:date="2018-10-28T21:40:00Z">
                <w:pPr>
                  <w:shd w:val="clear" w:color="auto" w:fill="FFFFFF"/>
                  <w:spacing w:after="0" w:line="276" w:lineRule="auto"/>
                </w:pPr>
              </w:pPrChange>
            </w:pPr>
            <w:del w:id="1136" w:author="tao huang" w:date="2018-10-28T21:17:00Z">
              <w:r w:rsidDel="004500BD">
                <w:rPr>
                  <w:rFonts w:ascii="Times New Roman" w:eastAsia="Times New Roman" w:hAnsi="Times New Roman" w:cs="Times New Roman"/>
                  <w:color w:val="7030A0"/>
                </w:rPr>
                <w:delText>D</w:delText>
              </w:r>
              <w:r w:rsidR="009A090B" w:rsidDel="004500BD">
                <w:rPr>
                  <w:rFonts w:ascii="Times New Roman" w:eastAsia="Times New Roman" w:hAnsi="Times New Roman" w:cs="Times New Roman"/>
                  <w:color w:val="7030A0"/>
                </w:rPr>
                <w:delText xml:space="preserve">uring the model specification process, </w:delText>
              </w:r>
              <w:r w:rsidR="00845EDF" w:rsidDel="004500BD">
                <w:rPr>
                  <w:rFonts w:ascii="Times New Roman" w:eastAsia="Times New Roman" w:hAnsi="Times New Roman" w:cs="Times New Roman"/>
                  <w:color w:val="7030A0"/>
                </w:rPr>
                <w:delText xml:space="preserve">we </w:delText>
              </w:r>
              <w:r w:rsidDel="004500BD">
                <w:rPr>
                  <w:rFonts w:ascii="Times New Roman" w:eastAsia="Times New Roman" w:hAnsi="Times New Roman" w:cs="Times New Roman"/>
                  <w:color w:val="7030A0"/>
                </w:rPr>
                <w:delText>can</w:delText>
              </w:r>
              <w:r w:rsidR="0091188F" w:rsidDel="004500BD">
                <w:rPr>
                  <w:rFonts w:ascii="Times New Roman" w:eastAsia="Times New Roman" w:hAnsi="Times New Roman" w:cs="Times New Roman"/>
                  <w:color w:val="7030A0"/>
                </w:rPr>
                <w:delText xml:space="preserve"> keep</w:delText>
              </w:r>
              <w:r w:rsidR="000C3EBE" w:rsidDel="004500BD">
                <w:rPr>
                  <w:rFonts w:ascii="Times New Roman" w:eastAsia="Times New Roman" w:hAnsi="Times New Roman" w:cs="Times New Roman"/>
                  <w:color w:val="7030A0"/>
                </w:rPr>
                <w:delText xml:space="preserve"> some of those redundant variables </w:delText>
              </w:r>
              <w:r w:rsidR="00E66605" w:rsidDel="004500BD">
                <w:rPr>
                  <w:rFonts w:ascii="Times New Roman" w:eastAsia="Times New Roman" w:hAnsi="Times New Roman" w:cs="Times New Roman"/>
                  <w:color w:val="7030A0"/>
                </w:rPr>
                <w:delText xml:space="preserve">in the </w:delText>
              </w:r>
              <w:r w:rsidR="0091188F" w:rsidDel="004500BD">
                <w:rPr>
                  <w:rFonts w:ascii="Times New Roman" w:eastAsia="Times New Roman" w:hAnsi="Times New Roman" w:cs="Times New Roman"/>
                  <w:color w:val="7030A0"/>
                </w:rPr>
                <w:delText xml:space="preserve">ADL-intra </w:delText>
              </w:r>
              <w:r w:rsidR="00E66605" w:rsidDel="004500BD">
                <w:rPr>
                  <w:rFonts w:ascii="Times New Roman" w:eastAsia="Times New Roman" w:hAnsi="Times New Roman" w:cs="Times New Roman"/>
                  <w:color w:val="7030A0"/>
                </w:rPr>
                <w:delText xml:space="preserve">model </w:delText>
              </w:r>
              <w:r w:rsidR="000C3EBE" w:rsidDel="004500BD">
                <w:rPr>
                  <w:rFonts w:ascii="Times New Roman" w:eastAsia="Times New Roman" w:hAnsi="Times New Roman" w:cs="Times New Roman"/>
                  <w:color w:val="7030A0"/>
                </w:rPr>
                <w:delText xml:space="preserve">and </w:delText>
              </w:r>
              <w:r w:rsidR="00845EDF" w:rsidDel="004500BD">
                <w:rPr>
                  <w:rFonts w:ascii="Times New Roman" w:eastAsia="Times New Roman" w:hAnsi="Times New Roman" w:cs="Times New Roman"/>
                  <w:color w:val="7030A0"/>
                </w:rPr>
                <w:delText xml:space="preserve">just </w:delText>
              </w:r>
              <w:r w:rsidR="000C3EBE" w:rsidDel="004500BD">
                <w:rPr>
                  <w:rFonts w:ascii="Times New Roman" w:eastAsia="Times New Roman" w:hAnsi="Times New Roman" w:cs="Times New Roman"/>
                  <w:color w:val="7030A0"/>
                </w:rPr>
                <w:delText>bear the cost of reduced efficiency</w:delText>
              </w:r>
              <w:r w:rsidR="00845EDF" w:rsidDel="004500BD">
                <w:rPr>
                  <w:rFonts w:ascii="Times New Roman" w:eastAsia="Times New Roman" w:hAnsi="Times New Roman" w:cs="Times New Roman"/>
                  <w:color w:val="7030A0"/>
                </w:rPr>
                <w:delText xml:space="preserve">. </w:delText>
              </w:r>
            </w:del>
            <w:del w:id="1137" w:author="tao huang" w:date="2018-10-28T21:06:00Z">
              <w:r w:rsidR="00845EDF" w:rsidDel="00190D90">
                <w:rPr>
                  <w:rFonts w:ascii="Times New Roman" w:eastAsia="Times New Roman" w:hAnsi="Times New Roman" w:cs="Times New Roman"/>
                  <w:color w:val="7030A0"/>
                </w:rPr>
                <w:delText xml:space="preserve">However, if </w:delText>
              </w:r>
              <w:r w:rsidR="0091188F" w:rsidDel="00190D90">
                <w:rPr>
                  <w:rFonts w:ascii="Times New Roman" w:eastAsia="Times New Roman" w:hAnsi="Times New Roman" w:cs="Times New Roman"/>
                  <w:color w:val="7030A0"/>
                </w:rPr>
                <w:delText xml:space="preserve">we </w:delText>
              </w:r>
              <w:r w:rsidR="000C3EBE" w:rsidDel="00190D90">
                <w:rPr>
                  <w:rFonts w:ascii="Times New Roman" w:eastAsia="Times New Roman" w:hAnsi="Times New Roman" w:cs="Times New Roman"/>
                  <w:color w:val="7030A0"/>
                </w:rPr>
                <w:delText>miss some important variables</w:delText>
              </w:r>
              <w:r w:rsidR="00845EDF" w:rsidDel="00190D90">
                <w:rPr>
                  <w:rFonts w:ascii="Times New Roman" w:eastAsia="Times New Roman" w:hAnsi="Times New Roman" w:cs="Times New Roman"/>
                  <w:color w:val="7030A0"/>
                </w:rPr>
                <w:delText xml:space="preserve">, the final forecasts will be </w:delText>
              </w:r>
              <w:r w:rsidR="000C3EBE" w:rsidDel="00190D90">
                <w:rPr>
                  <w:rFonts w:ascii="Times New Roman" w:eastAsia="Times New Roman" w:hAnsi="Times New Roman" w:cs="Times New Roman"/>
                  <w:color w:val="7030A0"/>
                </w:rPr>
                <w:delText>bias</w:delText>
              </w:r>
              <w:r w:rsidR="00845EDF" w:rsidDel="00190D90">
                <w:rPr>
                  <w:rFonts w:ascii="Times New Roman" w:eastAsia="Times New Roman" w:hAnsi="Times New Roman" w:cs="Times New Roman"/>
                  <w:color w:val="7030A0"/>
                </w:rPr>
                <w:delText>ed</w:delText>
              </w:r>
              <w:r w:rsidDel="00190D90">
                <w:rPr>
                  <w:rFonts w:ascii="Times New Roman" w:eastAsia="Times New Roman" w:hAnsi="Times New Roman" w:cs="Times New Roman"/>
                  <w:color w:val="7030A0"/>
                </w:rPr>
                <w:delText xml:space="preserve"> and the forecast error variance will </w:delText>
              </w:r>
            </w:del>
            <w:del w:id="1138" w:author="tao huang" w:date="2018-10-28T21:01:00Z">
              <w:r w:rsidDel="009E7308">
                <w:rPr>
                  <w:rFonts w:ascii="Times New Roman" w:eastAsia="Times New Roman" w:hAnsi="Times New Roman" w:cs="Times New Roman"/>
                  <w:color w:val="7030A0"/>
                </w:rPr>
                <w:delText xml:space="preserve">both </w:delText>
              </w:r>
            </w:del>
            <w:del w:id="1139" w:author="tao huang" w:date="2018-10-28T21:06:00Z">
              <w:r w:rsidDel="00190D90">
                <w:rPr>
                  <w:rFonts w:ascii="Times New Roman" w:eastAsia="Times New Roman" w:hAnsi="Times New Roman" w:cs="Times New Roman"/>
                  <w:color w:val="7030A0"/>
                </w:rPr>
                <w:delText>rise</w:delText>
              </w:r>
              <w:r w:rsidR="00845EDF"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 xml:space="preserve">and </w:delText>
              </w:r>
              <w:r w:rsidR="00845EDF" w:rsidDel="00190D90">
                <w:rPr>
                  <w:rFonts w:ascii="Times New Roman" w:eastAsia="Times New Roman" w:hAnsi="Times New Roman" w:cs="Times New Roman"/>
                  <w:color w:val="7030A0"/>
                </w:rPr>
                <w:delText>this bias is not the bias incurred by the structural change</w:delText>
              </w:r>
              <w:r w:rsidDel="00190D90">
                <w:rPr>
                  <w:rFonts w:ascii="Times New Roman" w:eastAsia="Times New Roman" w:hAnsi="Times New Roman" w:cs="Times New Roman"/>
                  <w:color w:val="7030A0"/>
                </w:rPr>
                <w:delText xml:space="preserve"> but from the bias of the parameter estimate</w:delText>
              </w:r>
              <w:r w:rsidR="00845EDF" w:rsidDel="00190D90">
                <w:rPr>
                  <w:rFonts w:ascii="Times New Roman" w:eastAsia="Times New Roman" w:hAnsi="Times New Roman" w:cs="Times New Roman"/>
                  <w:color w:val="7030A0"/>
                </w:rPr>
                <w:delText>)</w:delText>
              </w:r>
              <w:r w:rsidR="000C3EBE"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Missing important variables</w:delText>
              </w:r>
              <w:r w:rsidR="000C3EBE" w:rsidDel="00190D90">
                <w:rPr>
                  <w:rFonts w:ascii="Times New Roman" w:eastAsia="Times New Roman" w:hAnsi="Times New Roman" w:cs="Times New Roman"/>
                  <w:color w:val="7030A0"/>
                </w:rPr>
                <w:delText xml:space="preserve"> is far more serious com</w:delText>
              </w:r>
              <w:r w:rsidR="000C3EBE" w:rsidRPr="0081384F" w:rsidDel="00190D90">
                <w:rPr>
                  <w:rFonts w:ascii="Times New Roman" w:eastAsia="Times New Roman" w:hAnsi="Times New Roman" w:cs="Times New Roman"/>
                  <w:color w:val="7030A0"/>
                </w:rPr>
                <w:delText xml:space="preserve">pared to </w:delText>
              </w:r>
              <w:r w:rsidDel="00190D90">
                <w:rPr>
                  <w:rFonts w:ascii="Times New Roman" w:eastAsia="Times New Roman" w:hAnsi="Times New Roman" w:cs="Times New Roman"/>
                  <w:color w:val="7030A0"/>
                </w:rPr>
                <w:delText>the cost of efficiency (D</w:delText>
              </w:r>
              <w:r w:rsidR="000F6924" w:rsidRPr="0081384F" w:rsidDel="00190D90">
                <w:rPr>
                  <w:rFonts w:ascii="Times New Roman" w:eastAsia="Times New Roman" w:hAnsi="Times New Roman" w:cs="Times New Roman"/>
                  <w:color w:val="7030A0"/>
                </w:rPr>
                <w:delText>avidson</w:delText>
              </w:r>
              <w:r w:rsidDel="00190D90">
                <w:rPr>
                  <w:rFonts w:ascii="Times New Roman" w:eastAsia="Times New Roman" w:hAnsi="Times New Roman" w:cs="Times New Roman"/>
                  <w:color w:val="7030A0"/>
                </w:rPr>
                <w:delText xml:space="preserve"> and </w:delText>
              </w:r>
              <w:r w:rsidRPr="004A6F5D" w:rsidDel="00190D90">
                <w:rPr>
                  <w:rFonts w:ascii="Times New Roman" w:eastAsia="Times New Roman" w:hAnsi="Times New Roman" w:cs="Times New Roman"/>
                  <w:color w:val="7030A0"/>
                </w:rPr>
                <w:delText>MacKinnon</w:delText>
              </w:r>
              <w:r w:rsidR="000F6924" w:rsidRPr="0081384F" w:rsidDel="00190D90">
                <w:rPr>
                  <w:rFonts w:ascii="Times New Roman" w:eastAsia="Times New Roman" w:hAnsi="Times New Roman" w:cs="Times New Roman"/>
                  <w:color w:val="7030A0"/>
                </w:rPr>
                <w:delText>, 2004</w:delText>
              </w:r>
              <w:r w:rsidDel="00190D90">
                <w:rPr>
                  <w:rFonts w:ascii="Times New Roman" w:eastAsia="Times New Roman" w:hAnsi="Times New Roman" w:cs="Times New Roman"/>
                  <w:color w:val="7030A0"/>
                </w:rPr>
                <w:delText>)</w:delText>
              </w:r>
              <w:r w:rsidR="000C3EBE" w:rsidRPr="0081384F" w:rsidDel="00190D90">
                <w:rPr>
                  <w:rFonts w:ascii="Times New Roman" w:eastAsia="Times New Roman" w:hAnsi="Times New Roman" w:cs="Times New Roman"/>
                  <w:color w:val="7030A0"/>
                </w:rPr>
                <w:delText xml:space="preserve">. </w:delText>
              </w:r>
            </w:del>
            <w:del w:id="1140" w:author="tao huang" w:date="2018-10-28T21:17:00Z">
              <w:r w:rsidR="00845EDF" w:rsidDel="004500BD">
                <w:rPr>
                  <w:rFonts w:ascii="Times New Roman" w:eastAsia="Times New Roman" w:hAnsi="Times New Roman" w:cs="Times New Roman"/>
                  <w:color w:val="7030A0"/>
                </w:rPr>
                <w:delText>Thus, when we simplify the general ADL model, we bring back the potential important variables as much as possible</w:delText>
              </w:r>
              <w:r w:rsidDel="004500BD">
                <w:rPr>
                  <w:rFonts w:ascii="Times New Roman" w:eastAsia="Times New Roman" w:hAnsi="Times New Roman" w:cs="Times New Roman"/>
                  <w:color w:val="7030A0"/>
                </w:rPr>
                <w:delText xml:space="preserve"> (e.g., the marketing variables of the focal product were initially included in the general model and later brought back again if they </w:delText>
              </w:r>
            </w:del>
            <w:del w:id="1141" w:author="tao huang" w:date="2018-10-28T21:02:00Z">
              <w:r w:rsidDel="009E7308">
                <w:rPr>
                  <w:rFonts w:ascii="Times New Roman" w:eastAsia="Times New Roman" w:hAnsi="Times New Roman" w:cs="Times New Roman"/>
                  <w:color w:val="7030A0"/>
                </w:rPr>
                <w:delText>can be</w:delText>
              </w:r>
            </w:del>
            <w:del w:id="1142" w:author="tao huang" w:date="2018-10-28T21:17:00Z">
              <w:r w:rsidDel="004500BD">
                <w:rPr>
                  <w:rFonts w:ascii="Times New Roman" w:eastAsia="Times New Roman" w:hAnsi="Times New Roman" w:cs="Times New Roman"/>
                  <w:color w:val="7030A0"/>
                </w:rPr>
                <w:delText xml:space="preserve"> retained </w:delText>
              </w:r>
            </w:del>
            <w:del w:id="1143" w:author="tao huang" w:date="2018-10-28T21:02:00Z">
              <w:r w:rsidDel="009E7308">
                <w:rPr>
                  <w:rFonts w:ascii="Times New Roman" w:eastAsia="Times New Roman" w:hAnsi="Times New Roman" w:cs="Times New Roman"/>
                  <w:color w:val="7030A0"/>
                </w:rPr>
                <w:delText xml:space="preserve">by </w:delText>
              </w:r>
            </w:del>
            <w:del w:id="1144" w:author="tao huang" w:date="2018-10-28T21:17:00Z">
              <w:r w:rsidDel="004500BD">
                <w:rPr>
                  <w:rFonts w:ascii="Times New Roman" w:eastAsia="Times New Roman" w:hAnsi="Times New Roman" w:cs="Times New Roman"/>
                  <w:color w:val="7030A0"/>
                </w:rPr>
                <w:delText>the ADL-own model). W</w:delText>
              </w:r>
              <w:r w:rsidR="00845EDF" w:rsidDel="004500BD">
                <w:rPr>
                  <w:rFonts w:ascii="Times New Roman" w:eastAsia="Times New Roman" w:hAnsi="Times New Roman" w:cs="Times New Roman"/>
                  <w:color w:val="7030A0"/>
                </w:rPr>
                <w:delText>e are willing to bear the cost of efficiency. However, i</w:delText>
              </w:r>
              <w:r w:rsidR="0091188F" w:rsidDel="004500BD">
                <w:rPr>
                  <w:rFonts w:ascii="Times New Roman" w:eastAsia="Times New Roman" w:hAnsi="Times New Roman" w:cs="Times New Roman"/>
                  <w:color w:val="7030A0"/>
                </w:rPr>
                <w:delText>f we choose to implement the LASSO procedure for the ADL-intra model</w:delText>
              </w:r>
              <w:r w:rsidR="00845EDF" w:rsidDel="004500BD">
                <w:rPr>
                  <w:rFonts w:ascii="Times New Roman" w:eastAsia="Times New Roman" w:hAnsi="Times New Roman" w:cs="Times New Roman"/>
                  <w:color w:val="7030A0"/>
                </w:rPr>
                <w:delText xml:space="preserve"> (i.e., in a third stage)</w:delText>
              </w:r>
              <w:r w:rsidR="0091188F" w:rsidDel="004500BD">
                <w:rPr>
                  <w:rFonts w:ascii="Times New Roman" w:eastAsia="Times New Roman" w:hAnsi="Times New Roman" w:cs="Times New Roman"/>
                  <w:color w:val="7030A0"/>
                </w:rPr>
                <w:delText xml:space="preserve">, we will </w:delText>
              </w:r>
              <w:r w:rsidR="00845EDF" w:rsidDel="004500BD">
                <w:rPr>
                  <w:rFonts w:ascii="Times New Roman" w:eastAsia="Times New Roman" w:hAnsi="Times New Roman" w:cs="Times New Roman"/>
                  <w:color w:val="7030A0"/>
                </w:rPr>
                <w:delText xml:space="preserve">be </w:delText>
              </w:r>
              <w:r w:rsidDel="004500BD">
                <w:rPr>
                  <w:rFonts w:ascii="Times New Roman" w:eastAsia="Times New Roman" w:hAnsi="Times New Roman" w:cs="Times New Roman"/>
                  <w:color w:val="7030A0"/>
                </w:rPr>
                <w:delText>choosing</w:delText>
              </w:r>
              <w:r w:rsidR="00845EDF" w:rsidDel="004500BD">
                <w:rPr>
                  <w:rFonts w:ascii="Times New Roman" w:eastAsia="Times New Roman" w:hAnsi="Times New Roman" w:cs="Times New Roman"/>
                  <w:color w:val="7030A0"/>
                </w:rPr>
                <w:delText xml:space="preserve"> the efficiency at the cost of bias</w:delText>
              </w:r>
              <w:r w:rsidDel="004500BD">
                <w:rPr>
                  <w:rFonts w:ascii="Times New Roman" w:eastAsia="Times New Roman" w:hAnsi="Times New Roman" w:cs="Times New Roman"/>
                  <w:color w:val="7030A0"/>
                </w:rPr>
                <w:delText>.</w:delText>
              </w:r>
            </w:del>
          </w:p>
          <w:p w14:paraId="7B56A9AD" w14:textId="6E667419" w:rsidR="00EB29E1" w:rsidDel="004500BD" w:rsidRDefault="00EB29E1">
            <w:pPr>
              <w:shd w:val="clear" w:color="auto" w:fill="FFFFFF" w:themeFill="background1"/>
              <w:spacing w:after="0" w:line="276" w:lineRule="auto"/>
              <w:rPr>
                <w:del w:id="1145" w:author="tao huang" w:date="2018-10-28T21:17:00Z"/>
                <w:rFonts w:ascii="Times New Roman" w:eastAsia="Times New Roman" w:hAnsi="Times New Roman" w:cs="Times New Roman"/>
                <w:color w:val="7030A0"/>
              </w:rPr>
              <w:pPrChange w:id="1146" w:author="tao huang" w:date="2018-10-28T21:40:00Z">
                <w:pPr>
                  <w:shd w:val="clear" w:color="auto" w:fill="FFFFFF"/>
                  <w:spacing w:after="0" w:line="276" w:lineRule="auto"/>
                </w:pPr>
              </w:pPrChange>
            </w:pPr>
          </w:p>
          <w:p w14:paraId="27DD324C" w14:textId="4D99A2B2" w:rsidR="00EB29E1" w:rsidRPr="0081384F" w:rsidDel="0034107B" w:rsidRDefault="004A6F5D">
            <w:pPr>
              <w:shd w:val="clear" w:color="auto" w:fill="FFFFFF" w:themeFill="background1"/>
              <w:spacing w:after="0" w:line="276" w:lineRule="auto"/>
              <w:rPr>
                <w:del w:id="1147" w:author="tao huang" w:date="2018-11-04T11:35:00Z"/>
                <w:rFonts w:ascii="Times New Roman" w:eastAsia="Times New Roman" w:hAnsi="Times New Roman" w:cs="Times New Roman"/>
                <w:color w:val="7030A0"/>
              </w:rPr>
              <w:pPrChange w:id="1148" w:author="tao huang" w:date="2018-10-28T21:40:00Z">
                <w:pPr>
                  <w:shd w:val="clear" w:color="auto" w:fill="FFFFFF"/>
                  <w:spacing w:after="0" w:line="276" w:lineRule="auto"/>
                </w:pPr>
              </w:pPrChange>
            </w:pPr>
            <w:del w:id="1149" w:author="tao huang" w:date="2018-10-28T21:17:00Z">
              <w:r w:rsidDel="004500BD">
                <w:rPr>
                  <w:rFonts w:ascii="Times New Roman" w:eastAsia="Times New Roman" w:hAnsi="Times New Roman" w:cs="Times New Roman"/>
                  <w:color w:val="7030A0"/>
                </w:rPr>
                <w:delText xml:space="preserve"> </w:delText>
              </w:r>
            </w:del>
          </w:p>
          <w:p w14:paraId="3D87CECD" w14:textId="77777777" w:rsidR="0081384F" w:rsidRPr="00F8344F" w:rsidRDefault="0081384F">
            <w:pPr>
              <w:shd w:val="clear" w:color="auto" w:fill="FFFFFF" w:themeFill="background1"/>
              <w:spacing w:after="0" w:line="276" w:lineRule="auto"/>
              <w:rPr>
                <w:rFonts w:ascii="Times New Roman" w:eastAsia="Times New Roman" w:hAnsi="Times New Roman" w:cs="Times New Roman"/>
                <w:color w:val="7030A0"/>
              </w:rPr>
              <w:pPrChange w:id="1150" w:author="tao huang" w:date="2018-10-28T21:40:00Z">
                <w:pPr>
                  <w:shd w:val="clear" w:color="auto" w:fill="FFFFFF"/>
                  <w:spacing w:after="0" w:line="276" w:lineRule="auto"/>
                </w:pPr>
              </w:pPrChange>
            </w:pPr>
          </w:p>
          <w:p w14:paraId="459056FF" w14:textId="50E71E77" w:rsidR="00A8205B" w:rsidRDefault="0082558B">
            <w:pPr>
              <w:shd w:val="clear" w:color="auto" w:fill="FFFFFF" w:themeFill="background1"/>
              <w:spacing w:after="0" w:line="276" w:lineRule="auto"/>
              <w:rPr>
                <w:rFonts w:ascii="Times New Roman" w:eastAsia="Times New Roman" w:hAnsi="Times New Roman" w:cs="Times New Roman"/>
              </w:rPr>
              <w:pPrChange w:id="115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w:t>
            </w:r>
            <w:r w:rsidRPr="003E1E39">
              <w:rPr>
                <w:rFonts w:ascii="Times New Roman" w:eastAsia="Times New Roman" w:hAnsi="Times New Roman" w:cs="Times New Roman"/>
                <w:noProof/>
              </w:rPr>
              <w:t>in a concise and transparent way</w:t>
            </w:r>
            <w:r w:rsidRPr="0056537F">
              <w:rPr>
                <w:rFonts w:ascii="Times New Roman" w:eastAsia="Times New Roman" w:hAnsi="Times New Roman" w:cs="Times New Roman"/>
              </w:rPr>
              <w:t xml:space="preserve">. Additionally, I am not sure why the roll-forward period is equal to two weeks, while the forecasts </w:t>
            </w:r>
            <w:r w:rsidRPr="003E1E39">
              <w:rPr>
                <w:rFonts w:ascii="Times New Roman" w:eastAsia="Times New Roman" w:hAnsi="Times New Roman" w:cs="Times New Roman"/>
                <w:noProof/>
              </w:rPr>
              <w:t>are done</w:t>
            </w:r>
            <w:r w:rsidRPr="0056537F">
              <w:rPr>
                <w:rFonts w:ascii="Times New Roman" w:eastAsia="Times New Roman" w:hAnsi="Times New Roman" w:cs="Times New Roman"/>
              </w:rPr>
              <w:t xml:space="preserve"> for 1, 4 and </w:t>
            </w:r>
            <w:r w:rsidRPr="003E1E39">
              <w:rPr>
                <w:rFonts w:ascii="Times New Roman" w:eastAsia="Times New Roman" w:hAnsi="Times New Roman" w:cs="Times New Roman"/>
                <w:noProof/>
              </w:rPr>
              <w:t>8</w:t>
            </w:r>
            <w:r w:rsidRPr="0056537F">
              <w:rPr>
                <w:rFonts w:ascii="Times New Roman" w:eastAsia="Times New Roman" w:hAnsi="Times New Roman" w:cs="Times New Roman"/>
              </w:rPr>
              <w:t xml:space="preserve"> weeks. </w:t>
            </w:r>
            <w:r w:rsidRPr="003E1E39">
              <w:rPr>
                <w:rFonts w:ascii="Times New Roman" w:eastAsia="Times New Roman" w:hAnsi="Times New Roman" w:cs="Times New Roman"/>
                <w:noProof/>
              </w:rPr>
              <w:t>The authors should explain why they used sMAPE over MAPE or why MASE is more informative.</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statistical accuracy, RMSE and Theil-U statistics are also quite often used. One final point is why are the authors inclined to use the adjustment of Cooper et al. (2009).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was not quite clear to me.</w:t>
            </w:r>
          </w:p>
          <w:p w14:paraId="25534F6D" w14:textId="081ACDAF" w:rsidR="00742C24" w:rsidRDefault="00742C24">
            <w:pPr>
              <w:shd w:val="clear" w:color="auto" w:fill="FFFFFF" w:themeFill="background1"/>
              <w:spacing w:after="0" w:line="276" w:lineRule="auto"/>
              <w:rPr>
                <w:rFonts w:ascii="Times New Roman" w:eastAsia="Times New Roman" w:hAnsi="Times New Roman" w:cs="Times New Roman"/>
              </w:rPr>
              <w:pPrChange w:id="1152" w:author="tao huang" w:date="2018-10-28T21:40:00Z">
                <w:pPr>
                  <w:shd w:val="clear" w:color="auto" w:fill="FFFFFF"/>
                  <w:spacing w:after="0" w:line="276" w:lineRule="auto"/>
                </w:pPr>
              </w:pPrChange>
            </w:pPr>
          </w:p>
          <w:p w14:paraId="07517830" w14:textId="77BBFF74" w:rsidR="00742C24" w:rsidRPr="00915F19" w:rsidRDefault="00742C24">
            <w:pPr>
              <w:shd w:val="clear" w:color="auto" w:fill="FFFFFF" w:themeFill="background1"/>
              <w:spacing w:after="0" w:line="276" w:lineRule="auto"/>
              <w:rPr>
                <w:rFonts w:ascii="Times New Roman" w:eastAsia="Times New Roman" w:hAnsi="Times New Roman" w:cs="Times New Roman"/>
                <w:color w:val="7030A0"/>
              </w:rPr>
              <w:pPrChange w:id="1153"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 xml:space="preserve">We </w:t>
            </w:r>
            <w:ins w:id="1154" w:author="tao huang" w:date="2018-11-04T11:35:00Z">
              <w:r w:rsidR="00712BB7">
                <w:rPr>
                  <w:rFonts w:ascii="Times New Roman" w:eastAsia="Times New Roman" w:hAnsi="Times New Roman" w:cs="Times New Roman"/>
                  <w:color w:val="7030A0"/>
                </w:rPr>
                <w:t xml:space="preserve">have </w:t>
              </w:r>
            </w:ins>
            <w:r w:rsidRPr="00915F19">
              <w:rPr>
                <w:rFonts w:ascii="Times New Roman" w:eastAsia="Times New Roman" w:hAnsi="Times New Roman" w:cs="Times New Roman"/>
                <w:color w:val="7030A0"/>
              </w:rPr>
              <w:t xml:space="preserve">now </w:t>
            </w:r>
            <w:del w:id="1155" w:author="tao huang" w:date="2018-11-04T11:35:00Z">
              <w:r w:rsidRPr="00915F19" w:rsidDel="00712BB7">
                <w:rPr>
                  <w:rFonts w:ascii="Times New Roman" w:eastAsia="Times New Roman" w:hAnsi="Times New Roman" w:cs="Times New Roman"/>
                  <w:color w:val="7030A0"/>
                </w:rPr>
                <w:delText xml:space="preserve">revise this section to </w:delText>
              </w:r>
            </w:del>
            <w:r w:rsidRPr="00915F19">
              <w:rPr>
                <w:rFonts w:ascii="Times New Roman" w:eastAsia="Times New Roman" w:hAnsi="Times New Roman" w:cs="Times New Roman"/>
                <w:color w:val="7030A0"/>
              </w:rPr>
              <w:t>add</w:t>
            </w:r>
            <w:ins w:id="1156" w:author="tao huang" w:date="2018-11-04T11:35:00Z">
              <w:r w:rsidR="00712BB7">
                <w:rPr>
                  <w:rFonts w:ascii="Times New Roman" w:eastAsia="Times New Roman" w:hAnsi="Times New Roman" w:cs="Times New Roman"/>
                  <w:color w:val="7030A0"/>
                </w:rPr>
                <w:t>ed</w:t>
              </w:r>
            </w:ins>
            <w:r w:rsidRPr="00915F19">
              <w:rPr>
                <w:rFonts w:ascii="Times New Roman" w:eastAsia="Times New Roman" w:hAnsi="Times New Roman" w:cs="Times New Roman"/>
                <w:color w:val="7030A0"/>
              </w:rPr>
              <w:t xml:space="preserve"> a clear text which </w:t>
            </w:r>
            <w:r w:rsidRPr="003E1E39">
              <w:rPr>
                <w:rFonts w:ascii="Times New Roman" w:eastAsia="Times New Roman" w:hAnsi="Times New Roman" w:cs="Times New Roman"/>
                <w:noProof/>
                <w:color w:val="7030A0"/>
              </w:rPr>
              <w:t>highlight</w:t>
            </w:r>
            <w:ins w:id="1157" w:author="tao huang" w:date="2018-11-04T11:35:00Z">
              <w:r w:rsidR="00712BB7">
                <w:rPr>
                  <w:rFonts w:ascii="Times New Roman" w:eastAsia="Times New Roman" w:hAnsi="Times New Roman" w:cs="Times New Roman"/>
                  <w:noProof/>
                  <w:color w:val="7030A0"/>
                </w:rPr>
                <w:t>s</w:t>
              </w:r>
            </w:ins>
            <w:r w:rsidRPr="00915F19">
              <w:rPr>
                <w:rFonts w:ascii="Times New Roman" w:eastAsia="Times New Roman" w:hAnsi="Times New Roman" w:cs="Times New Roman"/>
                <w:color w:val="7030A0"/>
              </w:rPr>
              <w:t xml:space="preserve"> the</w:t>
            </w:r>
            <w:ins w:id="1158" w:author="tao huang" w:date="2018-11-04T11:35:00Z">
              <w:r w:rsidR="00712BB7">
                <w:rPr>
                  <w:rFonts w:ascii="Times New Roman" w:eastAsia="Times New Roman" w:hAnsi="Times New Roman" w:cs="Times New Roman"/>
                  <w:color w:val="7030A0"/>
                </w:rPr>
                <w:t xml:space="preserve"> feature and the</w:t>
              </w:r>
            </w:ins>
            <w:r w:rsidRPr="00915F19">
              <w:rPr>
                <w:rFonts w:ascii="Times New Roman" w:eastAsia="Times New Roman" w:hAnsi="Times New Roman" w:cs="Times New Roman"/>
                <w:color w:val="7030A0"/>
              </w:rPr>
              <w:t xml:space="preserve"> difference between the models.</w:t>
            </w:r>
          </w:p>
          <w:p w14:paraId="42939DEB" w14:textId="77777777" w:rsidR="00742C24" w:rsidRDefault="00742C24">
            <w:pPr>
              <w:shd w:val="clear" w:color="auto" w:fill="FFFFFF" w:themeFill="background1"/>
              <w:spacing w:after="0" w:line="276" w:lineRule="auto"/>
              <w:rPr>
                <w:rFonts w:ascii="Times New Roman" w:eastAsia="Times New Roman" w:hAnsi="Times New Roman" w:cs="Times New Roman"/>
              </w:rPr>
              <w:pPrChange w:id="1159" w:author="tao huang" w:date="2018-10-28T21:40:00Z">
                <w:pPr>
                  <w:shd w:val="clear" w:color="auto" w:fill="FFFFFF"/>
                  <w:spacing w:after="0" w:line="276" w:lineRule="auto"/>
                </w:pPr>
              </w:pPrChange>
            </w:pPr>
          </w:p>
          <w:p w14:paraId="7E71D914" w14:textId="09C025A6" w:rsidR="00AE2F26" w:rsidRPr="002E2C8E" w:rsidRDefault="00A8205B">
            <w:pPr>
              <w:shd w:val="clear" w:color="auto" w:fill="FFFFFF" w:themeFill="background1"/>
              <w:spacing w:after="0" w:line="276" w:lineRule="auto"/>
              <w:rPr>
                <w:rFonts w:ascii="Times New Roman" w:eastAsia="Times New Roman" w:hAnsi="Times New Roman" w:cs="Times New Roman"/>
                <w:color w:val="7030A0"/>
              </w:rPr>
              <w:pPrChange w:id="1160" w:author="tao huang" w:date="2018-10-28T21:40:00Z">
                <w:pPr>
                  <w:shd w:val="clear" w:color="auto" w:fill="FFFFFF"/>
                  <w:spacing w:after="0" w:line="276" w:lineRule="auto"/>
                </w:pPr>
              </w:pPrChange>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w:t>
            </w:r>
            <w:r w:rsidR="00AE2F26" w:rsidRPr="003E1E39">
              <w:rPr>
                <w:rFonts w:ascii="Times New Roman" w:eastAsia="Times New Roman" w:hAnsi="Times New Roman" w:cs="Times New Roman"/>
                <w:noProof/>
                <w:color w:val="7030A0"/>
              </w:rPr>
              <w:t xml:space="preserve">Therefore, </w:t>
            </w:r>
            <w:r w:rsidRPr="003E1E39">
              <w:rPr>
                <w:rFonts w:ascii="Times New Roman" w:eastAsia="Times New Roman" w:hAnsi="Times New Roman" w:cs="Times New Roman"/>
                <w:noProof/>
                <w:color w:val="7030A0"/>
              </w:rPr>
              <w:t>we will be able to evaluate our mo</w:t>
            </w:r>
            <w:r w:rsidR="00AE2F26" w:rsidRPr="003E1E39">
              <w:rPr>
                <w:rFonts w:ascii="Times New Roman" w:eastAsia="Times New Roman" w:hAnsi="Times New Roman" w:cs="Times New Roman"/>
                <w:noProof/>
                <w:color w:val="7030A0"/>
              </w:rPr>
              <w:t xml:space="preserve">dels for </w:t>
            </w:r>
            <w:ins w:id="1161" w:author="tao huang" w:date="2018-11-04T11:36:00Z">
              <w:r w:rsidR="00BE6284">
                <w:rPr>
                  <w:rFonts w:ascii="Times New Roman" w:eastAsia="Times New Roman" w:hAnsi="Times New Roman" w:cs="Times New Roman"/>
                  <w:noProof/>
                  <w:color w:val="7030A0"/>
                </w:rPr>
                <w:t xml:space="preserve">a </w:t>
              </w:r>
            </w:ins>
            <w:r w:rsidR="00AE2F26" w:rsidRPr="003E1E39">
              <w:rPr>
                <w:rFonts w:ascii="Times New Roman" w:eastAsia="Times New Roman" w:hAnsi="Times New Roman" w:cs="Times New Roman"/>
                <w:noProof/>
                <w:color w:val="7030A0"/>
              </w:rPr>
              <w:t xml:space="preserve">longer </w:t>
            </w:r>
            <w:del w:id="1162" w:author="tao huang" w:date="2018-11-04T11:36:00Z">
              <w:r w:rsidR="00AE2F26" w:rsidRPr="003E1E39" w:rsidDel="00BE6284">
                <w:rPr>
                  <w:rFonts w:ascii="Times New Roman" w:eastAsia="Times New Roman" w:hAnsi="Times New Roman" w:cs="Times New Roman"/>
                  <w:noProof/>
                  <w:color w:val="7030A0"/>
                </w:rPr>
                <w:delText xml:space="preserve">periods of </w:delText>
              </w:r>
            </w:del>
            <w:r w:rsidR="00AE2F26" w:rsidRPr="003E1E39">
              <w:rPr>
                <w:rFonts w:ascii="Times New Roman" w:eastAsia="Times New Roman" w:hAnsi="Times New Roman" w:cs="Times New Roman"/>
                <w:noProof/>
                <w:color w:val="7030A0"/>
              </w:rPr>
              <w:t>time span (e.g., under this condition, the initial full estimation window is [1:160] and the last estimation window is [35:194], thus the data we used have a time span from week 1 to week 194</w:t>
            </w:r>
            <w:r w:rsidR="00827ABD" w:rsidRPr="003E1E39">
              <w:rPr>
                <w:rFonts w:ascii="Times New Roman" w:eastAsia="Times New Roman" w:hAnsi="Times New Roman" w:cs="Times New Roman"/>
                <w:noProof/>
                <w:color w:val="7030A0"/>
              </w:rPr>
              <w:t xml:space="preserve">, compared to </w:t>
            </w:r>
            <w:ins w:id="1163" w:author="tao huang" w:date="2018-11-04T11:36:00Z">
              <w:r w:rsidR="00BE6284">
                <w:rPr>
                  <w:rFonts w:ascii="Times New Roman" w:eastAsia="Times New Roman" w:hAnsi="Times New Roman" w:cs="Times New Roman"/>
                  <w:noProof/>
                  <w:color w:val="7030A0"/>
                </w:rPr>
                <w:t xml:space="preserve">a </w:t>
              </w:r>
            </w:ins>
            <w:r w:rsidR="00C44F7A" w:rsidRPr="003E1E39">
              <w:rPr>
                <w:rFonts w:ascii="Times New Roman" w:eastAsia="Times New Roman" w:hAnsi="Times New Roman" w:cs="Times New Roman"/>
                <w:noProof/>
                <w:color w:val="7030A0"/>
              </w:rPr>
              <w:t>shorter</w:t>
            </w:r>
            <w:r w:rsidR="00827ABD" w:rsidRPr="003E1E39">
              <w:rPr>
                <w:rFonts w:ascii="Times New Roman" w:eastAsia="Times New Roman" w:hAnsi="Times New Roman" w:cs="Times New Roman"/>
                <w:noProof/>
                <w:color w:val="7030A0"/>
              </w:rPr>
              <w:t xml:space="preserve"> time span from week 1 to week 167 if we only roll forward one week each time</w:t>
            </w:r>
            <w:r w:rsidR="00AE2F26" w:rsidRPr="003E1E39">
              <w:rPr>
                <w:rFonts w:ascii="Times New Roman" w:eastAsia="Times New Roman" w:hAnsi="Times New Roman" w:cs="Times New Roman"/>
                <w:noProof/>
                <w:color w:val="7030A0"/>
              </w:rPr>
              <w:t>).</w:t>
            </w:r>
            <w:r w:rsidR="00AE2F26" w:rsidRPr="002E2C8E">
              <w:rPr>
                <w:rFonts w:ascii="Times New Roman" w:eastAsia="Times New Roman" w:hAnsi="Times New Roman" w:cs="Times New Roman"/>
                <w:color w:val="7030A0"/>
              </w:rPr>
              <w:t xml:space="preserve"> </w:t>
            </w:r>
            <w:r w:rsidR="00AE2F26" w:rsidRPr="003E1E39">
              <w:rPr>
                <w:rFonts w:ascii="Times New Roman" w:eastAsia="Times New Roman" w:hAnsi="Times New Roman" w:cs="Times New Roman"/>
                <w:noProof/>
                <w:color w:val="7030A0"/>
              </w:rPr>
              <w:t>This</w:t>
            </w:r>
            <w:r w:rsidR="00AE2F26" w:rsidRPr="002E2C8E">
              <w:rPr>
                <w:rFonts w:ascii="Times New Roman" w:eastAsia="Times New Roman" w:hAnsi="Times New Roman" w:cs="Times New Roman"/>
                <w:color w:val="7030A0"/>
              </w:rPr>
              <w:t xml:space="preserve"> may </w:t>
            </w:r>
            <w:r w:rsidR="00AE2F26" w:rsidRPr="00E96BAE">
              <w:rPr>
                <w:rFonts w:ascii="Times New Roman" w:eastAsia="Times New Roman" w:hAnsi="Times New Roman" w:cs="Times New Roman"/>
                <w:noProof/>
                <w:color w:val="7030A0"/>
              </w:rPr>
              <w:t>potential</w:t>
            </w:r>
            <w:ins w:id="1164" w:author="tao huang" w:date="2018-10-28T23:07:00Z">
              <w:r w:rsidR="00E96BAE">
                <w:rPr>
                  <w:rFonts w:ascii="Times New Roman" w:eastAsia="Times New Roman" w:hAnsi="Times New Roman" w:cs="Times New Roman"/>
                  <w:noProof/>
                  <w:color w:val="7030A0"/>
                </w:rPr>
                <w:t>ly</w:t>
              </w:r>
            </w:ins>
            <w:r w:rsidR="00AE2F26" w:rsidRPr="002E2C8E">
              <w:rPr>
                <w:rFonts w:ascii="Times New Roman" w:eastAsia="Times New Roman" w:hAnsi="Times New Roman" w:cs="Times New Roman"/>
                <w:color w:val="7030A0"/>
              </w:rPr>
              <w:t xml:space="preserve"> make our results more robust as </w:t>
            </w:r>
            <w:r w:rsidR="00827ABD" w:rsidRPr="002E2C8E">
              <w:rPr>
                <w:rFonts w:ascii="Times New Roman" w:eastAsia="Times New Roman" w:hAnsi="Times New Roman" w:cs="Times New Roman"/>
                <w:color w:val="7030A0"/>
              </w:rPr>
              <w:t xml:space="preserve">we evaluate our models for </w:t>
            </w:r>
            <w:ins w:id="1165" w:author="tao huang" w:date="2018-10-28T23:07:00Z">
              <w:r w:rsidR="00E96BAE">
                <w:rPr>
                  <w:rFonts w:ascii="Times New Roman" w:eastAsia="Times New Roman" w:hAnsi="Times New Roman" w:cs="Times New Roman"/>
                  <w:color w:val="7030A0"/>
                </w:rPr>
                <w:t xml:space="preserve">a </w:t>
              </w:r>
            </w:ins>
            <w:r w:rsidR="00827ABD" w:rsidRPr="00E96BAE">
              <w:rPr>
                <w:rFonts w:ascii="Times New Roman" w:eastAsia="Times New Roman" w:hAnsi="Times New Roman" w:cs="Times New Roman"/>
                <w:noProof/>
                <w:color w:val="7030A0"/>
              </w:rPr>
              <w:t>longer</w:t>
            </w:r>
            <w:r w:rsidR="00827ABD" w:rsidRPr="002E2C8E">
              <w:rPr>
                <w:rFonts w:ascii="Times New Roman" w:eastAsia="Times New Roman" w:hAnsi="Times New Roman" w:cs="Times New Roman"/>
                <w:color w:val="7030A0"/>
              </w:rPr>
              <w:t xml:space="preserve"> time span.  </w:t>
            </w:r>
          </w:p>
          <w:p w14:paraId="09C2E3F8" w14:textId="77777777" w:rsidR="00AE2F26" w:rsidRDefault="00AE2F26">
            <w:pPr>
              <w:shd w:val="clear" w:color="auto" w:fill="FFFFFF" w:themeFill="background1"/>
              <w:spacing w:after="0" w:line="276" w:lineRule="auto"/>
              <w:rPr>
                <w:rFonts w:ascii="Times New Roman" w:eastAsia="Times New Roman" w:hAnsi="Times New Roman" w:cs="Times New Roman"/>
              </w:rPr>
              <w:pPrChange w:id="1166" w:author="tao huang" w:date="2018-10-28T21:40:00Z">
                <w:pPr>
                  <w:shd w:val="clear" w:color="auto" w:fill="FFFFFF"/>
                  <w:spacing w:after="0" w:line="276" w:lineRule="auto"/>
                </w:pPr>
              </w:pPrChange>
            </w:pPr>
          </w:p>
          <w:p w14:paraId="50201EC6" w14:textId="16326D69" w:rsidR="00CB544A" w:rsidRDefault="00A8205B">
            <w:pPr>
              <w:shd w:val="clear" w:color="auto" w:fill="FFFFFF" w:themeFill="background1"/>
              <w:spacing w:after="0" w:line="276" w:lineRule="auto"/>
              <w:rPr>
                <w:rFonts w:ascii="Times New Roman" w:eastAsia="Times New Roman" w:hAnsi="Times New Roman" w:cs="Times New Roman"/>
                <w:color w:val="7030A0"/>
              </w:rPr>
              <w:pPrChange w:id="1167" w:author="tao huang" w:date="2018-10-28T21:40:00Z">
                <w:pPr>
                  <w:shd w:val="clear" w:color="auto" w:fill="FFFFFF"/>
                  <w:spacing w:after="0" w:line="276" w:lineRule="auto"/>
                </w:pPr>
              </w:pPrChange>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These error measures capture different aspects of the unobserved loss function for the retailer</w:t>
            </w:r>
            <w:del w:id="1168" w:author="tao huang" w:date="2018-11-04T11:40:00Z">
              <w:r w:rsidR="00CB544A" w:rsidDel="00BE6284">
                <w:rPr>
                  <w:rFonts w:ascii="Times New Roman" w:eastAsia="Times New Roman" w:hAnsi="Times New Roman" w:cs="Times New Roman"/>
                  <w:color w:val="7030A0"/>
                </w:rPr>
                <w:delText xml:space="preserve"> </w:delText>
              </w:r>
              <w:r w:rsidR="00CB544A" w:rsidRPr="00E96BAE" w:rsidDel="00BE6284">
                <w:rPr>
                  <w:rFonts w:ascii="Times New Roman" w:eastAsia="Times New Roman" w:hAnsi="Times New Roman" w:cs="Times New Roman"/>
                  <w:noProof/>
                  <w:color w:val="7030A0"/>
                </w:rPr>
                <w:delText>but</w:delText>
              </w:r>
              <w:r w:rsidR="00CB544A" w:rsidDel="00BE6284">
                <w:rPr>
                  <w:rFonts w:ascii="Times New Roman" w:eastAsia="Times New Roman" w:hAnsi="Times New Roman" w:cs="Times New Roman"/>
                  <w:color w:val="7030A0"/>
                </w:rPr>
                <w:delText xml:space="preserve"> all of them have limitations</w:delText>
              </w:r>
            </w:del>
            <w:r w:rsidR="00CB544A">
              <w:rPr>
                <w:rFonts w:ascii="Times New Roman" w:eastAsia="Times New Roman" w:hAnsi="Times New Roman" w:cs="Times New Roman"/>
                <w:color w:val="7030A0"/>
              </w:rPr>
              <w:t xml:space="preserve">. </w:t>
            </w:r>
            <w:ins w:id="1169" w:author="tao huang" w:date="2018-11-04T11:37:00Z">
              <w:r w:rsidR="00BE6284">
                <w:rPr>
                  <w:rFonts w:ascii="Times New Roman" w:eastAsia="Times New Roman" w:hAnsi="Times New Roman" w:cs="Times New Roman"/>
                  <w:color w:val="7030A0"/>
                </w:rPr>
                <w:t>We have added the</w:t>
              </w:r>
            </w:ins>
            <w:ins w:id="1170" w:author="tao huang" w:date="2018-11-04T11:39:00Z">
              <w:r w:rsidR="00BE6284">
                <w:rPr>
                  <w:rFonts w:ascii="Times New Roman" w:eastAsia="Times New Roman" w:hAnsi="Times New Roman" w:cs="Times New Roman"/>
                  <w:color w:val="7030A0"/>
                </w:rPr>
                <w:t xml:space="preserve"> descriptions for the</w:t>
              </w:r>
            </w:ins>
            <w:ins w:id="1171" w:author="tao huang" w:date="2018-11-04T11:37:00Z">
              <w:r w:rsidR="00BE6284">
                <w:rPr>
                  <w:rFonts w:ascii="Times New Roman" w:eastAsia="Times New Roman" w:hAnsi="Times New Roman" w:cs="Times New Roman"/>
                  <w:color w:val="7030A0"/>
                </w:rPr>
                <w:t xml:space="preserve"> adv</w:t>
              </w:r>
            </w:ins>
            <w:ins w:id="1172" w:author="tao huang" w:date="2018-11-04T11:38:00Z">
              <w:r w:rsidR="00BE6284">
                <w:rPr>
                  <w:rFonts w:ascii="Times New Roman" w:eastAsia="Times New Roman" w:hAnsi="Times New Roman" w:cs="Times New Roman"/>
                  <w:color w:val="7030A0"/>
                </w:rPr>
                <w:t xml:space="preserve">antages for </w:t>
              </w:r>
            </w:ins>
            <w:ins w:id="1173" w:author="tao huang" w:date="2018-11-04T11:40:00Z">
              <w:r w:rsidR="00BE6284">
                <w:rPr>
                  <w:rFonts w:ascii="Times New Roman" w:eastAsia="Times New Roman" w:hAnsi="Times New Roman" w:cs="Times New Roman"/>
                  <w:color w:val="7030A0"/>
                </w:rPr>
                <w:t xml:space="preserve">the more recently developed error measures including </w:t>
              </w:r>
            </w:ins>
            <w:ins w:id="1174" w:author="tao huang" w:date="2018-11-04T11:38:00Z">
              <w:r w:rsidR="00BE6284">
                <w:rPr>
                  <w:rFonts w:ascii="Times New Roman" w:eastAsia="Times New Roman" w:hAnsi="Times New Roman" w:cs="Times New Roman"/>
                  <w:color w:val="7030A0"/>
                </w:rPr>
                <w:t xml:space="preserve">the MASE and the </w:t>
              </w:r>
            </w:ins>
            <w:proofErr w:type="spellStart"/>
            <w:ins w:id="1175" w:author="tao huang" w:date="2018-11-04T11:39:00Z">
              <w:r w:rsidR="00BE6284" w:rsidRPr="00BE6284">
                <w:rPr>
                  <w:rFonts w:ascii="Times New Roman" w:eastAsia="Times New Roman" w:hAnsi="Times New Roman" w:cs="Times New Roman"/>
                  <w:color w:val="7030A0"/>
                </w:rPr>
                <w:t>RelAvgMAE</w:t>
              </w:r>
              <w:proofErr w:type="spellEnd"/>
              <w:r w:rsidR="00BE6284">
                <w:rPr>
                  <w:rFonts w:ascii="Times New Roman" w:eastAsia="Times New Roman" w:hAnsi="Times New Roman" w:cs="Times New Roman"/>
                  <w:color w:val="7030A0"/>
                </w:rPr>
                <w:t>. For example, they</w:t>
              </w:r>
            </w:ins>
            <w:ins w:id="1176" w:author="tao huang" w:date="2018-11-04T11:38:00Z">
              <w:r w:rsidR="00BE6284" w:rsidRPr="00BE6284">
                <w:rPr>
                  <w:rFonts w:ascii="Times New Roman" w:eastAsia="Times New Roman" w:hAnsi="Times New Roman" w:cs="Times New Roman"/>
                  <w:color w:val="7030A0"/>
                </w:rPr>
                <w:t xml:space="preserve"> are more robust to outliers while the latter is readily interpretable as the percentage improvement (or worsening) of the focal method compared to a benchmark</w:t>
              </w:r>
            </w:ins>
            <w:ins w:id="1177" w:author="tao huang" w:date="2018-11-04T11:39:00Z">
              <w:r w:rsidR="00BE6284">
                <w:rPr>
                  <w:rFonts w:ascii="Times New Roman" w:eastAsia="Times New Roman" w:hAnsi="Times New Roman" w:cs="Times New Roman"/>
                  <w:color w:val="7030A0"/>
                </w:rPr>
                <w:t xml:space="preserve">. </w:t>
              </w:r>
            </w:ins>
            <w:del w:id="1178" w:author="tao huang" w:date="2018-11-04T11:39:00Z">
              <w:r w:rsidR="00CB544A" w:rsidDel="00BE6284">
                <w:rPr>
                  <w:rFonts w:ascii="Times New Roman" w:eastAsia="Times New Roman" w:hAnsi="Times New Roman" w:cs="Times New Roman"/>
                  <w:color w:val="7030A0"/>
                </w:rPr>
                <w:delText>Therefore</w:delText>
              </w:r>
            </w:del>
            <w:ins w:id="1179" w:author="tao huang" w:date="2018-11-04T11:40:00Z">
              <w:r w:rsidR="00BE6284">
                <w:rPr>
                  <w:rFonts w:ascii="Times New Roman" w:eastAsia="Times New Roman" w:hAnsi="Times New Roman" w:cs="Times New Roman"/>
                  <w:color w:val="7030A0"/>
                </w:rPr>
                <w:t xml:space="preserve">These error measures </w:t>
              </w:r>
            </w:ins>
            <w:del w:id="1180" w:author="tao huang" w:date="2018-11-04T11:40:00Z">
              <w:r w:rsidR="00CB544A" w:rsidDel="00BE6284">
                <w:rPr>
                  <w:rFonts w:ascii="Times New Roman" w:eastAsia="Times New Roman" w:hAnsi="Times New Roman" w:cs="Times New Roman"/>
                  <w:color w:val="7030A0"/>
                </w:rPr>
                <w:delText xml:space="preserve">, they </w:delText>
              </w:r>
            </w:del>
            <w:r w:rsidR="00CB544A">
              <w:rPr>
                <w:rFonts w:ascii="Times New Roman" w:eastAsia="Times New Roman" w:hAnsi="Times New Roman" w:cs="Times New Roman"/>
                <w:color w:val="7030A0"/>
              </w:rPr>
              <w:t xml:space="preserve">need to be used as a whole to form the broad picture of the model comparison. We </w:t>
            </w:r>
            <w:ins w:id="1181" w:author="tao huang" w:date="2018-11-04T11:41:00Z">
              <w:r w:rsidR="00BE6284">
                <w:rPr>
                  <w:rFonts w:ascii="Times New Roman" w:eastAsia="Times New Roman" w:hAnsi="Times New Roman" w:cs="Times New Roman"/>
                  <w:color w:val="7030A0"/>
                </w:rPr>
                <w:t xml:space="preserve">have </w:t>
              </w:r>
            </w:ins>
            <w:r w:rsidR="00CB544A">
              <w:rPr>
                <w:rFonts w:ascii="Times New Roman" w:eastAsia="Times New Roman" w:hAnsi="Times New Roman" w:cs="Times New Roman"/>
                <w:color w:val="7030A0"/>
              </w:rPr>
              <w:t xml:space="preserve">now </w:t>
            </w:r>
            <w:r w:rsidRPr="00A8205B">
              <w:rPr>
                <w:rFonts w:ascii="Times New Roman" w:eastAsia="Times New Roman" w:hAnsi="Times New Roman" w:cs="Times New Roman"/>
                <w:color w:val="7030A0"/>
              </w:rPr>
              <w:t>add</w:t>
            </w:r>
            <w:ins w:id="1182" w:author="tao huang" w:date="2018-11-04T11:41:00Z">
              <w:r w:rsidR="00BE6284">
                <w:rPr>
                  <w:rFonts w:ascii="Times New Roman" w:eastAsia="Times New Roman" w:hAnsi="Times New Roman" w:cs="Times New Roman"/>
                  <w:color w:val="7030A0"/>
                </w:rPr>
                <w:t>ed</w:t>
              </w:r>
            </w:ins>
            <w:r w:rsidRPr="00A8205B">
              <w:rPr>
                <w:rFonts w:ascii="Times New Roman" w:eastAsia="Times New Roman" w:hAnsi="Times New Roman" w:cs="Times New Roman"/>
                <w:color w:val="7030A0"/>
              </w:rPr>
              <w:t xml:space="preserve">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ins w:id="1183" w:author="tao huang" w:date="2018-10-28T21:26:00Z">
              <w:r w:rsidR="002321A4">
                <w:rPr>
                  <w:rFonts w:ascii="Times New Roman" w:eastAsia="Times New Roman" w:hAnsi="Times New Roman" w:cs="Times New Roman"/>
                  <w:color w:val="7030A0"/>
                </w:rPr>
                <w:t>.</w:t>
              </w:r>
            </w:ins>
            <w:del w:id="1184" w:author="tao huang" w:date="2018-10-28T21:26:00Z">
              <w:r w:rsidR="00590A2E" w:rsidDel="002321A4">
                <w:rPr>
                  <w:rFonts w:ascii="Times New Roman" w:eastAsia="Times New Roman" w:hAnsi="Times New Roman" w:cs="Times New Roman"/>
                  <w:color w:val="7030A0"/>
                </w:rPr>
                <w:delText xml:space="preserve"> (i.e., the relative RMSE when the benchmark is a random walk with one-step forecasts).</w:delText>
              </w:r>
            </w:del>
          </w:p>
          <w:p w14:paraId="4BFA27C1" w14:textId="77777777" w:rsidR="00CB544A" w:rsidRPr="00ED3ACD" w:rsidRDefault="00CB544A">
            <w:pPr>
              <w:shd w:val="clear" w:color="auto" w:fill="FFFFFF" w:themeFill="background1"/>
              <w:spacing w:after="0" w:line="276" w:lineRule="auto"/>
              <w:rPr>
                <w:rFonts w:ascii="Times New Roman" w:eastAsia="Times New Roman" w:hAnsi="Times New Roman" w:cs="Times New Roman"/>
                <w:color w:val="7030A0"/>
              </w:rPr>
              <w:pPrChange w:id="1185" w:author="tao huang" w:date="2018-10-28T21:40:00Z">
                <w:pPr>
                  <w:shd w:val="clear" w:color="auto" w:fill="FFFFFF"/>
                  <w:spacing w:after="0" w:line="276" w:lineRule="auto"/>
                </w:pPr>
              </w:pPrChange>
            </w:pPr>
          </w:p>
          <w:p w14:paraId="2E1A9B0D" w14:textId="505D7F72" w:rsidR="00A8205B" w:rsidRPr="00ED3ACD" w:rsidRDefault="00A8205B">
            <w:pPr>
              <w:shd w:val="clear" w:color="auto" w:fill="FFFFFF" w:themeFill="background1"/>
              <w:spacing w:after="0" w:line="276" w:lineRule="auto"/>
              <w:rPr>
                <w:rFonts w:ascii="Times New Roman" w:eastAsia="Times New Roman" w:hAnsi="Times New Roman" w:cs="Times New Roman"/>
                <w:color w:val="7030A0"/>
              </w:rPr>
              <w:pPrChange w:id="1186" w:author="tao huang" w:date="2018-10-28T21:40:00Z">
                <w:pPr>
                  <w:shd w:val="clear" w:color="auto" w:fill="FFFFFF"/>
                  <w:spacing w:after="0" w:line="276" w:lineRule="auto"/>
                </w:pPr>
              </w:pPrChange>
            </w:pPr>
            <w:r w:rsidRPr="00ED3ACD">
              <w:rPr>
                <w:rFonts w:ascii="Times New Roman" w:eastAsia="Times New Roman" w:hAnsi="Times New Roman" w:cs="Times New Roman"/>
                <w:color w:val="7030A0"/>
              </w:rPr>
              <w:t>We use the adjustment of Cooper et al. (2009) to mitigate the bias due to the logarithm transform</w:t>
            </w:r>
            <w:ins w:id="1187" w:author="tao huang" w:date="2018-11-04T11:42:00Z">
              <w:r w:rsidR="00BE6284">
                <w:rPr>
                  <w:rFonts w:ascii="Times New Roman" w:eastAsia="Times New Roman" w:hAnsi="Times New Roman" w:cs="Times New Roman"/>
                  <w:color w:val="7030A0"/>
                </w:rPr>
                <w:t xml:space="preserve"> </w:t>
              </w:r>
            </w:ins>
            <w:del w:id="1188" w:author="tao huang" w:date="2018-11-04T11:42:00Z">
              <w:r w:rsidR="009A5383" w:rsidDel="00BE6284">
                <w:rPr>
                  <w:rFonts w:ascii="Times New Roman" w:eastAsia="Times New Roman" w:hAnsi="Times New Roman" w:cs="Times New Roman"/>
                  <w:color w:val="7030A0"/>
                </w:rPr>
                <w:delText xml:space="preserve"> </w:delText>
              </w:r>
            </w:del>
            <w:r w:rsidR="009A5383">
              <w:rPr>
                <w:rFonts w:ascii="Times New Roman" w:eastAsia="Times New Roman" w:hAnsi="Times New Roman" w:cs="Times New Roman"/>
                <w:color w:val="7030A0"/>
              </w:rPr>
              <w:t xml:space="preserve">(e.g., the expected value of the </w:t>
            </w:r>
            <w:r w:rsidR="009A5383" w:rsidRPr="00E96BAE">
              <w:rPr>
                <w:rFonts w:ascii="Times New Roman" w:eastAsia="Times New Roman" w:hAnsi="Times New Roman" w:cs="Times New Roman"/>
                <w:noProof/>
                <w:color w:val="7030A0"/>
              </w:rPr>
              <w:t>log</w:t>
            </w:r>
            <w:ins w:id="1189" w:author="tao huang" w:date="2018-10-28T23:07:00Z">
              <w:r w:rsidR="00E96BAE">
                <w:rPr>
                  <w:rFonts w:ascii="Times New Roman" w:eastAsia="Times New Roman" w:hAnsi="Times New Roman" w:cs="Times New Roman"/>
                  <w:noProof/>
                  <w:color w:val="7030A0"/>
                </w:rPr>
                <w:t>-</w:t>
              </w:r>
            </w:ins>
            <w:del w:id="1190" w:author="tao huang" w:date="2018-10-28T23:07:00Z">
              <w:r w:rsidR="009A5383" w:rsidRPr="00E96BAE" w:rsidDel="00E96BAE">
                <w:rPr>
                  <w:rFonts w:ascii="Times New Roman" w:eastAsia="Times New Roman" w:hAnsi="Times New Roman" w:cs="Times New Roman"/>
                  <w:noProof/>
                  <w:color w:val="7030A0"/>
                </w:rPr>
                <w:delText xml:space="preserve"> </w:delText>
              </w:r>
            </w:del>
            <w:r w:rsidR="009A5383" w:rsidRPr="00E96BAE">
              <w:rPr>
                <w:rFonts w:ascii="Times New Roman" w:eastAsia="Times New Roman" w:hAnsi="Times New Roman" w:cs="Times New Roman"/>
                <w:noProof/>
                <w:color w:val="7030A0"/>
              </w:rPr>
              <w:t>transformed</w:t>
            </w:r>
            <w:r w:rsidR="009A5383">
              <w:rPr>
                <w:rFonts w:ascii="Times New Roman" w:eastAsia="Times New Roman" w:hAnsi="Times New Roman" w:cs="Times New Roman"/>
                <w:color w:val="7030A0"/>
              </w:rPr>
              <w:t xml:space="preserve"> variable does not equal to the log transform of the expected value)</w:t>
            </w:r>
            <w:r w:rsidRPr="00ED3ACD">
              <w:rPr>
                <w:rFonts w:ascii="Times New Roman" w:eastAsia="Times New Roman" w:hAnsi="Times New Roman" w:cs="Times New Roman"/>
                <w:color w:val="7030A0"/>
              </w:rPr>
              <w:t>.</w:t>
            </w:r>
            <w:ins w:id="1191" w:author="tao huang" w:date="2018-11-04T11:41:00Z">
              <w:r w:rsidR="00BE6284">
                <w:rPr>
                  <w:rFonts w:ascii="Times New Roman" w:eastAsia="Times New Roman" w:hAnsi="Times New Roman" w:cs="Times New Roman"/>
                  <w:color w:val="7030A0"/>
                </w:rPr>
                <w:t xml:space="preserve"> </w:t>
              </w:r>
            </w:ins>
            <w:ins w:id="1192" w:author="tao huang" w:date="2018-11-04T11:42:00Z">
              <w:r w:rsidR="00BE6284">
                <w:rPr>
                  <w:rFonts w:ascii="Times New Roman" w:eastAsia="Times New Roman" w:hAnsi="Times New Roman" w:cs="Times New Roman"/>
                  <w:color w:val="7030A0"/>
                </w:rPr>
                <w:t>W</w:t>
              </w:r>
            </w:ins>
            <w:ins w:id="1193" w:author="tao huang" w:date="2018-11-04T11:41:00Z">
              <w:r w:rsidR="00BE6284">
                <w:rPr>
                  <w:rFonts w:ascii="Times New Roman" w:eastAsia="Times New Roman" w:hAnsi="Times New Roman" w:cs="Times New Roman"/>
                  <w:color w:val="7030A0"/>
                </w:rPr>
                <w:t>e have now added this in a footnote</w:t>
              </w:r>
            </w:ins>
            <w:ins w:id="1194" w:author="tao huang" w:date="2018-11-04T11:42:00Z">
              <w:r w:rsidR="00BE6284">
                <w:rPr>
                  <w:rFonts w:ascii="Times New Roman" w:eastAsia="Times New Roman" w:hAnsi="Times New Roman" w:cs="Times New Roman"/>
                  <w:color w:val="7030A0"/>
                </w:rPr>
                <w:t>.</w:t>
              </w:r>
            </w:ins>
          </w:p>
          <w:p w14:paraId="4D053D36" w14:textId="4F1F46CF" w:rsidR="001B1487" w:rsidDel="001B1487" w:rsidRDefault="001B1487">
            <w:pPr>
              <w:shd w:val="clear" w:color="auto" w:fill="FFFFFF" w:themeFill="background1"/>
              <w:spacing w:after="0" w:line="276" w:lineRule="auto"/>
              <w:rPr>
                <w:del w:id="1195" w:author="tao huang" w:date="2018-10-28T21:27:00Z"/>
                <w:rFonts w:ascii="Times New Roman" w:eastAsia="Times New Roman" w:hAnsi="Times New Roman" w:cs="Times New Roman"/>
              </w:rPr>
              <w:pPrChange w:id="1196" w:author="tao huang" w:date="2018-10-28T21:40:00Z">
                <w:pPr>
                  <w:shd w:val="clear" w:color="auto" w:fill="FFFFFF"/>
                  <w:spacing w:after="0" w:line="276" w:lineRule="auto"/>
                </w:pPr>
              </w:pPrChange>
            </w:pPr>
          </w:p>
          <w:p w14:paraId="4283193E" w14:textId="4DBB0F33"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197" w:author="tao huang" w:date="2018-10-28T21:40:00Z">
                <w:pPr>
                  <w:shd w:val="clear" w:color="auto" w:fill="FFFFFF"/>
                  <w:spacing w:after="0" w:line="276" w:lineRule="auto"/>
                </w:pPr>
              </w:pPrChange>
            </w:pPr>
            <w:r w:rsidRPr="0056537F">
              <w:rPr>
                <w:rFonts w:ascii="Times New Roman" w:eastAsia="Times New Roman" w:hAnsi="Times New Roman" w:cs="Times New Roman"/>
              </w:rPr>
              <w:br/>
              <w:t>10.     </w:t>
            </w:r>
            <w:r w:rsidRPr="003E1E39">
              <w:rPr>
                <w:rFonts w:ascii="Times New Roman" w:eastAsia="Times New Roman" w:hAnsi="Times New Roman" w:cs="Times New Roman"/>
                <w:noProof/>
              </w:rPr>
              <w:t>The section</w:t>
            </w:r>
            <w:r w:rsidRPr="0056537F">
              <w:rPr>
                <w:rFonts w:ascii="Times New Roman" w:eastAsia="Times New Roman" w:hAnsi="Times New Roman" w:cs="Times New Roman"/>
              </w:rPr>
              <w:t xml:space="preserve"> 8 is quite extensive </w:t>
            </w:r>
            <w:r w:rsidRPr="003E1E39">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w:t>
            </w:r>
            <w:r w:rsidRPr="003E1E39">
              <w:rPr>
                <w:rFonts w:ascii="Times New Roman" w:eastAsia="Times New Roman" w:hAnsi="Times New Roman" w:cs="Times New Roman"/>
                <w:noProof/>
              </w:rPr>
              <w:t>are selected</w:t>
            </w:r>
            <w:r w:rsidRPr="0056537F">
              <w:rPr>
                <w:rFonts w:ascii="Times New Roman" w:eastAsia="Times New Roman" w:hAnsi="Times New Roman" w:cs="Times New Roman"/>
              </w:rPr>
              <w:t xml:space="preserve"> for analysis?</w:t>
            </w:r>
          </w:p>
          <w:p w14:paraId="503A832A" w14:textId="7663A5AD" w:rsidR="00AB0FCE" w:rsidRPr="00915F19" w:rsidRDefault="00AB0FCE">
            <w:pPr>
              <w:shd w:val="clear" w:color="auto" w:fill="FFFFFF" w:themeFill="background1"/>
              <w:spacing w:after="0" w:line="276" w:lineRule="auto"/>
              <w:rPr>
                <w:rFonts w:ascii="Times New Roman" w:eastAsia="Times New Roman" w:hAnsi="Times New Roman" w:cs="Times New Roman"/>
                <w:color w:val="7030A0"/>
              </w:rPr>
              <w:pPrChange w:id="1198" w:author="tao huang" w:date="2018-10-28T21:40:00Z">
                <w:pPr>
                  <w:shd w:val="clear" w:color="auto" w:fill="FFFFFF"/>
                  <w:spacing w:after="0" w:line="276" w:lineRule="auto"/>
                </w:pPr>
              </w:pPrChange>
            </w:pPr>
          </w:p>
          <w:p w14:paraId="0E863141" w14:textId="6A24D2BD" w:rsidR="00915F19" w:rsidRDefault="00C152A6">
            <w:pPr>
              <w:shd w:val="clear" w:color="auto" w:fill="FFFFFF" w:themeFill="background1"/>
              <w:spacing w:after="0" w:line="276" w:lineRule="auto"/>
              <w:rPr>
                <w:rFonts w:ascii="Times New Roman" w:eastAsia="Times New Roman" w:hAnsi="Times New Roman" w:cs="Times New Roman"/>
                <w:color w:val="7030A0"/>
              </w:rPr>
              <w:pPrChange w:id="1199"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 xml:space="preserve">We </w:t>
            </w:r>
            <w:del w:id="1200" w:author="tao huang" w:date="2018-11-04T11:42:00Z">
              <w:r w:rsidRPr="00915F19" w:rsidDel="00F93279">
                <w:rPr>
                  <w:rFonts w:ascii="Times New Roman" w:eastAsia="Times New Roman" w:hAnsi="Times New Roman" w:cs="Times New Roman"/>
                  <w:color w:val="7030A0"/>
                </w:rPr>
                <w:delText xml:space="preserve">now </w:delText>
              </w:r>
            </w:del>
            <w:ins w:id="1201" w:author="tao huang" w:date="2018-11-04T11:42:00Z">
              <w:r w:rsidR="00F93279">
                <w:rPr>
                  <w:rFonts w:ascii="Times New Roman" w:eastAsia="Times New Roman" w:hAnsi="Times New Roman" w:cs="Times New Roman"/>
                  <w:color w:val="7030A0"/>
                </w:rPr>
                <w:t xml:space="preserve">have </w:t>
              </w:r>
              <w:r w:rsidR="00F93279" w:rsidRPr="00915F19">
                <w:rPr>
                  <w:rFonts w:ascii="Times New Roman" w:eastAsia="Times New Roman" w:hAnsi="Times New Roman" w:cs="Times New Roman"/>
                  <w:color w:val="7030A0"/>
                </w:rPr>
                <w:t xml:space="preserve">now </w:t>
              </w:r>
            </w:ins>
            <w:r w:rsidRPr="00915F19">
              <w:rPr>
                <w:rFonts w:ascii="Times New Roman" w:eastAsia="Times New Roman" w:hAnsi="Times New Roman" w:cs="Times New Roman"/>
                <w:color w:val="7030A0"/>
              </w:rPr>
              <w:t>highlight</w:t>
            </w:r>
            <w:ins w:id="1202" w:author="tao huang" w:date="2018-11-04T11:42:00Z">
              <w:r w:rsidR="00F93279">
                <w:rPr>
                  <w:rFonts w:ascii="Times New Roman" w:eastAsia="Times New Roman" w:hAnsi="Times New Roman" w:cs="Times New Roman"/>
                  <w:color w:val="7030A0"/>
                </w:rPr>
                <w:t>ed</w:t>
              </w:r>
            </w:ins>
            <w:r w:rsidRPr="00915F19">
              <w:rPr>
                <w:rFonts w:ascii="Times New Roman" w:eastAsia="Times New Roman" w:hAnsi="Times New Roman" w:cs="Times New Roman"/>
                <w:color w:val="7030A0"/>
              </w:rPr>
              <w:t xml:space="preserve">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pPr>
              <w:shd w:val="clear" w:color="auto" w:fill="FFFFFF" w:themeFill="background1"/>
              <w:spacing w:after="0" w:line="276" w:lineRule="auto"/>
              <w:rPr>
                <w:rFonts w:ascii="Times New Roman" w:eastAsia="Times New Roman" w:hAnsi="Times New Roman" w:cs="Times New Roman"/>
                <w:color w:val="7030A0"/>
              </w:rPr>
              <w:pPrChange w:id="1203" w:author="tao huang" w:date="2018-10-28T21:40:00Z">
                <w:pPr>
                  <w:shd w:val="clear" w:color="auto" w:fill="FFFFFF"/>
                  <w:spacing w:after="0" w:line="276" w:lineRule="auto"/>
                </w:pPr>
              </w:pPrChange>
            </w:pPr>
          </w:p>
          <w:p w14:paraId="440E205D" w14:textId="77777777" w:rsidR="00A102D2" w:rsidRDefault="00E135B9">
            <w:pPr>
              <w:shd w:val="clear" w:color="auto" w:fill="FFFFFF" w:themeFill="background1"/>
              <w:spacing w:after="0" w:line="276" w:lineRule="auto"/>
              <w:rPr>
                <w:ins w:id="1204" w:author="tao huang" w:date="2018-11-04T11:46:00Z"/>
                <w:rFonts w:ascii="Times New Roman" w:eastAsia="Times New Roman" w:hAnsi="Times New Roman" w:cs="Times New Roman"/>
                <w:color w:val="7030A0"/>
              </w:rPr>
            </w:pPr>
            <w:r w:rsidRPr="00915F19">
              <w:rPr>
                <w:rFonts w:ascii="Times New Roman" w:eastAsia="Times New Roman" w:hAnsi="Times New Roman" w:cs="Times New Roman"/>
                <w:color w:val="7030A0"/>
              </w:rPr>
              <w:lastRenderedPageBreak/>
              <w:t xml:space="preserve">We </w:t>
            </w:r>
            <w:ins w:id="1205" w:author="tao huang" w:date="2018-11-04T11:42:00Z">
              <w:r w:rsidR="00F93279">
                <w:rPr>
                  <w:rFonts w:ascii="Times New Roman" w:eastAsia="Times New Roman" w:hAnsi="Times New Roman" w:cs="Times New Roman"/>
                  <w:color w:val="7030A0"/>
                </w:rPr>
                <w:t xml:space="preserve">have </w:t>
              </w:r>
            </w:ins>
            <w:r w:rsidRPr="00915F19">
              <w:rPr>
                <w:rFonts w:ascii="Times New Roman" w:eastAsia="Times New Roman" w:hAnsi="Times New Roman" w:cs="Times New Roman"/>
                <w:color w:val="7030A0"/>
              </w:rPr>
              <w:t>now replace</w:t>
            </w:r>
            <w:ins w:id="1206" w:author="tao huang" w:date="2018-11-04T11:42:00Z">
              <w:r w:rsidR="00F93279">
                <w:rPr>
                  <w:rFonts w:ascii="Times New Roman" w:eastAsia="Times New Roman" w:hAnsi="Times New Roman" w:cs="Times New Roman"/>
                  <w:color w:val="7030A0"/>
                </w:rPr>
                <w:t>d</w:t>
              </w:r>
            </w:ins>
            <w:r w:rsidRPr="00915F19">
              <w:rPr>
                <w:rFonts w:ascii="Times New Roman" w:eastAsia="Times New Roman" w:hAnsi="Times New Roman" w:cs="Times New Roman"/>
                <w:color w:val="7030A0"/>
              </w:rPr>
              <w:t xml:space="preserv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w:t>
            </w:r>
            <w:r w:rsidRPr="003E1E39">
              <w:rPr>
                <w:rFonts w:ascii="Times New Roman" w:eastAsia="Times New Roman" w:hAnsi="Times New Roman" w:cs="Times New Roman"/>
                <w:noProof/>
                <w:color w:val="7030A0"/>
              </w:rPr>
              <w:t>being promoted</w:t>
            </w:r>
            <w:r w:rsidRPr="00E135B9">
              <w:rPr>
                <w:rFonts w:ascii="Times New Roman" w:eastAsia="Times New Roman" w:hAnsi="Times New Roman" w:cs="Times New Roman"/>
                <w:color w:val="7030A0"/>
              </w:rPr>
              <w:t xml:space="preserve">. </w:t>
            </w:r>
            <w:r w:rsidR="00A9509C" w:rsidRPr="003E1E39">
              <w:rPr>
                <w:rFonts w:ascii="Times New Roman" w:eastAsia="Times New Roman" w:hAnsi="Times New Roman" w:cs="Times New Roman"/>
                <w:noProof/>
                <w:color w:val="7030A0"/>
              </w:rPr>
              <w:t>This</w:t>
            </w:r>
            <w:r w:rsidR="00A9509C">
              <w:rPr>
                <w:rFonts w:ascii="Times New Roman" w:eastAsia="Times New Roman" w:hAnsi="Times New Roman" w:cs="Times New Roman"/>
                <w:color w:val="7030A0"/>
              </w:rPr>
              <w:t xml:space="preserve"> is because </w:t>
            </w:r>
            <w:r w:rsidR="005D4DA3">
              <w:rPr>
                <w:rFonts w:ascii="Times New Roman" w:eastAsia="Times New Roman" w:hAnsi="Times New Roman" w:cs="Times New Roman"/>
                <w:color w:val="7030A0"/>
              </w:rPr>
              <w:t xml:space="preserve">the product sales </w:t>
            </w:r>
            <w:ins w:id="1207" w:author="tao huang" w:date="2018-11-04T11:43:00Z">
              <w:r w:rsidR="00F93279">
                <w:rPr>
                  <w:rFonts w:ascii="Times New Roman" w:eastAsia="Times New Roman" w:hAnsi="Times New Roman" w:cs="Times New Roman"/>
                  <w:color w:val="7030A0"/>
                </w:rPr>
                <w:t xml:space="preserve">exhibit very different characteristics (e.g., </w:t>
              </w:r>
            </w:ins>
            <w:del w:id="1208" w:author="tao huang" w:date="2018-11-04T11:43:00Z">
              <w:r w:rsidR="005D4DA3" w:rsidDel="00F93279">
                <w:rPr>
                  <w:rFonts w:ascii="Times New Roman" w:eastAsia="Times New Roman" w:hAnsi="Times New Roman" w:cs="Times New Roman"/>
                  <w:color w:val="7030A0"/>
                </w:rPr>
                <w:delText xml:space="preserve">variations are </w:delText>
              </w:r>
            </w:del>
            <w:r w:rsidR="005D4DA3">
              <w:rPr>
                <w:rFonts w:ascii="Times New Roman" w:eastAsia="Times New Roman" w:hAnsi="Times New Roman" w:cs="Times New Roman"/>
                <w:color w:val="7030A0"/>
              </w:rPr>
              <w:t xml:space="preserve">much higher </w:t>
            </w:r>
            <w:ins w:id="1209" w:author="tao huang" w:date="2018-11-04T11:43:00Z">
              <w:r w:rsidR="00F93279">
                <w:rPr>
                  <w:rFonts w:ascii="Times New Roman" w:eastAsia="Times New Roman" w:hAnsi="Times New Roman" w:cs="Times New Roman"/>
                  <w:color w:val="7030A0"/>
                </w:rPr>
                <w:t xml:space="preserve">variations) </w:t>
              </w:r>
            </w:ins>
            <w:r w:rsidR="005D4DA3">
              <w:rPr>
                <w:rFonts w:ascii="Times New Roman" w:eastAsia="Times New Roman" w:hAnsi="Times New Roman" w:cs="Times New Roman"/>
                <w:color w:val="7030A0"/>
              </w:rPr>
              <w:t xml:space="preserve">for the promoted period compared to the non-promoted period. </w:t>
            </w:r>
          </w:p>
          <w:p w14:paraId="2AF9CA76" w14:textId="77777777" w:rsidR="00A102D2" w:rsidRDefault="00A102D2">
            <w:pPr>
              <w:shd w:val="clear" w:color="auto" w:fill="FFFFFF" w:themeFill="background1"/>
              <w:spacing w:after="0" w:line="276" w:lineRule="auto"/>
              <w:rPr>
                <w:ins w:id="1210" w:author="tao huang" w:date="2018-11-04T11:46:00Z"/>
                <w:rFonts w:ascii="Times New Roman" w:eastAsia="Times New Roman" w:hAnsi="Times New Roman" w:cs="Times New Roman"/>
                <w:color w:val="7030A0"/>
              </w:rPr>
            </w:pPr>
          </w:p>
          <w:p w14:paraId="37CE89E0" w14:textId="6CFC6D4B" w:rsidR="00AB0FCE" w:rsidRPr="00E135B9" w:rsidRDefault="006D426D">
            <w:pPr>
              <w:shd w:val="clear" w:color="auto" w:fill="FFFFFF" w:themeFill="background1"/>
              <w:spacing w:after="0" w:line="276" w:lineRule="auto"/>
              <w:rPr>
                <w:rFonts w:ascii="Times New Roman" w:eastAsia="Times New Roman" w:hAnsi="Times New Roman" w:cs="Times New Roman"/>
                <w:color w:val="7030A0"/>
              </w:rPr>
              <w:pPrChange w:id="1211" w:author="tao huang" w:date="2018-10-28T21:40:00Z">
                <w:pPr>
                  <w:shd w:val="clear" w:color="auto" w:fill="FFFFFF"/>
                  <w:spacing w:after="0" w:line="276" w:lineRule="auto"/>
                </w:pPr>
              </w:pPrChange>
            </w:pPr>
            <w:ins w:id="1212" w:author="tao huang" w:date="2018-11-04T11:46:00Z">
              <w:r>
                <w:rPr>
                  <w:rFonts w:ascii="Times New Roman" w:eastAsia="Times New Roman" w:hAnsi="Times New Roman" w:cs="Times New Roman"/>
                  <w:color w:val="7030A0"/>
                </w:rPr>
                <w:t>I</w:t>
              </w:r>
            </w:ins>
            <w:ins w:id="1213" w:author="tao huang" w:date="2018-11-04T11:45:00Z">
              <w:r>
                <w:rPr>
                  <w:rFonts w:ascii="Times New Roman" w:eastAsia="Times New Roman" w:hAnsi="Times New Roman" w:cs="Times New Roman"/>
                  <w:color w:val="7030A0"/>
                </w:rPr>
                <w:t>n Figure 3</w:t>
              </w:r>
            </w:ins>
            <w:ins w:id="1214" w:author="tao huang" w:date="2018-11-04T11:46:00Z">
              <w:r>
                <w:rPr>
                  <w:rFonts w:ascii="Times New Roman" w:eastAsia="Times New Roman" w:hAnsi="Times New Roman" w:cs="Times New Roman"/>
                  <w:color w:val="7030A0"/>
                </w:rPr>
                <w:t xml:space="preserve">, </w:t>
              </w:r>
            </w:ins>
            <w:del w:id="1215" w:author="tao huang" w:date="2018-11-04T11:46:00Z">
              <w:r w:rsidR="00E135B9" w:rsidRPr="00E135B9" w:rsidDel="006D426D">
                <w:rPr>
                  <w:rFonts w:ascii="Times New Roman" w:eastAsia="Times New Roman" w:hAnsi="Times New Roman" w:cs="Times New Roman"/>
                  <w:color w:val="7030A0"/>
                </w:rPr>
                <w:delText>W</w:delText>
              </w:r>
            </w:del>
            <w:ins w:id="1216" w:author="tao huang" w:date="2018-11-04T11:46:00Z">
              <w:r>
                <w:rPr>
                  <w:rFonts w:ascii="Times New Roman" w:eastAsia="Times New Roman" w:hAnsi="Times New Roman" w:cs="Times New Roman"/>
                  <w:color w:val="7030A0"/>
                </w:rPr>
                <w:t>w</w:t>
              </w:r>
            </w:ins>
            <w:r w:rsidR="00E135B9" w:rsidRPr="00E135B9">
              <w:rPr>
                <w:rFonts w:ascii="Times New Roman" w:eastAsia="Times New Roman" w:hAnsi="Times New Roman" w:cs="Times New Roman"/>
                <w:color w:val="7030A0"/>
              </w:rPr>
              <w:t>e choose the six product categories for which the</w:t>
            </w:r>
            <w:ins w:id="1217" w:author="tao huang" w:date="2018-11-04T11:44:00Z">
              <w:r w:rsidR="00F93279">
                <w:rPr>
                  <w:rFonts w:ascii="Times New Roman" w:eastAsia="Times New Roman" w:hAnsi="Times New Roman" w:cs="Times New Roman"/>
                  <w:color w:val="7030A0"/>
                </w:rPr>
                <w:t xml:space="preserv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EWC</w:t>
              </w:r>
              <w:r w:rsidR="00F93279" w:rsidRPr="00E135B9">
                <w:rPr>
                  <w:rFonts w:ascii="Times New Roman" w:eastAsia="Times New Roman" w:hAnsi="Times New Roman" w:cs="Times New Roman"/>
                  <w:color w:val="7030A0"/>
                </w:rPr>
                <w:t xml:space="preserve"> model</w:t>
              </w:r>
              <w:r w:rsidR="00F93279" w:rsidRPr="00E135B9" w:rsidDel="00F93279">
                <w:rPr>
                  <w:rFonts w:ascii="Times New Roman" w:eastAsia="Times New Roman" w:hAnsi="Times New Roman" w:cs="Times New Roman"/>
                  <w:color w:val="7030A0"/>
                </w:rPr>
                <w:t xml:space="preserve"> </w:t>
              </w:r>
            </w:ins>
            <w:del w:id="1218" w:author="tao huang" w:date="2018-11-04T11:44:00Z">
              <w:r w:rsidR="00E135B9" w:rsidRPr="00E135B9" w:rsidDel="00F93279">
                <w:rPr>
                  <w:rFonts w:ascii="Times New Roman" w:eastAsia="Times New Roman" w:hAnsi="Times New Roman" w:cs="Times New Roman"/>
                  <w:color w:val="7030A0"/>
                </w:rPr>
                <w:delText xml:space="preserve"> proposed </w:delText>
              </w:r>
            </w:del>
            <w:del w:id="1219" w:author="tao huang" w:date="2018-10-28T21:28:00Z">
              <w:r w:rsidR="00E135B9" w:rsidRPr="00E135B9" w:rsidDel="002D04C3">
                <w:rPr>
                  <w:rFonts w:ascii="Times New Roman" w:eastAsia="Times New Roman" w:hAnsi="Times New Roman" w:cs="Times New Roman"/>
                  <w:color w:val="7030A0"/>
                </w:rPr>
                <w:delText xml:space="preserve">models </w:delText>
              </w:r>
            </w:del>
            <w:ins w:id="1220" w:author="tao huang" w:date="2018-11-04T11:44:00Z">
              <w:r w:rsidR="00F93279">
                <w:rPr>
                  <w:rFonts w:ascii="Times New Roman" w:eastAsia="Times New Roman" w:hAnsi="Times New Roman" w:cs="Times New Roman"/>
                  <w:color w:val="7030A0"/>
                </w:rPr>
                <w:t xml:space="preserve">and th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IC</w:t>
              </w:r>
              <w:r w:rsidR="00F93279" w:rsidRPr="00E135B9">
                <w:rPr>
                  <w:rFonts w:ascii="Times New Roman" w:eastAsia="Times New Roman" w:hAnsi="Times New Roman" w:cs="Times New Roman"/>
                  <w:color w:val="7030A0"/>
                </w:rPr>
                <w:t xml:space="preserve"> model </w:t>
              </w:r>
            </w:ins>
            <w:r w:rsidR="00E135B9" w:rsidRPr="00E135B9">
              <w:rPr>
                <w:rFonts w:ascii="Times New Roman" w:eastAsia="Times New Roman" w:hAnsi="Times New Roman" w:cs="Times New Roman"/>
                <w:color w:val="7030A0"/>
              </w:rPr>
              <w:t xml:space="preserve">have </w:t>
            </w:r>
            <w:ins w:id="1221" w:author="tao huang" w:date="2018-10-28T23:07:00Z">
              <w:r w:rsidR="00E96BAE">
                <w:rPr>
                  <w:rFonts w:ascii="Times New Roman" w:eastAsia="Times New Roman" w:hAnsi="Times New Roman" w:cs="Times New Roman"/>
                  <w:color w:val="7030A0"/>
                </w:rPr>
                <w:t xml:space="preserve">the </w:t>
              </w:r>
            </w:ins>
            <w:r w:rsidR="00E135B9" w:rsidRPr="00E96BAE">
              <w:rPr>
                <w:rFonts w:ascii="Times New Roman" w:eastAsia="Times New Roman" w:hAnsi="Times New Roman" w:cs="Times New Roman"/>
                <w:noProof/>
                <w:color w:val="7030A0"/>
              </w:rPr>
              <w:t>highest</w:t>
            </w:r>
            <w:r w:rsidR="00E135B9" w:rsidRPr="00E135B9">
              <w:rPr>
                <w:rFonts w:ascii="Times New Roman" w:eastAsia="Times New Roman" w:hAnsi="Times New Roman" w:cs="Times New Roman"/>
                <w:color w:val="7030A0"/>
              </w:rPr>
              <w:t xml:space="preserve"> advantage over the ADL-</w:t>
            </w:r>
            <w:r w:rsidR="00E135B9" w:rsidRPr="003E1E39">
              <w:rPr>
                <w:rFonts w:ascii="Times New Roman" w:eastAsia="Times New Roman" w:hAnsi="Times New Roman" w:cs="Times New Roman"/>
                <w:noProof/>
                <w:color w:val="7030A0"/>
              </w:rPr>
              <w:t>intra</w:t>
            </w:r>
            <w:r w:rsidR="00E135B9" w:rsidRPr="00E135B9">
              <w:rPr>
                <w:rFonts w:ascii="Times New Roman" w:eastAsia="Times New Roman" w:hAnsi="Times New Roman" w:cs="Times New Roman"/>
                <w:color w:val="7030A0"/>
              </w:rPr>
              <w:t xml:space="preserve"> model</w:t>
            </w:r>
            <w:ins w:id="1222" w:author="tao huang" w:date="2018-11-04T11:44:00Z">
              <w:r w:rsidR="00F93279">
                <w:rPr>
                  <w:rFonts w:ascii="Times New Roman" w:eastAsia="Times New Roman" w:hAnsi="Times New Roman" w:cs="Times New Roman"/>
                  <w:color w:val="7030A0"/>
                </w:rPr>
                <w:t xml:space="preserve"> (which has similar model specifications but overlook the pro</w:t>
              </w:r>
            </w:ins>
            <w:ins w:id="1223" w:author="tao huang" w:date="2018-11-04T11:45:00Z">
              <w:r w:rsidR="00F93279">
                <w:rPr>
                  <w:rFonts w:ascii="Times New Roman" w:eastAsia="Times New Roman" w:hAnsi="Times New Roman" w:cs="Times New Roman"/>
                  <w:color w:val="7030A0"/>
                </w:rPr>
                <w:t>blem of structural change)</w:t>
              </w:r>
            </w:ins>
            <w:ins w:id="1224" w:author="tao huang" w:date="2018-10-28T23:07:00Z">
              <w:r w:rsidR="00E96BAE">
                <w:rPr>
                  <w:rFonts w:ascii="Times New Roman" w:eastAsia="Times New Roman" w:hAnsi="Times New Roman" w:cs="Times New Roman"/>
                  <w:color w:val="7030A0"/>
                </w:rPr>
                <w:t>,</w:t>
              </w:r>
            </w:ins>
            <w:ins w:id="1225" w:author="tao huang" w:date="2018-10-28T21:29:00Z">
              <w:r w:rsidR="002D04C3">
                <w:rPr>
                  <w:rFonts w:ascii="Times New Roman" w:eastAsia="Times New Roman" w:hAnsi="Times New Roman" w:cs="Times New Roman"/>
                  <w:color w:val="7030A0"/>
                </w:rPr>
                <w:t xml:space="preserve"> </w:t>
              </w:r>
              <w:r w:rsidR="002D04C3" w:rsidRPr="00E96BAE">
                <w:rPr>
                  <w:rFonts w:ascii="Times New Roman" w:eastAsia="Times New Roman" w:hAnsi="Times New Roman" w:cs="Times New Roman"/>
                  <w:noProof/>
                  <w:color w:val="7030A0"/>
                </w:rPr>
                <w:t>and</w:t>
              </w:r>
              <w:r w:rsidR="002D04C3">
                <w:rPr>
                  <w:rFonts w:ascii="Times New Roman" w:eastAsia="Times New Roman" w:hAnsi="Times New Roman" w:cs="Times New Roman"/>
                  <w:color w:val="7030A0"/>
                </w:rPr>
                <w:t xml:space="preserve"> we show the distribution of the improved forecasting</w:t>
              </w:r>
            </w:ins>
            <w:ins w:id="1226" w:author="tao huang" w:date="2018-11-04T11:45:00Z">
              <w:r w:rsidR="00F93279">
                <w:rPr>
                  <w:rFonts w:ascii="Times New Roman" w:eastAsia="Times New Roman" w:hAnsi="Times New Roman" w:cs="Times New Roman"/>
                  <w:color w:val="7030A0"/>
                </w:rPr>
                <w:t xml:space="preserve"> performance</w:t>
              </w:r>
            </w:ins>
            <w:ins w:id="1227" w:author="tao huang" w:date="2018-10-28T21:29:00Z">
              <w:r w:rsidR="002D04C3">
                <w:rPr>
                  <w:rFonts w:ascii="Times New Roman" w:eastAsia="Times New Roman" w:hAnsi="Times New Roman" w:cs="Times New Roman"/>
                  <w:color w:val="7030A0"/>
                </w:rPr>
                <w:t xml:space="preserve"> using boxplots</w:t>
              </w:r>
            </w:ins>
            <w:ins w:id="1228" w:author="tao huang" w:date="2018-11-04T11:45:00Z">
              <w:r w:rsidR="00F93279">
                <w:rPr>
                  <w:rFonts w:ascii="Times New Roman" w:eastAsia="Times New Roman" w:hAnsi="Times New Roman" w:cs="Times New Roman"/>
                  <w:color w:val="7030A0"/>
                </w:rPr>
                <w:t>.</w:t>
              </w:r>
            </w:ins>
            <w:del w:id="1229" w:author="tao huang" w:date="2018-10-28T21:29:00Z">
              <w:r w:rsidR="00E135B9" w:rsidRPr="00E135B9" w:rsidDel="002D04C3">
                <w:rPr>
                  <w:rFonts w:ascii="Times New Roman" w:eastAsia="Times New Roman" w:hAnsi="Times New Roman" w:cs="Times New Roman"/>
                  <w:color w:val="7030A0"/>
                </w:rPr>
                <w:delText>.</w:delText>
              </w:r>
            </w:del>
          </w:p>
          <w:p w14:paraId="5E232DB1" w14:textId="77777777" w:rsidR="00AB0FCE" w:rsidRDefault="00AB0FCE">
            <w:pPr>
              <w:shd w:val="clear" w:color="auto" w:fill="FFFFFF" w:themeFill="background1"/>
              <w:spacing w:after="0" w:line="276" w:lineRule="auto"/>
              <w:rPr>
                <w:rFonts w:ascii="Times New Roman" w:eastAsia="Times New Roman" w:hAnsi="Times New Roman" w:cs="Times New Roman"/>
              </w:rPr>
              <w:pPrChange w:id="1230" w:author="tao huang" w:date="2018-10-28T21:40:00Z">
                <w:pPr>
                  <w:shd w:val="clear" w:color="auto" w:fill="FFFFFF"/>
                  <w:spacing w:after="0" w:line="276" w:lineRule="auto"/>
                </w:pPr>
              </w:pPrChange>
            </w:pPr>
          </w:p>
          <w:p w14:paraId="6503F4E7" w14:textId="098C158B"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231" w:author="tao huang" w:date="2018-10-28T21:40:00Z">
                <w:pPr>
                  <w:shd w:val="clear" w:color="auto" w:fill="FFFFFF"/>
                  <w:spacing w:after="0" w:line="276" w:lineRule="auto"/>
                </w:pPr>
              </w:pPrChange>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pPr>
              <w:shd w:val="clear" w:color="auto" w:fill="FFFFFF" w:themeFill="background1"/>
              <w:spacing w:after="0" w:line="276" w:lineRule="auto"/>
              <w:rPr>
                <w:rFonts w:ascii="Times New Roman" w:eastAsia="Times New Roman" w:hAnsi="Times New Roman" w:cs="Times New Roman"/>
              </w:rPr>
              <w:pPrChange w:id="1232" w:author="tao huang" w:date="2018-10-28T21:40:00Z">
                <w:pPr>
                  <w:shd w:val="clear" w:color="auto" w:fill="FFFFFF"/>
                  <w:spacing w:after="0" w:line="276" w:lineRule="auto"/>
                </w:pPr>
              </w:pPrChange>
            </w:pPr>
          </w:p>
          <w:p w14:paraId="428A8732" w14:textId="618A7785" w:rsidR="00F46A39" w:rsidRDefault="007B1923">
            <w:pPr>
              <w:shd w:val="clear" w:color="auto" w:fill="FFFFFF" w:themeFill="background1"/>
              <w:spacing w:after="0" w:line="276" w:lineRule="auto"/>
              <w:rPr>
                <w:ins w:id="1233" w:author="tao huang" w:date="2018-11-04T11:53:00Z"/>
                <w:rFonts w:ascii="Times New Roman" w:eastAsia="Times New Roman" w:hAnsi="Times New Roman" w:cs="Times New Roman"/>
                <w:color w:val="7030A0"/>
              </w:rPr>
            </w:pPr>
            <w:ins w:id="1234" w:author="tao huang" w:date="2018-10-28T23:20:00Z">
              <w:r>
                <w:rPr>
                  <w:rFonts w:ascii="Times New Roman" w:eastAsia="Times New Roman" w:hAnsi="Times New Roman" w:cs="Times New Roman"/>
                  <w:color w:val="7030A0"/>
                </w:rPr>
                <w:t xml:space="preserve">The previous Table 5 (now Table </w:t>
              </w:r>
            </w:ins>
            <w:ins w:id="1235" w:author="tao huang" w:date="2018-10-28T23:21:00Z">
              <w:r>
                <w:rPr>
                  <w:rFonts w:ascii="Times New Roman" w:eastAsia="Times New Roman" w:hAnsi="Times New Roman" w:cs="Times New Roman"/>
                  <w:color w:val="7030A0"/>
                </w:rPr>
                <w:t xml:space="preserve">6) is </w:t>
              </w:r>
            </w:ins>
            <w:ins w:id="1236" w:author="tao huang" w:date="2018-11-04T11:54:00Z">
              <w:r w:rsidR="00F46A39">
                <w:rPr>
                  <w:rFonts w:ascii="Times New Roman" w:eastAsia="Times New Roman" w:hAnsi="Times New Roman" w:cs="Times New Roman"/>
                  <w:color w:val="7030A0"/>
                </w:rPr>
                <w:t>included in section 7 because it highlights</w:t>
              </w:r>
            </w:ins>
            <w:ins w:id="1237" w:author="tao huang" w:date="2018-10-28T23:21:00Z">
              <w:r>
                <w:rPr>
                  <w:rFonts w:ascii="Times New Roman" w:eastAsia="Times New Roman" w:hAnsi="Times New Roman" w:cs="Times New Roman"/>
                  <w:color w:val="7030A0"/>
                </w:rPr>
                <w:t xml:space="preserve"> </w:t>
              </w:r>
            </w:ins>
            <w:ins w:id="1238" w:author="tao huang" w:date="2018-10-28T23:23:00Z">
              <w:r>
                <w:rPr>
                  <w:rFonts w:ascii="Times New Roman" w:eastAsia="Times New Roman" w:hAnsi="Times New Roman" w:cs="Times New Roman"/>
                  <w:color w:val="7030A0"/>
                </w:rPr>
                <w:t>the improved</w:t>
              </w:r>
            </w:ins>
            <w:ins w:id="1239" w:author="tao huang" w:date="2018-10-28T23:21:00Z">
              <w:r>
                <w:rPr>
                  <w:rFonts w:ascii="Times New Roman" w:eastAsia="Times New Roman" w:hAnsi="Times New Roman" w:cs="Times New Roman"/>
                  <w:color w:val="7030A0"/>
                </w:rPr>
                <w:t xml:space="preserve"> </w:t>
              </w:r>
            </w:ins>
            <w:ins w:id="1240" w:author="tao huang" w:date="2018-11-04T11:52:00Z">
              <w:r w:rsidR="00F46A39">
                <w:rPr>
                  <w:rFonts w:ascii="Times New Roman" w:eastAsia="Times New Roman" w:hAnsi="Times New Roman" w:cs="Times New Roman"/>
                  <w:color w:val="7030A0"/>
                </w:rPr>
                <w:t xml:space="preserve">forecasting </w:t>
              </w:r>
            </w:ins>
            <w:ins w:id="1241" w:author="tao huang" w:date="2018-10-28T23:21:00Z">
              <w:r>
                <w:rPr>
                  <w:rFonts w:ascii="Times New Roman" w:eastAsia="Times New Roman" w:hAnsi="Times New Roman" w:cs="Times New Roman"/>
                  <w:color w:val="7030A0"/>
                </w:rPr>
                <w:t xml:space="preserve">performance of the proposed methods </w:t>
              </w:r>
            </w:ins>
            <w:ins w:id="1242" w:author="tao huang" w:date="2018-11-04T11:53:00Z">
              <w:r w:rsidR="00F46A39">
                <w:rPr>
                  <w:rFonts w:ascii="Times New Roman" w:eastAsia="Times New Roman" w:hAnsi="Times New Roman" w:cs="Times New Roman"/>
                  <w:color w:val="7030A0"/>
                </w:rPr>
                <w:t xml:space="preserve">for each </w:t>
              </w:r>
            </w:ins>
            <w:ins w:id="1243" w:author="tao huang" w:date="2018-11-04T11:54:00Z">
              <w:r w:rsidR="00F46A39">
                <w:rPr>
                  <w:rFonts w:ascii="Times New Roman" w:eastAsia="Times New Roman" w:hAnsi="Times New Roman" w:cs="Times New Roman"/>
                  <w:color w:val="7030A0"/>
                </w:rPr>
                <w:t>category</w:t>
              </w:r>
            </w:ins>
            <w:ins w:id="1244" w:author="tao huang" w:date="2018-10-28T23:21:00Z">
              <w:r>
                <w:rPr>
                  <w:rFonts w:ascii="Times New Roman" w:eastAsia="Times New Roman" w:hAnsi="Times New Roman" w:cs="Times New Roman"/>
                  <w:color w:val="7030A0"/>
                </w:rPr>
                <w:t xml:space="preserve">. </w:t>
              </w:r>
            </w:ins>
            <w:ins w:id="1245" w:author="tao huang" w:date="2018-11-04T11:54:00Z">
              <w:r w:rsidR="00F46A39">
                <w:rPr>
                  <w:rFonts w:ascii="Times New Roman" w:eastAsia="Times New Roman" w:hAnsi="Times New Roman" w:cs="Times New Roman"/>
                  <w:color w:val="7030A0"/>
                </w:rPr>
                <w:t>We have now added new pa</w:t>
              </w:r>
            </w:ins>
            <w:ins w:id="1246" w:author="tao huang" w:date="2018-11-04T11:55:00Z">
              <w:r w:rsidR="00F46A39">
                <w:rPr>
                  <w:rFonts w:ascii="Times New Roman" w:eastAsia="Times New Roman" w:hAnsi="Times New Roman" w:cs="Times New Roman"/>
                  <w:color w:val="7030A0"/>
                </w:rPr>
                <w:t>ragraphs in</w:t>
              </w:r>
            </w:ins>
            <w:ins w:id="1247" w:author="tao huang" w:date="2018-11-04T11:54:00Z">
              <w:r w:rsidR="00F46A39">
                <w:rPr>
                  <w:rFonts w:ascii="Times New Roman" w:eastAsia="Times New Roman" w:hAnsi="Times New Roman" w:cs="Times New Roman"/>
                  <w:color w:val="7030A0"/>
                </w:rPr>
                <w:t xml:space="preserve"> section 7</w:t>
              </w:r>
            </w:ins>
            <w:ins w:id="1248" w:author="tao huang" w:date="2018-11-04T11:55:00Z">
              <w:r w:rsidR="00F46A39">
                <w:rPr>
                  <w:rFonts w:ascii="Times New Roman" w:eastAsia="Times New Roman" w:hAnsi="Times New Roman" w:cs="Times New Roman"/>
                  <w:color w:val="7030A0"/>
                </w:rPr>
                <w:t xml:space="preserve"> to demonstrate this more explicitly.</w:t>
              </w:r>
            </w:ins>
          </w:p>
          <w:p w14:paraId="30D9729A" w14:textId="77777777" w:rsidR="00F46A39" w:rsidRDefault="00F46A39">
            <w:pPr>
              <w:shd w:val="clear" w:color="auto" w:fill="FFFFFF" w:themeFill="background1"/>
              <w:spacing w:after="0" w:line="276" w:lineRule="auto"/>
              <w:rPr>
                <w:ins w:id="1249" w:author="tao huang" w:date="2018-11-04T11:53:00Z"/>
                <w:rFonts w:ascii="Times New Roman" w:eastAsia="Times New Roman" w:hAnsi="Times New Roman" w:cs="Times New Roman"/>
                <w:color w:val="7030A0"/>
              </w:rPr>
            </w:pPr>
          </w:p>
          <w:p w14:paraId="7128EE8E" w14:textId="7B11435F" w:rsidR="00F46A39" w:rsidRDefault="004D48AF">
            <w:pPr>
              <w:shd w:val="clear" w:color="auto" w:fill="FFFFFF" w:themeFill="background1"/>
              <w:spacing w:after="0" w:line="276" w:lineRule="auto"/>
              <w:rPr>
                <w:ins w:id="1250" w:author="tao huang" w:date="2018-11-04T11:55:00Z"/>
                <w:rFonts w:ascii="Times New Roman" w:eastAsia="Times New Roman" w:hAnsi="Times New Roman" w:cs="Times New Roman"/>
                <w:color w:val="7030A0"/>
              </w:rPr>
            </w:pPr>
            <w:ins w:id="1251" w:author="tao huang" w:date="2018-11-04T11:57:00Z">
              <w:r>
                <w:rPr>
                  <w:rFonts w:ascii="Times New Roman" w:eastAsia="Times New Roman" w:hAnsi="Times New Roman" w:cs="Times New Roman"/>
                  <w:color w:val="7030A0"/>
                </w:rPr>
                <w:t>We have now completely revised</w:t>
              </w:r>
              <w:r w:rsidRPr="00235520">
                <w:rPr>
                  <w:rFonts w:ascii="Times New Roman" w:eastAsia="Times New Roman" w:hAnsi="Times New Roman" w:cs="Times New Roman"/>
                  <w:color w:val="7030A0"/>
                </w:rPr>
                <w:t xml:space="preserve"> section </w:t>
              </w:r>
              <w:r>
                <w:rPr>
                  <w:rFonts w:ascii="Times New Roman" w:eastAsia="Times New Roman" w:hAnsi="Times New Roman" w:cs="Times New Roman"/>
                  <w:color w:val="7030A0"/>
                </w:rPr>
                <w:t xml:space="preserve">8 which includes the factor selection. </w:t>
              </w:r>
            </w:ins>
            <w:ins w:id="1252" w:author="tao huang" w:date="2018-11-04T11:56:00Z">
              <w:r w:rsidR="00F46A39">
                <w:rPr>
                  <w:rFonts w:ascii="Times New Roman" w:eastAsia="Times New Roman" w:hAnsi="Times New Roman" w:cs="Times New Roman"/>
                  <w:color w:val="7030A0"/>
                </w:rPr>
                <w:t xml:space="preserve">In </w:t>
              </w:r>
              <w:r w:rsidR="00F46A39" w:rsidRPr="00F46A39">
                <w:rPr>
                  <w:rFonts w:ascii="Times New Roman" w:eastAsia="Times New Roman" w:hAnsi="Times New Roman" w:cs="Times New Roman"/>
                  <w:color w:val="7030A0"/>
                </w:rPr>
                <w:t>section 8</w:t>
              </w:r>
              <w:r w:rsidR="00F46A39">
                <w:rPr>
                  <w:rFonts w:ascii="Times New Roman" w:eastAsia="Times New Roman" w:hAnsi="Times New Roman" w:cs="Times New Roman"/>
                  <w:color w:val="7030A0"/>
                </w:rPr>
                <w:t xml:space="preserve">, we </w:t>
              </w:r>
            </w:ins>
            <w:ins w:id="1253" w:author="tao huang" w:date="2018-10-28T23:22:00Z">
              <w:r w:rsidR="007B1923">
                <w:rPr>
                  <w:rFonts w:ascii="Times New Roman" w:eastAsia="Times New Roman" w:hAnsi="Times New Roman" w:cs="Times New Roman"/>
                  <w:color w:val="7030A0"/>
                </w:rPr>
                <w:t xml:space="preserve">constructed </w:t>
              </w:r>
            </w:ins>
            <w:ins w:id="1254" w:author="tao huang" w:date="2018-11-04T11:56:00Z">
              <w:r>
                <w:rPr>
                  <w:rFonts w:ascii="Times New Roman" w:eastAsia="Times New Roman" w:hAnsi="Times New Roman" w:cs="Times New Roman"/>
                  <w:color w:val="7030A0"/>
                </w:rPr>
                <w:t xml:space="preserve">factors </w:t>
              </w:r>
            </w:ins>
            <w:ins w:id="1255" w:author="tao huang" w:date="2018-10-28T23:22:00Z">
              <w:r w:rsidR="007B1923">
                <w:rPr>
                  <w:rFonts w:ascii="Times New Roman" w:eastAsia="Times New Roman" w:hAnsi="Times New Roman" w:cs="Times New Roman"/>
                  <w:color w:val="7030A0"/>
                </w:rPr>
                <w:t>from various measures for the data characteristics</w:t>
              </w:r>
            </w:ins>
            <w:ins w:id="1256" w:author="tao huang" w:date="2018-11-04T11:56:00Z">
              <w:r>
                <w:rPr>
                  <w:rFonts w:ascii="Times New Roman" w:eastAsia="Times New Roman" w:hAnsi="Times New Roman" w:cs="Times New Roman"/>
                  <w:color w:val="7030A0"/>
                </w:rPr>
                <w:t>, and we explore if they are potentially the</w:t>
              </w:r>
            </w:ins>
            <w:ins w:id="1257" w:author="tao huang" w:date="2018-10-28T23:21:00Z">
              <w:r w:rsidR="007B1923">
                <w:rPr>
                  <w:rFonts w:ascii="Times New Roman" w:eastAsia="Times New Roman" w:hAnsi="Times New Roman" w:cs="Times New Roman"/>
                  <w:color w:val="7030A0"/>
                </w:rPr>
                <w:t xml:space="preserve"> </w:t>
              </w:r>
            </w:ins>
            <w:ins w:id="1258" w:author="tao huang" w:date="2018-10-28T23:22:00Z">
              <w:r w:rsidR="007B1923" w:rsidRPr="007B1923">
                <w:rPr>
                  <w:rFonts w:ascii="Times New Roman" w:eastAsia="Times New Roman" w:hAnsi="Times New Roman" w:cs="Times New Roman"/>
                  <w:color w:val="7030A0"/>
                </w:rPr>
                <w:t xml:space="preserve">determinants of </w:t>
              </w:r>
            </w:ins>
            <w:ins w:id="1259" w:author="tao huang" w:date="2018-10-28T23:23:00Z">
              <w:r w:rsidR="007B1923">
                <w:rPr>
                  <w:rFonts w:ascii="Times New Roman" w:eastAsia="Times New Roman" w:hAnsi="Times New Roman" w:cs="Times New Roman"/>
                  <w:color w:val="7030A0"/>
                </w:rPr>
                <w:t xml:space="preserve">improved </w:t>
              </w:r>
            </w:ins>
            <w:ins w:id="1260" w:author="tao huang" w:date="2018-11-04T11:56:00Z">
              <w:r>
                <w:rPr>
                  <w:rFonts w:ascii="Times New Roman" w:eastAsia="Times New Roman" w:hAnsi="Times New Roman" w:cs="Times New Roman"/>
                  <w:color w:val="7030A0"/>
                </w:rPr>
                <w:t xml:space="preserve">forecasting </w:t>
              </w:r>
            </w:ins>
            <w:ins w:id="1261" w:author="tao huang" w:date="2018-10-28T23:22:00Z">
              <w:r w:rsidR="007B1923">
                <w:rPr>
                  <w:rFonts w:ascii="Times New Roman" w:eastAsia="Times New Roman" w:hAnsi="Times New Roman" w:cs="Times New Roman"/>
                  <w:color w:val="7030A0"/>
                </w:rPr>
                <w:t xml:space="preserve">performance of the proposed methods </w:t>
              </w:r>
            </w:ins>
            <w:ins w:id="1262" w:author="tao huang" w:date="2018-10-28T23:23:00Z">
              <w:r w:rsidR="007B1923">
                <w:rPr>
                  <w:rFonts w:ascii="Times New Roman" w:eastAsia="Times New Roman" w:hAnsi="Times New Roman" w:cs="Times New Roman"/>
                  <w:color w:val="7030A0"/>
                </w:rPr>
                <w:t xml:space="preserve">at SKU level. </w:t>
              </w:r>
            </w:ins>
          </w:p>
          <w:p w14:paraId="2FA5C445" w14:textId="77777777" w:rsidR="00F46A39" w:rsidRDefault="00F46A39">
            <w:pPr>
              <w:shd w:val="clear" w:color="auto" w:fill="FFFFFF" w:themeFill="background1"/>
              <w:spacing w:after="0" w:line="276" w:lineRule="auto"/>
              <w:rPr>
                <w:ins w:id="1263" w:author="tao huang" w:date="2018-11-04T11:55:00Z"/>
                <w:rFonts w:ascii="Times New Roman" w:eastAsia="Times New Roman" w:hAnsi="Times New Roman" w:cs="Times New Roman"/>
                <w:color w:val="7030A0"/>
              </w:rPr>
            </w:pPr>
          </w:p>
          <w:p w14:paraId="3F6CC154" w14:textId="42EB6F02" w:rsidR="00F46A39" w:rsidRDefault="004D48AF">
            <w:pPr>
              <w:shd w:val="clear" w:color="auto" w:fill="FFFFFF" w:themeFill="background1"/>
              <w:spacing w:after="0" w:line="276" w:lineRule="auto"/>
              <w:rPr>
                <w:ins w:id="1264" w:author="tao huang" w:date="2018-11-04T11:49:00Z"/>
                <w:rFonts w:ascii="Times New Roman" w:eastAsia="Times New Roman" w:hAnsi="Times New Roman" w:cs="Times New Roman"/>
                <w:color w:val="7030A0"/>
              </w:rPr>
            </w:pPr>
            <w:ins w:id="1265" w:author="tao huang" w:date="2018-11-04T11:57:00Z">
              <w:r>
                <w:rPr>
                  <w:rFonts w:ascii="Times New Roman" w:eastAsia="Times New Roman" w:hAnsi="Times New Roman" w:cs="Times New Roman"/>
                  <w:color w:val="7030A0"/>
                </w:rPr>
                <w:t xml:space="preserve">We have now </w:t>
              </w:r>
            </w:ins>
            <w:ins w:id="1266" w:author="tao huang" w:date="2018-11-04T11:58:00Z">
              <w:r>
                <w:rPr>
                  <w:rFonts w:ascii="Times New Roman" w:eastAsia="Times New Roman" w:hAnsi="Times New Roman" w:cs="Times New Roman"/>
                  <w:color w:val="7030A0"/>
                </w:rPr>
                <w:t>completely revised</w:t>
              </w:r>
            </w:ins>
            <w:ins w:id="1267" w:author="tao huang" w:date="2018-11-04T11:57:00Z">
              <w:r>
                <w:rPr>
                  <w:rFonts w:ascii="Times New Roman" w:eastAsia="Times New Roman" w:hAnsi="Times New Roman" w:cs="Times New Roman"/>
                  <w:color w:val="7030A0"/>
                </w:rPr>
                <w:t xml:space="preserve"> </w:t>
              </w:r>
            </w:ins>
            <w:del w:id="1268" w:author="tao huang" w:date="2018-11-04T11:46:00Z">
              <w:r w:rsidR="004B4A24" w:rsidRPr="00235520" w:rsidDel="00F46A39">
                <w:rPr>
                  <w:rFonts w:ascii="Times New Roman" w:eastAsia="Times New Roman" w:hAnsi="Times New Roman" w:cs="Times New Roman"/>
                  <w:color w:val="7030A0"/>
                </w:rPr>
                <w:delText>We rewrite</w:delText>
              </w:r>
            </w:del>
            <w:del w:id="1269" w:author="tao huang" w:date="2018-11-04T11:57:00Z">
              <w:r w:rsidR="004B4A24" w:rsidRPr="00235520" w:rsidDel="004D48AF">
                <w:rPr>
                  <w:rFonts w:ascii="Times New Roman" w:eastAsia="Times New Roman" w:hAnsi="Times New Roman" w:cs="Times New Roman"/>
                  <w:color w:val="7030A0"/>
                </w:rPr>
                <w:delText xml:space="preserve"> </w:delText>
              </w:r>
            </w:del>
            <w:del w:id="1270" w:author="tao huang" w:date="2018-10-28T23:23:00Z">
              <w:r w:rsidR="004B4A24" w:rsidRPr="00235520" w:rsidDel="007B1923">
                <w:rPr>
                  <w:rFonts w:ascii="Times New Roman" w:eastAsia="Times New Roman" w:hAnsi="Times New Roman" w:cs="Times New Roman"/>
                  <w:color w:val="7030A0"/>
                </w:rPr>
                <w:delText xml:space="preserve">this </w:delText>
              </w:r>
            </w:del>
            <w:del w:id="1271" w:author="tao huang" w:date="2018-11-04T11:57:00Z">
              <w:r w:rsidR="004B4A24" w:rsidRPr="00235520" w:rsidDel="004D48AF">
                <w:rPr>
                  <w:rFonts w:ascii="Times New Roman" w:eastAsia="Times New Roman" w:hAnsi="Times New Roman" w:cs="Times New Roman"/>
                  <w:color w:val="7030A0"/>
                </w:rPr>
                <w:delText xml:space="preserve">section </w:delText>
              </w:r>
            </w:del>
            <w:del w:id="1272" w:author="tao huang" w:date="2018-11-04T11:46:00Z">
              <w:r w:rsidR="004B4A24" w:rsidRPr="00235520" w:rsidDel="00F46A39">
                <w:rPr>
                  <w:rFonts w:ascii="Times New Roman" w:eastAsia="Times New Roman" w:hAnsi="Times New Roman" w:cs="Times New Roman"/>
                  <w:color w:val="7030A0"/>
                </w:rPr>
                <w:delText>explicitly</w:delText>
              </w:r>
            </w:del>
            <w:del w:id="1273" w:author="tao huang" w:date="2018-11-04T11:57:00Z">
              <w:r w:rsidR="004B4A24" w:rsidRPr="00235520" w:rsidDel="004D48AF">
                <w:rPr>
                  <w:rFonts w:ascii="Times New Roman" w:eastAsia="Times New Roman" w:hAnsi="Times New Roman" w:cs="Times New Roman"/>
                  <w:color w:val="7030A0"/>
                </w:rPr>
                <w:delText xml:space="preserve">. </w:delText>
              </w:r>
            </w:del>
            <w:ins w:id="1274" w:author="tao huang" w:date="2018-10-28T21:30:00Z">
              <w:r w:rsidR="00256E99">
                <w:rPr>
                  <w:rFonts w:ascii="Times New Roman" w:eastAsia="Times New Roman" w:hAnsi="Times New Roman" w:cs="Times New Roman"/>
                  <w:color w:val="7030A0"/>
                </w:rPr>
                <w:t xml:space="preserve">Table </w:t>
              </w:r>
            </w:ins>
            <w:ins w:id="1275" w:author="tao huang" w:date="2018-10-28T23:08:00Z">
              <w:r w:rsidR="003E1E39">
                <w:rPr>
                  <w:rFonts w:ascii="Times New Roman" w:eastAsia="Times New Roman" w:hAnsi="Times New Roman" w:cs="Times New Roman"/>
                  <w:color w:val="7030A0"/>
                </w:rPr>
                <w:t>8</w:t>
              </w:r>
            </w:ins>
            <w:ins w:id="1276" w:author="tao huang" w:date="2018-10-28T21:30:00Z">
              <w:r w:rsidR="00256E99">
                <w:rPr>
                  <w:rFonts w:ascii="Times New Roman" w:eastAsia="Times New Roman" w:hAnsi="Times New Roman" w:cs="Times New Roman"/>
                  <w:color w:val="7030A0"/>
                </w:rPr>
                <w:t xml:space="preserve"> (the previous Table 5)</w:t>
              </w:r>
            </w:ins>
            <w:ins w:id="1277" w:author="tao huang" w:date="2018-11-04T11:58:00Z">
              <w:r>
                <w:rPr>
                  <w:rFonts w:ascii="Times New Roman" w:eastAsia="Times New Roman" w:hAnsi="Times New Roman" w:cs="Times New Roman"/>
                  <w:color w:val="7030A0"/>
                </w:rPr>
                <w:t xml:space="preserve">. It now shows </w:t>
              </w:r>
            </w:ins>
            <w:del w:id="1278" w:author="tao huang" w:date="2018-10-28T21:30:00Z">
              <w:r w:rsidR="004B4A24" w:rsidRPr="00235520" w:rsidDel="00256E99">
                <w:rPr>
                  <w:rFonts w:ascii="Times New Roman" w:eastAsia="Times New Roman" w:hAnsi="Times New Roman" w:cs="Times New Roman"/>
                  <w:color w:val="7030A0"/>
                </w:rPr>
                <w:delText xml:space="preserve">Table 5 </w:delText>
              </w:r>
            </w:del>
            <w:del w:id="1279" w:author="tao huang" w:date="2018-11-04T11:58:00Z">
              <w:r w:rsidR="004B4A24" w:rsidRPr="00235520" w:rsidDel="004D48AF">
                <w:rPr>
                  <w:rFonts w:ascii="Times New Roman" w:eastAsia="Times New Roman" w:hAnsi="Times New Roman" w:cs="Times New Roman"/>
                  <w:color w:val="7030A0"/>
                </w:rPr>
                <w:delText xml:space="preserve">consists of </w:delText>
              </w:r>
            </w:del>
            <w:r w:rsidR="004B4A24" w:rsidRPr="00235520">
              <w:rPr>
                <w:rFonts w:ascii="Times New Roman" w:eastAsia="Times New Roman" w:hAnsi="Times New Roman" w:cs="Times New Roman"/>
                <w:color w:val="7030A0"/>
              </w:rPr>
              <w:t xml:space="preserve">the parameter estimates for </w:t>
            </w:r>
            <w:del w:id="1280" w:author="tao huang" w:date="2018-10-28T21:31:00Z">
              <w:r w:rsidR="004B4A24" w:rsidRPr="00235520" w:rsidDel="00256E99">
                <w:rPr>
                  <w:rFonts w:ascii="Times New Roman" w:eastAsia="Times New Roman" w:hAnsi="Times New Roman" w:cs="Times New Roman"/>
                  <w:color w:val="7030A0"/>
                </w:rPr>
                <w:delText xml:space="preserve">two </w:delText>
              </w:r>
            </w:del>
            <w:ins w:id="1281" w:author="tao huang" w:date="2018-10-28T21:31:00Z">
              <w:r w:rsidR="00256E99">
                <w:rPr>
                  <w:rFonts w:ascii="Times New Roman" w:eastAsia="Times New Roman" w:hAnsi="Times New Roman" w:cs="Times New Roman"/>
                  <w:color w:val="7030A0"/>
                </w:rPr>
                <w:t>the</w:t>
              </w:r>
              <w:r w:rsidR="00256E99" w:rsidRPr="00235520">
                <w:rPr>
                  <w:rFonts w:ascii="Times New Roman" w:eastAsia="Times New Roman" w:hAnsi="Times New Roman" w:cs="Times New Roman"/>
                  <w:color w:val="7030A0"/>
                </w:rPr>
                <w:t xml:space="preserve"> </w:t>
              </w:r>
            </w:ins>
            <w:r w:rsidR="004B4A24" w:rsidRPr="00235520">
              <w:rPr>
                <w:rFonts w:ascii="Times New Roman" w:eastAsia="Times New Roman" w:hAnsi="Times New Roman" w:cs="Times New Roman"/>
                <w:color w:val="7030A0"/>
              </w:rPr>
              <w:t>regression model</w:t>
            </w:r>
            <w:ins w:id="1282" w:author="tao huang" w:date="2018-10-28T21:31:00Z">
              <w:r w:rsidR="00256E99">
                <w:rPr>
                  <w:rFonts w:ascii="Times New Roman" w:eastAsia="Times New Roman" w:hAnsi="Times New Roman" w:cs="Times New Roman"/>
                  <w:color w:val="7030A0"/>
                </w:rPr>
                <w:t xml:space="preserve"> with the five factors as independent variables. </w:t>
              </w:r>
            </w:ins>
            <w:ins w:id="1283" w:author="tao huang" w:date="2018-11-04T12:02:00Z">
              <w:r>
                <w:rPr>
                  <w:rFonts w:ascii="Times New Roman" w:eastAsia="Times New Roman" w:hAnsi="Times New Roman" w:cs="Times New Roman"/>
                  <w:color w:val="7030A0"/>
                </w:rPr>
                <w:t xml:space="preserve">Previously </w:t>
              </w:r>
            </w:ins>
            <w:ins w:id="1284" w:author="tao huang" w:date="2018-10-28T21:31:00Z">
              <w:r w:rsidR="00256E99">
                <w:rPr>
                  <w:rFonts w:ascii="Times New Roman" w:eastAsia="Times New Roman" w:hAnsi="Times New Roman" w:cs="Times New Roman"/>
                  <w:color w:val="7030A0"/>
                </w:rPr>
                <w:t xml:space="preserve">We developed </w:t>
              </w:r>
            </w:ins>
            <w:ins w:id="1285" w:author="tao huang" w:date="2018-11-04T12:02:00Z">
              <w:r>
                <w:rPr>
                  <w:rFonts w:ascii="Times New Roman" w:eastAsia="Times New Roman" w:hAnsi="Times New Roman" w:cs="Times New Roman"/>
                  <w:color w:val="7030A0"/>
                </w:rPr>
                <w:t>another</w:t>
              </w:r>
            </w:ins>
            <w:ins w:id="1286" w:author="tao huang" w:date="2018-10-28T21:31:00Z">
              <w:r w:rsidR="00256E99">
                <w:rPr>
                  <w:rFonts w:ascii="Times New Roman" w:eastAsia="Times New Roman" w:hAnsi="Times New Roman" w:cs="Times New Roman"/>
                  <w:color w:val="7030A0"/>
                </w:rPr>
                <w:t xml:space="preserve"> regression model </w:t>
              </w:r>
            </w:ins>
            <w:ins w:id="1287" w:author="tao huang" w:date="2018-11-04T11:59:00Z">
              <w:r>
                <w:rPr>
                  <w:rFonts w:ascii="Times New Roman" w:eastAsia="Times New Roman" w:hAnsi="Times New Roman" w:cs="Times New Roman"/>
                  <w:color w:val="7030A0"/>
                </w:rPr>
                <w:t>where the</w:t>
              </w:r>
            </w:ins>
            <w:ins w:id="1288" w:author="tao huang" w:date="2018-11-04T11:58:00Z">
              <w:r>
                <w:rPr>
                  <w:rFonts w:ascii="Times New Roman" w:eastAsia="Times New Roman" w:hAnsi="Times New Roman" w:cs="Times New Roman"/>
                  <w:color w:val="7030A0"/>
                </w:rPr>
                <w:t xml:space="preserve"> </w:t>
              </w:r>
            </w:ins>
            <w:ins w:id="1289" w:author="tao huang" w:date="2018-11-04T11:59:00Z">
              <w:r>
                <w:rPr>
                  <w:rFonts w:ascii="Times New Roman" w:eastAsia="Times New Roman" w:hAnsi="Times New Roman" w:cs="Times New Roman"/>
                  <w:color w:val="7030A0"/>
                </w:rPr>
                <w:t xml:space="preserve">independent variables are the </w:t>
              </w:r>
            </w:ins>
            <w:ins w:id="1290" w:author="tao huang" w:date="2018-11-04T11:58:00Z">
              <w:r>
                <w:rPr>
                  <w:rFonts w:ascii="Times New Roman" w:eastAsia="Times New Roman" w:hAnsi="Times New Roman" w:cs="Times New Roman"/>
                  <w:color w:val="7030A0"/>
                </w:rPr>
                <w:t>five factors and</w:t>
              </w:r>
            </w:ins>
            <w:ins w:id="1291" w:author="tao huang" w:date="2018-11-04T11:59:00Z">
              <w:r>
                <w:rPr>
                  <w:rFonts w:ascii="Times New Roman" w:eastAsia="Times New Roman" w:hAnsi="Times New Roman" w:cs="Times New Roman"/>
                  <w:color w:val="7030A0"/>
                </w:rPr>
                <w:t xml:space="preserve"> </w:t>
              </w:r>
            </w:ins>
            <w:ins w:id="1292" w:author="tao huang" w:date="2018-11-04T12:02:00Z">
              <w:r>
                <w:rPr>
                  <w:rFonts w:ascii="Times New Roman" w:eastAsia="Times New Roman" w:hAnsi="Times New Roman" w:cs="Times New Roman"/>
                  <w:color w:val="7030A0"/>
                </w:rPr>
                <w:t xml:space="preserve">also </w:t>
              </w:r>
            </w:ins>
            <w:ins w:id="1293" w:author="tao huang" w:date="2018-11-04T11:59:00Z">
              <w:r>
                <w:rPr>
                  <w:rFonts w:ascii="Times New Roman" w:eastAsia="Times New Roman" w:hAnsi="Times New Roman" w:cs="Times New Roman"/>
                  <w:color w:val="7030A0"/>
                </w:rPr>
                <w:t xml:space="preserve">category dummy variables. </w:t>
              </w:r>
            </w:ins>
            <w:del w:id="1294" w:author="tao huang" w:date="2018-10-28T21:31:00Z">
              <w:r w:rsidR="004B4A24" w:rsidRPr="00235520" w:rsidDel="00256E99">
                <w:rPr>
                  <w:rFonts w:ascii="Times New Roman" w:eastAsia="Times New Roman" w:hAnsi="Times New Roman" w:cs="Times New Roman"/>
                  <w:color w:val="7030A0"/>
                </w:rPr>
                <w:delText xml:space="preserve">s: one with category </w:delText>
              </w:r>
            </w:del>
            <w:del w:id="1295" w:author="tao huang" w:date="2018-11-04T11:59:00Z">
              <w:r w:rsidR="004B4A24" w:rsidRPr="00235520" w:rsidDel="004D48AF">
                <w:rPr>
                  <w:rFonts w:ascii="Times New Roman" w:eastAsia="Times New Roman" w:hAnsi="Times New Roman" w:cs="Times New Roman"/>
                  <w:color w:val="7030A0"/>
                </w:rPr>
                <w:delText>dummy variables</w:delText>
              </w:r>
            </w:del>
            <w:del w:id="1296" w:author="tao huang" w:date="2018-11-04T11:48:00Z">
              <w:r w:rsidR="004B4A24" w:rsidRPr="00235520" w:rsidDel="00F46A39">
                <w:rPr>
                  <w:rFonts w:ascii="Times New Roman" w:eastAsia="Times New Roman" w:hAnsi="Times New Roman" w:cs="Times New Roman"/>
                  <w:color w:val="7030A0"/>
                </w:rPr>
                <w:delText xml:space="preserve"> </w:delText>
              </w:r>
            </w:del>
            <w:del w:id="1297" w:author="tao huang" w:date="2018-10-28T21:31:00Z">
              <w:r w:rsidR="004B4A24" w:rsidRPr="00235520" w:rsidDel="00256E99">
                <w:rPr>
                  <w:rFonts w:ascii="Times New Roman" w:eastAsia="Times New Roman" w:hAnsi="Times New Roman" w:cs="Times New Roman"/>
                  <w:color w:val="7030A0"/>
                </w:rPr>
                <w:delText>and one without</w:delText>
              </w:r>
            </w:del>
            <w:del w:id="1298" w:author="tao huang" w:date="2018-11-04T11:59:00Z">
              <w:r w:rsidR="004B4A24" w:rsidRPr="00235520" w:rsidDel="004D48AF">
                <w:rPr>
                  <w:rFonts w:ascii="Times New Roman" w:eastAsia="Times New Roman" w:hAnsi="Times New Roman" w:cs="Times New Roman"/>
                  <w:color w:val="7030A0"/>
                </w:rPr>
                <w:delText xml:space="preserve">. </w:delText>
              </w:r>
            </w:del>
            <w:ins w:id="1299" w:author="tao huang" w:date="2018-11-04T12:00:00Z">
              <w:r>
                <w:rPr>
                  <w:rFonts w:ascii="Times New Roman" w:eastAsia="Times New Roman" w:hAnsi="Times New Roman" w:cs="Times New Roman"/>
                  <w:color w:val="7030A0"/>
                </w:rPr>
                <w:t>We have</w:t>
              </w:r>
            </w:ins>
            <w:del w:id="1300" w:author="tao huang" w:date="2018-11-04T11:49:00Z">
              <w:r w:rsidR="004B4A24" w:rsidRPr="00235520" w:rsidDel="00F46A39">
                <w:rPr>
                  <w:rFonts w:ascii="Times New Roman" w:eastAsia="Times New Roman" w:hAnsi="Times New Roman" w:cs="Times New Roman"/>
                  <w:color w:val="7030A0"/>
                </w:rPr>
                <w:delText xml:space="preserve">The </w:delText>
              </w:r>
            </w:del>
            <w:del w:id="1301" w:author="tao huang" w:date="2018-11-04T12:00:00Z">
              <w:r w:rsidR="004B4A24" w:rsidRPr="00235520" w:rsidDel="004D48AF">
                <w:rPr>
                  <w:rFonts w:ascii="Times New Roman" w:eastAsia="Times New Roman" w:hAnsi="Times New Roman" w:cs="Times New Roman"/>
                  <w:color w:val="7030A0"/>
                </w:rPr>
                <w:delText xml:space="preserve">parameter estimates </w:delText>
              </w:r>
            </w:del>
            <w:del w:id="1302" w:author="tao huang" w:date="2018-10-28T21:32:00Z">
              <w:r w:rsidR="004B4A24" w:rsidRPr="00235520" w:rsidDel="00256E99">
                <w:rPr>
                  <w:rFonts w:ascii="Times New Roman" w:eastAsia="Times New Roman" w:hAnsi="Times New Roman" w:cs="Times New Roman"/>
                  <w:color w:val="7030A0"/>
                </w:rPr>
                <w:delText>for the category dummy variables are all omitted for simplicity.</w:delText>
              </w:r>
            </w:del>
            <w:ins w:id="1303" w:author="tao huang" w:date="2018-10-28T21:32:00Z">
              <w:r w:rsidR="00256E99">
                <w:rPr>
                  <w:rFonts w:ascii="Times New Roman" w:eastAsia="Times New Roman" w:hAnsi="Times New Roman" w:cs="Times New Roman"/>
                  <w:color w:val="7030A0"/>
                </w:rPr>
                <w:t xml:space="preserve"> consistent</w:t>
              </w:r>
            </w:ins>
            <w:ins w:id="1304" w:author="tao huang" w:date="2018-11-04T12:00:00Z">
              <w:r>
                <w:rPr>
                  <w:rFonts w:ascii="Times New Roman" w:eastAsia="Times New Roman" w:hAnsi="Times New Roman" w:cs="Times New Roman"/>
                  <w:color w:val="7030A0"/>
                </w:rPr>
                <w:t xml:space="preserve"> parameter estimates </w:t>
              </w:r>
            </w:ins>
            <w:ins w:id="1305" w:author="tao huang" w:date="2018-11-04T12:01:00Z">
              <w:r>
                <w:rPr>
                  <w:rFonts w:ascii="Times New Roman" w:eastAsia="Times New Roman" w:hAnsi="Times New Roman" w:cs="Times New Roman"/>
                  <w:color w:val="7030A0"/>
                </w:rPr>
                <w:t xml:space="preserve">for the five factors </w:t>
              </w:r>
            </w:ins>
            <w:ins w:id="1306" w:author="tao huang" w:date="2018-11-04T12:00:00Z">
              <w:r>
                <w:rPr>
                  <w:rFonts w:ascii="Times New Roman" w:eastAsia="Times New Roman" w:hAnsi="Times New Roman" w:cs="Times New Roman"/>
                  <w:color w:val="7030A0"/>
                </w:rPr>
                <w:t xml:space="preserve">for these two models. </w:t>
              </w:r>
            </w:ins>
            <w:ins w:id="1307" w:author="tao huang" w:date="2018-11-04T12:03:00Z">
              <w:r>
                <w:rPr>
                  <w:rFonts w:ascii="Times New Roman" w:eastAsia="Times New Roman" w:hAnsi="Times New Roman" w:cs="Times New Roman"/>
                  <w:color w:val="7030A0"/>
                </w:rPr>
                <w:t xml:space="preserve">In </w:t>
              </w:r>
            </w:ins>
            <w:ins w:id="1308" w:author="tao huang" w:date="2018-11-04T12:01:00Z">
              <w:r>
                <w:rPr>
                  <w:rFonts w:ascii="Times New Roman" w:eastAsia="Times New Roman" w:hAnsi="Times New Roman" w:cs="Times New Roman"/>
                  <w:color w:val="7030A0"/>
                </w:rPr>
                <w:t xml:space="preserve">Table 8, </w:t>
              </w:r>
            </w:ins>
            <w:ins w:id="1309" w:author="tao huang" w:date="2018-11-04T11:49:00Z">
              <w:r w:rsidR="00F46A39">
                <w:rPr>
                  <w:rFonts w:ascii="Times New Roman" w:eastAsia="Times New Roman" w:hAnsi="Times New Roman" w:cs="Times New Roman"/>
                  <w:color w:val="7030A0"/>
                </w:rPr>
                <w:t xml:space="preserve">we </w:t>
              </w:r>
            </w:ins>
            <w:ins w:id="1310" w:author="tao huang" w:date="2018-11-04T12:03:00Z">
              <w:r>
                <w:rPr>
                  <w:rFonts w:ascii="Times New Roman" w:eastAsia="Times New Roman" w:hAnsi="Times New Roman" w:cs="Times New Roman"/>
                  <w:color w:val="7030A0"/>
                </w:rPr>
                <w:t xml:space="preserve">now </w:t>
              </w:r>
            </w:ins>
            <w:ins w:id="1311" w:author="tao huang" w:date="2018-11-04T12:01:00Z">
              <w:r>
                <w:rPr>
                  <w:rFonts w:ascii="Times New Roman" w:eastAsia="Times New Roman" w:hAnsi="Times New Roman" w:cs="Times New Roman"/>
                  <w:color w:val="7030A0"/>
                </w:rPr>
                <w:t>only include the parameter estimates for the model which only has the five factors as independent variables. This makes</w:t>
              </w:r>
            </w:ins>
            <w:ins w:id="1312" w:author="tao huang" w:date="2018-11-04T11:49:00Z">
              <w:r w:rsidR="00F46A39">
                <w:rPr>
                  <w:rFonts w:ascii="Times New Roman" w:eastAsia="Times New Roman" w:hAnsi="Times New Roman" w:cs="Times New Roman"/>
                  <w:color w:val="7030A0"/>
                </w:rPr>
                <w:t xml:space="preserve"> Table 8 more readable.</w:t>
              </w:r>
            </w:ins>
          </w:p>
          <w:p w14:paraId="1812E1C9" w14:textId="004E1DBE" w:rsidR="004B4A24" w:rsidRPr="00235520" w:rsidDel="00F276FC" w:rsidRDefault="00F46A39">
            <w:pPr>
              <w:shd w:val="clear" w:color="auto" w:fill="FFFFFF" w:themeFill="background1"/>
              <w:spacing w:after="0" w:line="276" w:lineRule="auto"/>
              <w:rPr>
                <w:del w:id="1313" w:author="tao huang" w:date="2018-11-04T12:04:00Z"/>
                <w:rFonts w:ascii="Times New Roman" w:eastAsia="Times New Roman" w:hAnsi="Times New Roman" w:cs="Times New Roman"/>
                <w:color w:val="7030A0"/>
              </w:rPr>
              <w:pPrChange w:id="1314" w:author="tao huang" w:date="2018-10-28T21:40:00Z">
                <w:pPr>
                  <w:shd w:val="clear" w:color="auto" w:fill="FFFFFF"/>
                  <w:spacing w:after="0" w:line="276" w:lineRule="auto"/>
                </w:pPr>
              </w:pPrChange>
            </w:pPr>
            <w:ins w:id="1315" w:author="tao huang" w:date="2018-11-04T11:50:00Z">
              <w:r>
                <w:rPr>
                  <w:rFonts w:ascii="Times New Roman" w:eastAsia="Times New Roman" w:hAnsi="Times New Roman" w:cs="Times New Roman"/>
                  <w:color w:val="7030A0"/>
                </w:rPr>
                <w:t xml:space="preserve"> </w:t>
              </w:r>
            </w:ins>
          </w:p>
          <w:p w14:paraId="0A06559B" w14:textId="4FD7BC64" w:rsidR="004B4A24" w:rsidDel="00F276FC" w:rsidRDefault="004B4A24">
            <w:pPr>
              <w:shd w:val="clear" w:color="auto" w:fill="FFFFFF" w:themeFill="background1"/>
              <w:spacing w:after="0" w:line="276" w:lineRule="auto"/>
              <w:rPr>
                <w:del w:id="1316" w:author="tao huang" w:date="2018-11-04T12:04:00Z"/>
                <w:rFonts w:ascii="Times New Roman" w:eastAsia="Times New Roman" w:hAnsi="Times New Roman" w:cs="Times New Roman"/>
              </w:rPr>
              <w:pPrChange w:id="1317" w:author="tao huang" w:date="2018-10-28T21:40:00Z">
                <w:pPr>
                  <w:shd w:val="clear" w:color="auto" w:fill="FFFFFF"/>
                  <w:spacing w:after="0" w:line="276" w:lineRule="auto"/>
                </w:pPr>
              </w:pPrChange>
            </w:pPr>
          </w:p>
          <w:p w14:paraId="7A04E875" w14:textId="276C8A67" w:rsidR="000F3B13" w:rsidRDefault="0082558B">
            <w:pPr>
              <w:shd w:val="clear" w:color="auto" w:fill="FFFFFF" w:themeFill="background1"/>
              <w:spacing w:after="0" w:line="276" w:lineRule="auto"/>
              <w:rPr>
                <w:rFonts w:ascii="Times New Roman" w:eastAsia="Times New Roman" w:hAnsi="Times New Roman" w:cs="Times New Roman"/>
              </w:rPr>
              <w:pPrChange w:id="1318"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1.     The writing of the whole paper is not very good. A lot of proof-reading is required. Some 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pPr>
              <w:shd w:val="clear" w:color="auto" w:fill="FFFFFF" w:themeFill="background1"/>
              <w:spacing w:after="0" w:line="276" w:lineRule="auto"/>
              <w:rPr>
                <w:rFonts w:ascii="Times New Roman" w:eastAsia="Times New Roman" w:hAnsi="Times New Roman" w:cs="Times New Roman"/>
              </w:rPr>
              <w:pPrChange w:id="1319" w:author="tao huang" w:date="2018-10-28T21:40:00Z">
                <w:pPr>
                  <w:shd w:val="clear" w:color="auto" w:fill="FFFFFF"/>
                  <w:spacing w:after="0" w:line="276" w:lineRule="auto"/>
                </w:pPr>
              </w:pPrChange>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pPr>
              <w:shd w:val="clear" w:color="auto" w:fill="FFFFFF" w:themeFill="background1"/>
              <w:spacing w:after="0" w:line="276" w:lineRule="auto"/>
              <w:rPr>
                <w:rFonts w:ascii="Times New Roman" w:eastAsia="Times New Roman" w:hAnsi="Times New Roman" w:cs="Times New Roman"/>
              </w:rPr>
              <w:pPrChange w:id="1320"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r w:rsidR="0082558B" w:rsidRPr="003E1E39">
              <w:rPr>
                <w:rFonts w:ascii="Times New Roman" w:eastAsia="Times New Roman" w:hAnsi="Times New Roman" w:cs="Times New Roman"/>
                <w:noProof/>
              </w:rPr>
              <w:t>abstact</w:t>
            </w:r>
            <w:r w:rsidR="0082558B" w:rsidRPr="0056537F">
              <w:rPr>
                <w:rFonts w:ascii="Times New Roman" w:eastAsia="Times New Roman" w:hAnsi="Times New Roman" w:cs="Times New Roman"/>
              </w:rPr>
              <w:t xml:space="preserve"> and </w:t>
            </w:r>
            <w:r w:rsidR="0082558B" w:rsidRPr="003E1E39">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pPr>
              <w:shd w:val="clear" w:color="auto" w:fill="FFFFFF" w:themeFill="background1"/>
              <w:spacing w:after="0" w:line="276" w:lineRule="auto"/>
              <w:rPr>
                <w:rFonts w:ascii="Times New Roman" w:eastAsia="Times New Roman" w:hAnsi="Times New Roman" w:cs="Times New Roman"/>
              </w:rPr>
              <w:pPrChange w:id="1321"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pPr>
              <w:shd w:val="clear" w:color="auto" w:fill="FFFFFF" w:themeFill="background1"/>
              <w:spacing w:after="0" w:line="276" w:lineRule="auto"/>
              <w:rPr>
                <w:rFonts w:ascii="Times New Roman" w:eastAsia="Times New Roman" w:hAnsi="Times New Roman" w:cs="Times New Roman"/>
              </w:rPr>
              <w:pPrChange w:id="1322"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w:t>
            </w:r>
            <w:r w:rsidR="0082558B" w:rsidRPr="003E1E39">
              <w:rPr>
                <w:rFonts w:ascii="Times New Roman" w:eastAsia="Times New Roman" w:hAnsi="Times New Roman" w:cs="Times New Roman"/>
                <w:noProof/>
              </w:rPr>
              <w:t>Sometimes writing lack of academic standard.</w:t>
            </w:r>
            <w:r w:rsidR="0082558B" w:rsidRPr="0056537F">
              <w:rPr>
                <w:rFonts w:ascii="Times New Roman" w:eastAsia="Times New Roman" w:hAnsi="Times New Roman" w:cs="Times New Roman"/>
              </w:rPr>
              <w:t xml:space="preserve"> For example, there is no numbering in equations</w:t>
            </w:r>
            <w:r w:rsidR="0082558B" w:rsidRPr="003E1E39">
              <w:rPr>
                <w:rFonts w:ascii="Times New Roman" w:eastAsia="Times New Roman" w:hAnsi="Times New Roman" w:cs="Times New Roman"/>
                <w:noProof/>
              </w:rPr>
              <w:t xml:space="preserve">, </w:t>
            </w:r>
            <w:r w:rsidR="0082558B" w:rsidRPr="003E1E39">
              <w:rPr>
                <w:rFonts w:ascii="Times New Roman" w:eastAsia="Times New Roman" w:hAnsi="Times New Roman" w:cs="Times New Roman"/>
                <w:noProof/>
              </w:rPr>
              <w:lastRenderedPageBreak/>
              <w:t>there</w:t>
            </w:r>
            <w:r w:rsidR="0082558B" w:rsidRPr="0056537F">
              <w:rPr>
                <w:rFonts w:ascii="Times New Roman" w:eastAsia="Times New Roman" w:hAnsi="Times New Roman" w:cs="Times New Roman"/>
              </w:rPr>
              <w:t xml:space="preserve"> is extensive use of bullet points within </w:t>
            </w:r>
            <w:r w:rsidR="0082558B" w:rsidRPr="003E1E39">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ables </w:t>
            </w:r>
            <w:r w:rsidR="0082558B" w:rsidRPr="003E1E39">
              <w:rPr>
                <w:rFonts w:ascii="Times New Roman" w:eastAsia="Times New Roman" w:hAnsi="Times New Roman" w:cs="Times New Roman"/>
                <w:noProof/>
              </w:rPr>
              <w:t>are not explained</w:t>
            </w:r>
            <w:r w:rsidR="0082558B" w:rsidRPr="0056537F">
              <w:rPr>
                <w:rFonts w:ascii="Times New Roman" w:eastAsia="Times New Roman" w:hAnsi="Times New Roman" w:cs="Times New Roman"/>
              </w:rPr>
              <w:t xml:space="preserve"> with footnotes, many equations appear within </w:t>
            </w:r>
            <w:r w:rsidR="0082558B" w:rsidRPr="003E1E39">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he tables style is not uniform </w:t>
            </w:r>
            <w:r w:rsidR="0082558B" w:rsidRPr="003E1E39">
              <w:rPr>
                <w:rFonts w:ascii="Times New Roman" w:eastAsia="Times New Roman" w:hAnsi="Times New Roman" w:cs="Times New Roman"/>
                <w:noProof/>
              </w:rPr>
              <w:t>etc</w:t>
            </w:r>
            <w:r w:rsidR="0082558B" w:rsidRPr="0056537F">
              <w:rPr>
                <w:rFonts w:ascii="Times New Roman" w:eastAsia="Times New Roman" w:hAnsi="Times New Roman" w:cs="Times New Roman"/>
              </w:rPr>
              <w:t>.</w:t>
            </w:r>
          </w:p>
          <w:p w14:paraId="523BA679" w14:textId="017C9B05" w:rsidR="00547144" w:rsidRDefault="00547144">
            <w:pPr>
              <w:shd w:val="clear" w:color="auto" w:fill="FFFFFF" w:themeFill="background1"/>
              <w:spacing w:after="0" w:line="276" w:lineRule="auto"/>
              <w:rPr>
                <w:ins w:id="1323" w:author="Didier Soopramanien" w:date="2018-10-24T14:47:00Z"/>
                <w:rFonts w:ascii="Times New Roman" w:eastAsia="Times New Roman" w:hAnsi="Times New Roman" w:cs="Times New Roman"/>
                <w:color w:val="7030A0"/>
              </w:rPr>
              <w:pPrChange w:id="1324" w:author="tao huang" w:date="2018-10-28T21:40:00Z">
                <w:pPr>
                  <w:shd w:val="clear" w:color="auto" w:fill="FFFFFF"/>
                  <w:spacing w:after="0" w:line="276" w:lineRule="auto"/>
                </w:pPr>
              </w:pPrChange>
            </w:pPr>
          </w:p>
          <w:p w14:paraId="2453C777" w14:textId="374C8FE6" w:rsidR="00547144" w:rsidRDefault="00547144">
            <w:pPr>
              <w:shd w:val="clear" w:color="auto" w:fill="FFFFFF" w:themeFill="background1"/>
              <w:spacing w:after="0" w:line="276" w:lineRule="auto"/>
              <w:rPr>
                <w:ins w:id="1325" w:author="Didier Soopramanien" w:date="2018-10-24T14:47:00Z"/>
                <w:rFonts w:ascii="Times New Roman" w:eastAsia="Times New Roman" w:hAnsi="Times New Roman" w:cs="Times New Roman"/>
                <w:color w:val="7030A0"/>
              </w:rPr>
              <w:pPrChange w:id="1326" w:author="tao huang" w:date="2018-10-28T21:40:00Z">
                <w:pPr>
                  <w:shd w:val="clear" w:color="auto" w:fill="FFFFFF"/>
                  <w:spacing w:after="0" w:line="276" w:lineRule="auto"/>
                </w:pPr>
              </w:pPrChange>
            </w:pPr>
            <w:ins w:id="1327" w:author="Didier Soopramanien" w:date="2018-10-24T14:47:00Z">
              <w:r>
                <w:rPr>
                  <w:rFonts w:ascii="Times New Roman" w:eastAsia="Times New Roman" w:hAnsi="Times New Roman" w:cs="Times New Roman"/>
                  <w:color w:val="7030A0"/>
                </w:rPr>
                <w:t xml:space="preserve">We have </w:t>
              </w:r>
              <w:del w:id="1328" w:author="tao huang" w:date="2018-11-04T12:04:00Z">
                <w:r w:rsidDel="00442012">
                  <w:rPr>
                    <w:rFonts w:ascii="Times New Roman" w:eastAsia="Times New Roman" w:hAnsi="Times New Roman" w:cs="Times New Roman"/>
                    <w:color w:val="7030A0"/>
                  </w:rPr>
                  <w:delText>not</w:delText>
                </w:r>
              </w:del>
            </w:ins>
            <w:ins w:id="1329" w:author="tao huang" w:date="2018-11-04T12:04:00Z">
              <w:r w:rsidR="00442012">
                <w:rPr>
                  <w:rFonts w:ascii="Times New Roman" w:eastAsia="Times New Roman" w:hAnsi="Times New Roman" w:cs="Times New Roman"/>
                  <w:color w:val="7030A0"/>
                </w:rPr>
                <w:t>now</w:t>
              </w:r>
            </w:ins>
            <w:ins w:id="1330" w:author="Didier Soopramanien" w:date="2018-10-24T14:47:00Z">
              <w:r>
                <w:rPr>
                  <w:rFonts w:ascii="Times New Roman" w:eastAsia="Times New Roman" w:hAnsi="Times New Roman" w:cs="Times New Roman"/>
                  <w:color w:val="7030A0"/>
                </w:rPr>
                <w:t xml:space="preserve"> taken on board </w:t>
              </w:r>
              <w:r w:rsidR="00CB2E12">
                <w:rPr>
                  <w:rFonts w:ascii="Times New Roman" w:eastAsia="Times New Roman" w:hAnsi="Times New Roman" w:cs="Times New Roman"/>
                  <w:color w:val="7030A0"/>
                </w:rPr>
                <w:t>your comment on the writing style of the paper</w:t>
              </w:r>
            </w:ins>
            <w:ins w:id="1331" w:author="tao huang" w:date="2018-11-04T12:05:00Z">
              <w:r w:rsidR="00442012">
                <w:rPr>
                  <w:rFonts w:ascii="Times New Roman" w:eastAsia="Times New Roman" w:hAnsi="Times New Roman" w:cs="Times New Roman"/>
                  <w:color w:val="7030A0"/>
                </w:rPr>
                <w:t xml:space="preserve"> and we have now completely revised the corresponding sections.</w:t>
              </w:r>
            </w:ins>
          </w:p>
          <w:p w14:paraId="5E118AD3" w14:textId="77777777" w:rsidR="006520D5" w:rsidRDefault="00915F19">
            <w:pPr>
              <w:shd w:val="clear" w:color="auto" w:fill="FFFFFF" w:themeFill="background1"/>
              <w:spacing w:after="0" w:line="276" w:lineRule="auto"/>
              <w:rPr>
                <w:ins w:id="1332" w:author="tao huang" w:date="2018-10-28T21:33:00Z"/>
                <w:rFonts w:ascii="Times New Roman" w:eastAsia="Times New Roman" w:hAnsi="Times New Roman" w:cs="Times New Roman"/>
              </w:rPr>
              <w:pPrChange w:id="1333" w:author="tao huang" w:date="2018-10-28T21:40:00Z">
                <w:pPr>
                  <w:shd w:val="clear" w:color="auto" w:fill="FFFFFF"/>
                  <w:spacing w:after="0" w:line="276" w:lineRule="auto"/>
                </w:pPr>
              </w:pPrChange>
            </w:pPr>
            <w:del w:id="1334" w:author="Didier Soopramanien" w:date="2018-10-24T14:47:00Z">
              <w:r w:rsidRPr="00915F19" w:rsidDel="00547144">
                <w:rPr>
                  <w:rFonts w:ascii="Times New Roman" w:eastAsia="Times New Roman" w:hAnsi="Times New Roman" w:cs="Times New Roman"/>
                  <w:color w:val="7030A0"/>
                </w:rPr>
                <w:delText>Revised</w:delText>
              </w:r>
            </w:del>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p>
          <w:p w14:paraId="587760AF" w14:textId="77777777" w:rsidR="006520D5" w:rsidRDefault="006520D5">
            <w:pPr>
              <w:shd w:val="clear" w:color="auto" w:fill="FFFFFF" w:themeFill="background1"/>
              <w:spacing w:after="0" w:line="276" w:lineRule="auto"/>
              <w:rPr>
                <w:ins w:id="1335" w:author="tao huang" w:date="2018-10-28T21:33:00Z"/>
                <w:rFonts w:ascii="Times New Roman" w:eastAsia="Times New Roman" w:hAnsi="Times New Roman" w:cs="Times New Roman"/>
                <w:color w:val="7030A0"/>
              </w:rPr>
              <w:pPrChange w:id="1336" w:author="tao huang" w:date="2018-10-28T21:40:00Z">
                <w:pPr>
                  <w:shd w:val="clear" w:color="auto" w:fill="FFFFFF"/>
                  <w:spacing w:after="0" w:line="276" w:lineRule="auto"/>
                </w:pPr>
              </w:pPrChange>
            </w:pPr>
          </w:p>
          <w:p w14:paraId="7ACD2CF1" w14:textId="77777777" w:rsidR="006520D5" w:rsidRDefault="0082558B">
            <w:pPr>
              <w:shd w:val="clear" w:color="auto" w:fill="FFFFFF" w:themeFill="background1"/>
              <w:spacing w:after="0" w:line="276" w:lineRule="auto"/>
              <w:rPr>
                <w:ins w:id="1337" w:author="tao huang" w:date="2018-10-28T21:34:00Z"/>
                <w:rFonts w:ascii="Times New Roman" w:eastAsia="Times New Roman" w:hAnsi="Times New Roman" w:cs="Times New Roman"/>
              </w:rPr>
              <w:pPrChange w:id="1338" w:author="tao huang" w:date="2018-10-28T21:40:00Z">
                <w:pPr>
                  <w:shd w:val="clear" w:color="auto" w:fill="FFFFFF"/>
                  <w:spacing w:after="0" w:line="276" w:lineRule="auto"/>
                </w:pPr>
              </w:pPrChange>
            </w:pPr>
            <w:del w:id="1339" w:author="tao huang" w:date="2018-10-28T21:34:00Z">
              <w:r w:rsidRPr="0056537F" w:rsidDel="006520D5">
                <w:rPr>
                  <w:rFonts w:ascii="Times New Roman" w:eastAsia="Times New Roman" w:hAnsi="Times New Roman" w:cs="Times New Roman"/>
                </w:rPr>
                <w:br/>
              </w:r>
            </w:del>
          </w:p>
          <w:p w14:paraId="286DEBFB" w14:textId="6D249D1F" w:rsidR="00DA1D86" w:rsidRPr="00752229" w:rsidRDefault="00442012">
            <w:pPr>
              <w:shd w:val="clear" w:color="auto" w:fill="FFFFFF" w:themeFill="background1"/>
              <w:spacing w:after="0" w:line="276" w:lineRule="auto"/>
              <w:rPr>
                <w:ins w:id="1340" w:author="Didier Soopramanien" w:date="2018-10-24T14:47:00Z"/>
                <w:rFonts w:ascii="Times New Roman" w:eastAsia="Times New Roman" w:hAnsi="Times New Roman" w:cs="Times New Roman"/>
                <w:color w:val="7030A0"/>
                <w:rPrChange w:id="1341" w:author="tao huang" w:date="2018-10-28T22:59:00Z">
                  <w:rPr>
                    <w:ins w:id="1342" w:author="Didier Soopramanien" w:date="2018-10-24T14:47:00Z"/>
                    <w:rFonts w:ascii="Times New Roman" w:eastAsia="Times New Roman" w:hAnsi="Times New Roman" w:cs="Times New Roman"/>
                  </w:rPr>
                </w:rPrChange>
              </w:rPr>
              <w:pPrChange w:id="1343" w:author="tao huang" w:date="2018-10-28T21:40:00Z">
                <w:pPr>
                  <w:shd w:val="clear" w:color="auto" w:fill="FFFFFF"/>
                  <w:spacing w:after="0" w:line="276" w:lineRule="auto"/>
                </w:pPr>
              </w:pPrChange>
            </w:pPr>
            <w:ins w:id="1344" w:author="tao huang" w:date="2018-11-04T12:06:00Z">
              <w:r>
                <w:rPr>
                  <w:rFonts w:ascii="Times New Roman" w:eastAsia="Times New Roman" w:hAnsi="Times New Roman" w:cs="Times New Roman"/>
                  <w:color w:val="7030A0"/>
                </w:rPr>
                <w:t>W</w:t>
              </w:r>
            </w:ins>
            <w:del w:id="1345" w:author="tao huang" w:date="2018-11-04T12:06:00Z">
              <w:r w:rsidR="005B2132" w:rsidRPr="00752229" w:rsidDel="00442012">
                <w:rPr>
                  <w:rFonts w:ascii="Times New Roman" w:eastAsia="Times New Roman" w:hAnsi="Times New Roman" w:cs="Times New Roman"/>
                  <w:color w:val="7030A0"/>
                  <w:rPrChange w:id="1346" w:author="tao huang" w:date="2018-10-28T22:59:00Z">
                    <w:rPr>
                      <w:rFonts w:ascii="Times New Roman" w:eastAsia="Times New Roman" w:hAnsi="Times New Roman" w:cs="Times New Roman"/>
                    </w:rPr>
                  </w:rPrChange>
                </w:rPr>
                <w:delText>w</w:delText>
              </w:r>
            </w:del>
            <w:r w:rsidR="005B2132" w:rsidRPr="00752229">
              <w:rPr>
                <w:rFonts w:ascii="Times New Roman" w:eastAsia="Times New Roman" w:hAnsi="Times New Roman" w:cs="Times New Roman"/>
                <w:color w:val="7030A0"/>
                <w:rPrChange w:id="1347" w:author="tao huang" w:date="2018-10-28T22:59:00Z">
                  <w:rPr>
                    <w:rFonts w:ascii="Times New Roman" w:eastAsia="Times New Roman" w:hAnsi="Times New Roman" w:cs="Times New Roman"/>
                  </w:rPr>
                </w:rPrChange>
              </w:rPr>
              <w:t xml:space="preserve">e </w:t>
            </w:r>
            <w:proofErr w:type="gramStart"/>
            <w:ins w:id="1348" w:author="tao huang" w:date="2018-11-04T12:06:00Z">
              <w:r>
                <w:rPr>
                  <w:rFonts w:ascii="Times New Roman" w:eastAsia="Times New Roman" w:hAnsi="Times New Roman" w:cs="Times New Roman"/>
                  <w:color w:val="7030A0"/>
                </w:rPr>
                <w:t>have</w:t>
              </w:r>
              <w:proofErr w:type="gramEnd"/>
              <w:r>
                <w:rPr>
                  <w:rFonts w:ascii="Times New Roman" w:eastAsia="Times New Roman" w:hAnsi="Times New Roman" w:cs="Times New Roman"/>
                  <w:color w:val="7030A0"/>
                </w:rPr>
                <w:t xml:space="preserve"> </w:t>
              </w:r>
            </w:ins>
            <w:del w:id="1349" w:author="tao huang" w:date="2018-11-04T12:06:00Z">
              <w:r w:rsidR="005B2132" w:rsidRPr="00752229" w:rsidDel="00442012">
                <w:rPr>
                  <w:rFonts w:ascii="Times New Roman" w:eastAsia="Times New Roman" w:hAnsi="Times New Roman" w:cs="Times New Roman"/>
                  <w:color w:val="7030A0"/>
                  <w:rPrChange w:id="1350" w:author="tao huang" w:date="2018-10-28T22:59:00Z">
                    <w:rPr>
                      <w:rFonts w:ascii="Times New Roman" w:eastAsia="Times New Roman" w:hAnsi="Times New Roman" w:cs="Times New Roman"/>
                    </w:rPr>
                  </w:rPrChange>
                </w:rPr>
                <w:delText>hav</w:delText>
              </w:r>
            </w:del>
            <w:ins w:id="1351" w:author="Didier Soopramanien" w:date="2018-10-24T14:47:00Z">
              <w:del w:id="1352" w:author="tao huang" w:date="2018-11-04T12:06:00Z">
                <w:r w:rsidR="00CB2E12" w:rsidRPr="00752229" w:rsidDel="00442012">
                  <w:rPr>
                    <w:rFonts w:ascii="Times New Roman" w:eastAsia="Times New Roman" w:hAnsi="Times New Roman" w:cs="Times New Roman"/>
                    <w:color w:val="7030A0"/>
                    <w:rPrChange w:id="1353" w:author="tao huang" w:date="2018-10-28T22:59:00Z">
                      <w:rPr>
                        <w:rFonts w:ascii="Times New Roman" w:eastAsia="Times New Roman" w:hAnsi="Times New Roman" w:cs="Times New Roman"/>
                      </w:rPr>
                    </w:rPrChange>
                  </w:rPr>
                  <w:delText xml:space="preserve">e </w:delText>
                </w:r>
              </w:del>
            </w:ins>
            <w:ins w:id="1354" w:author="Didier Soopramanien" w:date="2018-10-24T14:48:00Z">
              <w:r w:rsidR="00DA1D86" w:rsidRPr="00752229">
                <w:rPr>
                  <w:rFonts w:ascii="Times New Roman" w:eastAsia="Times New Roman" w:hAnsi="Times New Roman" w:cs="Times New Roman"/>
                  <w:color w:val="7030A0"/>
                  <w:rPrChange w:id="1355" w:author="tao huang" w:date="2018-10-28T22:59:00Z">
                    <w:rPr>
                      <w:rFonts w:ascii="Times New Roman" w:eastAsia="Times New Roman" w:hAnsi="Times New Roman" w:cs="Times New Roman"/>
                    </w:rPr>
                  </w:rPrChange>
                </w:rPr>
                <w:t xml:space="preserve">now </w:t>
              </w:r>
            </w:ins>
            <w:ins w:id="1356" w:author="tao huang" w:date="2018-11-04T12:05:00Z">
              <w:r>
                <w:rPr>
                  <w:rFonts w:ascii="Times New Roman" w:eastAsia="Times New Roman" w:hAnsi="Times New Roman" w:cs="Times New Roman"/>
                  <w:color w:val="7030A0"/>
                </w:rPr>
                <w:t xml:space="preserve">completely revised the </w:t>
              </w:r>
            </w:ins>
            <w:ins w:id="1357" w:author="tao huang" w:date="2018-11-04T12:06:00Z">
              <w:r>
                <w:rPr>
                  <w:rFonts w:ascii="Times New Roman" w:eastAsia="Times New Roman" w:hAnsi="Times New Roman" w:cs="Times New Roman"/>
                  <w:color w:val="7030A0"/>
                </w:rPr>
                <w:t xml:space="preserve">manuscript. We have </w:t>
              </w:r>
            </w:ins>
            <w:ins w:id="1358" w:author="Didier Soopramanien" w:date="2018-10-24T14:48:00Z">
              <w:r w:rsidR="00DA1D86" w:rsidRPr="00752229">
                <w:rPr>
                  <w:rFonts w:ascii="Times New Roman" w:eastAsia="Times New Roman" w:hAnsi="Times New Roman" w:cs="Times New Roman"/>
                  <w:color w:val="7030A0"/>
                  <w:rPrChange w:id="1359" w:author="tao huang" w:date="2018-10-28T22:59:00Z">
                    <w:rPr>
                      <w:rFonts w:ascii="Times New Roman" w:eastAsia="Times New Roman" w:hAnsi="Times New Roman" w:cs="Times New Roman"/>
                    </w:rPr>
                  </w:rPrChange>
                </w:rPr>
                <w:t xml:space="preserve">more explicitly </w:t>
              </w:r>
            </w:ins>
            <w:ins w:id="1360" w:author="tao huang" w:date="2018-11-04T12:07:00Z">
              <w:r w:rsidR="002C2B2B">
                <w:rPr>
                  <w:rFonts w:ascii="Times New Roman" w:eastAsia="Times New Roman" w:hAnsi="Times New Roman" w:cs="Times New Roman"/>
                  <w:color w:val="7030A0"/>
                </w:rPr>
                <w:t xml:space="preserve">and effectively </w:t>
              </w:r>
            </w:ins>
            <w:ins w:id="1361" w:author="Didier Soopramanien" w:date="2018-10-24T14:48:00Z">
              <w:r w:rsidR="00DA1D86" w:rsidRPr="00752229">
                <w:rPr>
                  <w:rFonts w:ascii="Times New Roman" w:eastAsia="Times New Roman" w:hAnsi="Times New Roman" w:cs="Times New Roman"/>
                  <w:color w:val="7030A0"/>
                  <w:rPrChange w:id="1362" w:author="tao huang" w:date="2018-10-28T22:59:00Z">
                    <w:rPr>
                      <w:rFonts w:ascii="Times New Roman" w:eastAsia="Times New Roman" w:hAnsi="Times New Roman" w:cs="Times New Roman"/>
                    </w:rPr>
                  </w:rPrChange>
                </w:rPr>
                <w:t>positioned the work as one that can</w:t>
              </w:r>
              <w:r w:rsidR="00E02E68" w:rsidRPr="00752229">
                <w:rPr>
                  <w:rFonts w:ascii="Times New Roman" w:eastAsia="Times New Roman" w:hAnsi="Times New Roman" w:cs="Times New Roman"/>
                  <w:color w:val="7030A0"/>
                  <w:rPrChange w:id="1363" w:author="tao huang" w:date="2018-10-28T22:59:00Z">
                    <w:rPr>
                      <w:rFonts w:ascii="Times New Roman" w:eastAsia="Times New Roman" w:hAnsi="Times New Roman" w:cs="Times New Roman"/>
                    </w:rPr>
                  </w:rPrChange>
                </w:rPr>
                <w:t xml:space="preserve"> impact on the inventory management of retailers similar to </w:t>
              </w:r>
            </w:ins>
            <w:ins w:id="1364" w:author="Didier Soopramanien" w:date="2018-10-24T14:49:00Z">
              <w:r w:rsidR="00E02E68" w:rsidRPr="00752229">
                <w:rPr>
                  <w:rFonts w:ascii="Times New Roman" w:eastAsia="Times New Roman" w:hAnsi="Times New Roman" w:cs="Times New Roman"/>
                  <w:color w:val="7030A0"/>
                  <w:rPrChange w:id="1365" w:author="tao huang" w:date="2018-10-28T22:59:00Z">
                    <w:rPr>
                      <w:rFonts w:ascii="Times New Roman" w:eastAsia="Times New Roman" w:hAnsi="Times New Roman" w:cs="Times New Roman"/>
                    </w:rPr>
                  </w:rPrChange>
                </w:rPr>
                <w:t xml:space="preserve">related </w:t>
              </w:r>
            </w:ins>
            <w:ins w:id="1366" w:author="Didier Soopramanien" w:date="2018-10-24T14:48:00Z">
              <w:r w:rsidR="00E02E68" w:rsidRPr="00752229">
                <w:rPr>
                  <w:rFonts w:ascii="Times New Roman" w:eastAsia="Times New Roman" w:hAnsi="Times New Roman" w:cs="Times New Roman"/>
                  <w:color w:val="7030A0"/>
                  <w:rPrChange w:id="1367" w:author="tao huang" w:date="2018-10-28T22:59:00Z">
                    <w:rPr>
                      <w:rFonts w:ascii="Times New Roman" w:eastAsia="Times New Roman" w:hAnsi="Times New Roman" w:cs="Times New Roman"/>
                    </w:rPr>
                  </w:rPrChange>
                </w:rPr>
                <w:t>work in the domain of forecast</w:t>
              </w:r>
            </w:ins>
            <w:ins w:id="1368" w:author="Didier Soopramanien" w:date="2018-10-24T14:49:00Z">
              <w:r w:rsidR="00E02E68" w:rsidRPr="00752229">
                <w:rPr>
                  <w:rFonts w:ascii="Times New Roman" w:eastAsia="Times New Roman" w:hAnsi="Times New Roman" w:cs="Times New Roman"/>
                  <w:color w:val="7030A0"/>
                  <w:rPrChange w:id="1369" w:author="tao huang" w:date="2018-10-28T22:59:00Z">
                    <w:rPr>
                      <w:rFonts w:ascii="Times New Roman" w:eastAsia="Times New Roman" w:hAnsi="Times New Roman" w:cs="Times New Roman"/>
                    </w:rPr>
                  </w:rPrChange>
                </w:rPr>
                <w:t>ing</w:t>
              </w:r>
            </w:ins>
            <w:ins w:id="1370" w:author="tao huang" w:date="2018-11-04T12:06:00Z">
              <w:r>
                <w:rPr>
                  <w:rFonts w:ascii="Times New Roman" w:eastAsia="Times New Roman" w:hAnsi="Times New Roman" w:cs="Times New Roman"/>
                  <w:color w:val="7030A0"/>
                </w:rPr>
                <w:t>.</w:t>
              </w:r>
            </w:ins>
          </w:p>
          <w:p w14:paraId="2E75B3EE" w14:textId="77777777" w:rsidR="00DA1D86" w:rsidRDefault="00DA1D86">
            <w:pPr>
              <w:shd w:val="clear" w:color="auto" w:fill="FFFFFF" w:themeFill="background1"/>
              <w:spacing w:after="0" w:line="276" w:lineRule="auto"/>
              <w:rPr>
                <w:ins w:id="1371" w:author="Didier Soopramanien" w:date="2018-10-24T14:47:00Z"/>
                <w:rFonts w:ascii="Times New Roman" w:eastAsia="Times New Roman" w:hAnsi="Times New Roman" w:cs="Times New Roman"/>
              </w:rPr>
              <w:pPrChange w:id="1372" w:author="tao huang" w:date="2018-10-28T21:40:00Z">
                <w:pPr>
                  <w:shd w:val="clear" w:color="auto" w:fill="FFFFFF"/>
                  <w:spacing w:after="0" w:line="276" w:lineRule="auto"/>
                </w:pPr>
              </w:pPrChange>
            </w:pPr>
          </w:p>
          <w:p w14:paraId="1243E848" w14:textId="1C02B20F" w:rsidR="0082558B" w:rsidRPr="0056537F" w:rsidRDefault="005B2132">
            <w:pPr>
              <w:shd w:val="clear" w:color="auto" w:fill="FFFFFF" w:themeFill="background1"/>
              <w:spacing w:after="0" w:line="276" w:lineRule="auto"/>
              <w:rPr>
                <w:rFonts w:ascii="Times New Roman" w:eastAsia="Times New Roman" w:hAnsi="Times New Roman" w:cs="Times New Roman"/>
              </w:rPr>
              <w:pPrChange w:id="1373" w:author="tao huang" w:date="2018-10-28T21:40:00Z">
                <w:pPr>
                  <w:shd w:val="clear" w:color="auto" w:fill="FFFFFF"/>
                  <w:spacing w:after="0" w:line="276" w:lineRule="auto"/>
                </w:pPr>
              </w:pPrChange>
            </w:pPr>
            <w:del w:id="1374" w:author="Didier Soopramanien" w:date="2018-10-24T14:47:00Z">
              <w:r w:rsidDel="00CB2E12">
                <w:rPr>
                  <w:rFonts w:ascii="Times New Roman" w:eastAsia="Times New Roman" w:hAnsi="Times New Roman" w:cs="Times New Roman"/>
                </w:rPr>
                <w:delText xml:space="preserve">e included </w:delText>
              </w:r>
            </w:del>
            <w:r w:rsidR="0082558B" w:rsidRPr="0056537F">
              <w:rPr>
                <w:rFonts w:ascii="Times New Roman" w:eastAsia="Times New Roman" w:hAnsi="Times New Roman" w:cs="Times New Roman"/>
              </w:rPr>
              <w:br/>
              <w:t xml:space="preserve">Overall, based on the above I am inclined to reject the paper due to its lack of solid contribution, convincing results, presentation </w:t>
            </w:r>
            <w:r w:rsidR="0082558B" w:rsidRPr="003E1E39">
              <w:rPr>
                <w:rFonts w:ascii="Times New Roman" w:eastAsia="Times New Roman" w:hAnsi="Times New Roman" w:cs="Times New Roman"/>
                <w:noProof/>
              </w:rPr>
              <w:t>and</w:t>
            </w:r>
            <w:r w:rsidR="0082558B" w:rsidRPr="0056537F">
              <w:rPr>
                <w:rFonts w:ascii="Times New Roman" w:eastAsia="Times New Roman" w:hAnsi="Times New Roman" w:cs="Times New Roman"/>
              </w:rPr>
              <w:t xml:space="preserve"> academic </w:t>
            </w:r>
            <w:r w:rsidR="0082558B" w:rsidRPr="003E1E39">
              <w:rPr>
                <w:rFonts w:ascii="Times New Roman" w:eastAsia="Times New Roman" w:hAnsi="Times New Roman" w:cs="Times New Roman"/>
                <w:noProof/>
              </w:rPr>
              <w:t>rigour</w:t>
            </w:r>
            <w:r w:rsidR="0082558B" w:rsidRPr="0056537F">
              <w:rPr>
                <w:rFonts w:ascii="Times New Roman" w:eastAsia="Times New Roman" w:hAnsi="Times New Roman" w:cs="Times New Roman"/>
              </w:rPr>
              <w:t>.</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pPr>
              <w:shd w:val="clear" w:color="auto" w:fill="FFFFFF" w:themeFill="background1"/>
              <w:spacing w:after="0" w:line="276" w:lineRule="auto"/>
              <w:rPr>
                <w:rFonts w:ascii="Times New Roman" w:eastAsia="Times New Roman" w:hAnsi="Times New Roman" w:cs="Times New Roman"/>
              </w:rPr>
              <w:pPrChange w:id="1375" w:author="tao huang" w:date="2018-10-28T21:40:00Z">
                <w:pPr>
                  <w:shd w:val="clear" w:color="auto" w:fill="FFFFFF"/>
                  <w:spacing w:after="0" w:line="276" w:lineRule="auto"/>
                </w:pPr>
              </w:pPrChange>
            </w:pPr>
          </w:p>
        </w:tc>
      </w:tr>
    </w:tbl>
    <w:p w14:paraId="04C2BC43" w14:textId="77777777" w:rsidR="0082558B" w:rsidRPr="0056537F" w:rsidRDefault="0082558B">
      <w:pPr>
        <w:pBdr>
          <w:top w:val="single" w:sz="6" w:space="1" w:color="auto"/>
        </w:pBdr>
        <w:shd w:val="clear" w:color="auto" w:fill="FFFFFF" w:themeFill="background1"/>
        <w:spacing w:after="0" w:line="276" w:lineRule="auto"/>
        <w:jc w:val="center"/>
        <w:rPr>
          <w:rFonts w:ascii="Arial" w:eastAsia="Times New Roman" w:hAnsi="Arial" w:cs="Arial"/>
          <w:vanish/>
        </w:rPr>
        <w:pPrChange w:id="1376" w:author="tao huang" w:date="2018-10-28T21:40:00Z">
          <w:pPr>
            <w:pBdr>
              <w:top w:val="single" w:sz="6" w:space="1" w:color="auto"/>
            </w:pBdr>
            <w:spacing w:after="0" w:line="276" w:lineRule="auto"/>
            <w:jc w:val="center"/>
          </w:pPr>
        </w:pPrChange>
      </w:pPr>
      <w:r w:rsidRPr="0056537F">
        <w:rPr>
          <w:rFonts w:ascii="Arial" w:eastAsia="Times New Roman" w:hAnsi="Arial" w:cs="Arial"/>
          <w:vanish/>
        </w:rPr>
        <w:t>Bottom of Form</w:t>
      </w:r>
    </w:p>
    <w:p w14:paraId="77F28FE8" w14:textId="77777777" w:rsidR="00CB544A" w:rsidRPr="0056537F" w:rsidRDefault="00CB544A">
      <w:pPr>
        <w:shd w:val="clear" w:color="auto" w:fill="FFFFFF" w:themeFill="background1"/>
        <w:spacing w:after="0" w:line="276" w:lineRule="auto"/>
        <w:pPrChange w:id="1377" w:author="tao huang" w:date="2018-10-28T21:40:00Z">
          <w:pPr>
            <w:spacing w:after="0" w:line="276" w:lineRule="auto"/>
          </w:pPr>
        </w:pPrChange>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kwNKwFAJaIg9Qt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306D4"/>
    <w:rsid w:val="00031F73"/>
    <w:rsid w:val="00034F30"/>
    <w:rsid w:val="00035885"/>
    <w:rsid w:val="00044520"/>
    <w:rsid w:val="00044A97"/>
    <w:rsid w:val="00047F35"/>
    <w:rsid w:val="00050F08"/>
    <w:rsid w:val="00055795"/>
    <w:rsid w:val="0005687C"/>
    <w:rsid w:val="00063770"/>
    <w:rsid w:val="00077FE2"/>
    <w:rsid w:val="00082FFC"/>
    <w:rsid w:val="00091D39"/>
    <w:rsid w:val="00092633"/>
    <w:rsid w:val="00092917"/>
    <w:rsid w:val="000C1516"/>
    <w:rsid w:val="000C3EBE"/>
    <w:rsid w:val="000D5E11"/>
    <w:rsid w:val="000D5F6B"/>
    <w:rsid w:val="000F3B13"/>
    <w:rsid w:val="000F6924"/>
    <w:rsid w:val="00102BE1"/>
    <w:rsid w:val="00126714"/>
    <w:rsid w:val="00131FE3"/>
    <w:rsid w:val="001371FB"/>
    <w:rsid w:val="001442BA"/>
    <w:rsid w:val="00154D9C"/>
    <w:rsid w:val="001669EC"/>
    <w:rsid w:val="00167987"/>
    <w:rsid w:val="00171A8C"/>
    <w:rsid w:val="001768F6"/>
    <w:rsid w:val="00182F45"/>
    <w:rsid w:val="00183010"/>
    <w:rsid w:val="00190D90"/>
    <w:rsid w:val="00195FBE"/>
    <w:rsid w:val="00197BE4"/>
    <w:rsid w:val="001B07B4"/>
    <w:rsid w:val="001B1487"/>
    <w:rsid w:val="001B2261"/>
    <w:rsid w:val="001B6D51"/>
    <w:rsid w:val="001C15E6"/>
    <w:rsid w:val="001C37B4"/>
    <w:rsid w:val="001E170C"/>
    <w:rsid w:val="001E6AEA"/>
    <w:rsid w:val="001F4868"/>
    <w:rsid w:val="00202AF0"/>
    <w:rsid w:val="0020790C"/>
    <w:rsid w:val="002134DB"/>
    <w:rsid w:val="002173F6"/>
    <w:rsid w:val="0022315E"/>
    <w:rsid w:val="00226E0E"/>
    <w:rsid w:val="002321A4"/>
    <w:rsid w:val="00235520"/>
    <w:rsid w:val="002447A6"/>
    <w:rsid w:val="00244DF2"/>
    <w:rsid w:val="00245CAB"/>
    <w:rsid w:val="00246D3D"/>
    <w:rsid w:val="00255100"/>
    <w:rsid w:val="00256E99"/>
    <w:rsid w:val="002628F1"/>
    <w:rsid w:val="00284276"/>
    <w:rsid w:val="00290D72"/>
    <w:rsid w:val="002A2D82"/>
    <w:rsid w:val="002A5360"/>
    <w:rsid w:val="002B33AC"/>
    <w:rsid w:val="002C2B2B"/>
    <w:rsid w:val="002D04C3"/>
    <w:rsid w:val="002D11CC"/>
    <w:rsid w:val="002D7E62"/>
    <w:rsid w:val="002E0086"/>
    <w:rsid w:val="002E1C65"/>
    <w:rsid w:val="002E218D"/>
    <w:rsid w:val="002E2C8E"/>
    <w:rsid w:val="002E3F0F"/>
    <w:rsid w:val="0031795E"/>
    <w:rsid w:val="00330527"/>
    <w:rsid w:val="00340732"/>
    <w:rsid w:val="0034107B"/>
    <w:rsid w:val="0034360D"/>
    <w:rsid w:val="00352E5D"/>
    <w:rsid w:val="00356A03"/>
    <w:rsid w:val="0036526A"/>
    <w:rsid w:val="00386456"/>
    <w:rsid w:val="00390562"/>
    <w:rsid w:val="003A0452"/>
    <w:rsid w:val="003A141C"/>
    <w:rsid w:val="003A2162"/>
    <w:rsid w:val="003A5126"/>
    <w:rsid w:val="003A70CD"/>
    <w:rsid w:val="003B2D1C"/>
    <w:rsid w:val="003B3875"/>
    <w:rsid w:val="003B7B34"/>
    <w:rsid w:val="003C0646"/>
    <w:rsid w:val="003D146C"/>
    <w:rsid w:val="003E1E39"/>
    <w:rsid w:val="003E238E"/>
    <w:rsid w:val="003E2965"/>
    <w:rsid w:val="003F60CA"/>
    <w:rsid w:val="004069DE"/>
    <w:rsid w:val="00415CA8"/>
    <w:rsid w:val="00425392"/>
    <w:rsid w:val="0042731A"/>
    <w:rsid w:val="0043508B"/>
    <w:rsid w:val="00442012"/>
    <w:rsid w:val="00446EB0"/>
    <w:rsid w:val="004500BD"/>
    <w:rsid w:val="00454902"/>
    <w:rsid w:val="00456815"/>
    <w:rsid w:val="00456C94"/>
    <w:rsid w:val="00457D37"/>
    <w:rsid w:val="00460153"/>
    <w:rsid w:val="0046714A"/>
    <w:rsid w:val="00473106"/>
    <w:rsid w:val="00475E5B"/>
    <w:rsid w:val="00476E5F"/>
    <w:rsid w:val="00477BD8"/>
    <w:rsid w:val="0048545D"/>
    <w:rsid w:val="004922C0"/>
    <w:rsid w:val="004A36A6"/>
    <w:rsid w:val="004A390D"/>
    <w:rsid w:val="004A6F5D"/>
    <w:rsid w:val="004B0FAC"/>
    <w:rsid w:val="004B4A24"/>
    <w:rsid w:val="004B6B2A"/>
    <w:rsid w:val="004D17DD"/>
    <w:rsid w:val="004D48AF"/>
    <w:rsid w:val="004D5355"/>
    <w:rsid w:val="004E22D9"/>
    <w:rsid w:val="004F6EC8"/>
    <w:rsid w:val="0050176C"/>
    <w:rsid w:val="00506312"/>
    <w:rsid w:val="0051294D"/>
    <w:rsid w:val="0051560D"/>
    <w:rsid w:val="005164A2"/>
    <w:rsid w:val="00532908"/>
    <w:rsid w:val="00536F8C"/>
    <w:rsid w:val="00536FB2"/>
    <w:rsid w:val="005443B2"/>
    <w:rsid w:val="00544B11"/>
    <w:rsid w:val="00547144"/>
    <w:rsid w:val="00552F93"/>
    <w:rsid w:val="00554EF9"/>
    <w:rsid w:val="00555600"/>
    <w:rsid w:val="00555715"/>
    <w:rsid w:val="005565C8"/>
    <w:rsid w:val="005610BF"/>
    <w:rsid w:val="0056537F"/>
    <w:rsid w:val="00573EEE"/>
    <w:rsid w:val="005812E6"/>
    <w:rsid w:val="00590A2E"/>
    <w:rsid w:val="00591BDC"/>
    <w:rsid w:val="00597A82"/>
    <w:rsid w:val="005A034F"/>
    <w:rsid w:val="005A1EDD"/>
    <w:rsid w:val="005A53AB"/>
    <w:rsid w:val="005B2132"/>
    <w:rsid w:val="005D4DA3"/>
    <w:rsid w:val="005E2EC2"/>
    <w:rsid w:val="005E528F"/>
    <w:rsid w:val="006332C4"/>
    <w:rsid w:val="00641B08"/>
    <w:rsid w:val="0064498D"/>
    <w:rsid w:val="0065175B"/>
    <w:rsid w:val="006520D5"/>
    <w:rsid w:val="00652A83"/>
    <w:rsid w:val="006553D2"/>
    <w:rsid w:val="00665937"/>
    <w:rsid w:val="00670415"/>
    <w:rsid w:val="006844A0"/>
    <w:rsid w:val="00695D64"/>
    <w:rsid w:val="00696767"/>
    <w:rsid w:val="006C0646"/>
    <w:rsid w:val="006C432C"/>
    <w:rsid w:val="006C55B1"/>
    <w:rsid w:val="006C6BC5"/>
    <w:rsid w:val="006D01C9"/>
    <w:rsid w:val="006D300C"/>
    <w:rsid w:val="006D426D"/>
    <w:rsid w:val="006D6B93"/>
    <w:rsid w:val="006D7530"/>
    <w:rsid w:val="006E5D29"/>
    <w:rsid w:val="006E7AC5"/>
    <w:rsid w:val="006F1614"/>
    <w:rsid w:val="006F44CE"/>
    <w:rsid w:val="00705120"/>
    <w:rsid w:val="00712BB7"/>
    <w:rsid w:val="00716D73"/>
    <w:rsid w:val="0072146C"/>
    <w:rsid w:val="00727D37"/>
    <w:rsid w:val="00730CD4"/>
    <w:rsid w:val="00732EA0"/>
    <w:rsid w:val="00742C24"/>
    <w:rsid w:val="00752229"/>
    <w:rsid w:val="00772E05"/>
    <w:rsid w:val="00774964"/>
    <w:rsid w:val="0077611F"/>
    <w:rsid w:val="00780B6D"/>
    <w:rsid w:val="00793421"/>
    <w:rsid w:val="0079650C"/>
    <w:rsid w:val="007A010E"/>
    <w:rsid w:val="007B1923"/>
    <w:rsid w:val="007B1B5C"/>
    <w:rsid w:val="007C67A5"/>
    <w:rsid w:val="007D1325"/>
    <w:rsid w:val="007D2ADC"/>
    <w:rsid w:val="007E6C6E"/>
    <w:rsid w:val="007E792C"/>
    <w:rsid w:val="007F5C5D"/>
    <w:rsid w:val="00810D1A"/>
    <w:rsid w:val="0081384F"/>
    <w:rsid w:val="00815EF7"/>
    <w:rsid w:val="008170DB"/>
    <w:rsid w:val="00820825"/>
    <w:rsid w:val="00821CDE"/>
    <w:rsid w:val="0082558B"/>
    <w:rsid w:val="00827ABD"/>
    <w:rsid w:val="0083411A"/>
    <w:rsid w:val="00845EDF"/>
    <w:rsid w:val="008506A6"/>
    <w:rsid w:val="00866E0C"/>
    <w:rsid w:val="00866F19"/>
    <w:rsid w:val="008717AD"/>
    <w:rsid w:val="00871CC5"/>
    <w:rsid w:val="008745FA"/>
    <w:rsid w:val="008933AE"/>
    <w:rsid w:val="00895CD6"/>
    <w:rsid w:val="008A0148"/>
    <w:rsid w:val="008A24C7"/>
    <w:rsid w:val="008C59B5"/>
    <w:rsid w:val="008E2154"/>
    <w:rsid w:val="008E315C"/>
    <w:rsid w:val="008E4554"/>
    <w:rsid w:val="008E46EF"/>
    <w:rsid w:val="00910150"/>
    <w:rsid w:val="0091188F"/>
    <w:rsid w:val="00915F19"/>
    <w:rsid w:val="00937683"/>
    <w:rsid w:val="00937F8A"/>
    <w:rsid w:val="0094211C"/>
    <w:rsid w:val="00942286"/>
    <w:rsid w:val="009441FB"/>
    <w:rsid w:val="00944DA0"/>
    <w:rsid w:val="009734F8"/>
    <w:rsid w:val="00973859"/>
    <w:rsid w:val="0099526F"/>
    <w:rsid w:val="00997B99"/>
    <w:rsid w:val="009A090B"/>
    <w:rsid w:val="009A0B7C"/>
    <w:rsid w:val="009A4B4C"/>
    <w:rsid w:val="009A5383"/>
    <w:rsid w:val="009B261E"/>
    <w:rsid w:val="009B3446"/>
    <w:rsid w:val="009C7E78"/>
    <w:rsid w:val="009D30CA"/>
    <w:rsid w:val="009D34ED"/>
    <w:rsid w:val="009D4A8D"/>
    <w:rsid w:val="009D7E97"/>
    <w:rsid w:val="009E0FF4"/>
    <w:rsid w:val="009E2D8B"/>
    <w:rsid w:val="009E7308"/>
    <w:rsid w:val="00A0309B"/>
    <w:rsid w:val="00A03A01"/>
    <w:rsid w:val="00A102D2"/>
    <w:rsid w:val="00A127BC"/>
    <w:rsid w:val="00A22B63"/>
    <w:rsid w:val="00A35CC0"/>
    <w:rsid w:val="00A4412D"/>
    <w:rsid w:val="00A46939"/>
    <w:rsid w:val="00A47A93"/>
    <w:rsid w:val="00A56AAD"/>
    <w:rsid w:val="00A619FC"/>
    <w:rsid w:val="00A63E11"/>
    <w:rsid w:val="00A70BD5"/>
    <w:rsid w:val="00A74862"/>
    <w:rsid w:val="00A8205B"/>
    <w:rsid w:val="00A859CB"/>
    <w:rsid w:val="00A9509C"/>
    <w:rsid w:val="00AA4471"/>
    <w:rsid w:val="00AA6A4A"/>
    <w:rsid w:val="00AB0FCE"/>
    <w:rsid w:val="00AC0AC5"/>
    <w:rsid w:val="00AC2D81"/>
    <w:rsid w:val="00AC4AF5"/>
    <w:rsid w:val="00AD0632"/>
    <w:rsid w:val="00AD6C64"/>
    <w:rsid w:val="00AE1158"/>
    <w:rsid w:val="00AE2C0A"/>
    <w:rsid w:val="00AE2F26"/>
    <w:rsid w:val="00AE759B"/>
    <w:rsid w:val="00B171FA"/>
    <w:rsid w:val="00B23CD0"/>
    <w:rsid w:val="00B35C25"/>
    <w:rsid w:val="00B362DB"/>
    <w:rsid w:val="00B43739"/>
    <w:rsid w:val="00B47DBF"/>
    <w:rsid w:val="00B56BEA"/>
    <w:rsid w:val="00B60536"/>
    <w:rsid w:val="00B66D11"/>
    <w:rsid w:val="00B7219C"/>
    <w:rsid w:val="00B723FF"/>
    <w:rsid w:val="00B72572"/>
    <w:rsid w:val="00B74F42"/>
    <w:rsid w:val="00B7761C"/>
    <w:rsid w:val="00B97EC6"/>
    <w:rsid w:val="00BB2AE4"/>
    <w:rsid w:val="00BB4D54"/>
    <w:rsid w:val="00BB76AC"/>
    <w:rsid w:val="00BB7995"/>
    <w:rsid w:val="00BE157C"/>
    <w:rsid w:val="00BE6284"/>
    <w:rsid w:val="00BF3881"/>
    <w:rsid w:val="00C00901"/>
    <w:rsid w:val="00C141EF"/>
    <w:rsid w:val="00C152A6"/>
    <w:rsid w:val="00C16368"/>
    <w:rsid w:val="00C233FD"/>
    <w:rsid w:val="00C2361B"/>
    <w:rsid w:val="00C31478"/>
    <w:rsid w:val="00C44F7A"/>
    <w:rsid w:val="00C52668"/>
    <w:rsid w:val="00C54B0A"/>
    <w:rsid w:val="00C65AF4"/>
    <w:rsid w:val="00C76FB7"/>
    <w:rsid w:val="00C77551"/>
    <w:rsid w:val="00C902B9"/>
    <w:rsid w:val="00CA1939"/>
    <w:rsid w:val="00CB2E12"/>
    <w:rsid w:val="00CB544A"/>
    <w:rsid w:val="00CC06A9"/>
    <w:rsid w:val="00CD2572"/>
    <w:rsid w:val="00CD4AE1"/>
    <w:rsid w:val="00CD535A"/>
    <w:rsid w:val="00CD5E07"/>
    <w:rsid w:val="00CE07CC"/>
    <w:rsid w:val="00CE77A3"/>
    <w:rsid w:val="00CF10F4"/>
    <w:rsid w:val="00CF55EF"/>
    <w:rsid w:val="00CF66F5"/>
    <w:rsid w:val="00CF6F0C"/>
    <w:rsid w:val="00D02EF2"/>
    <w:rsid w:val="00D07F7E"/>
    <w:rsid w:val="00D149AB"/>
    <w:rsid w:val="00D150AC"/>
    <w:rsid w:val="00D26B86"/>
    <w:rsid w:val="00D320C7"/>
    <w:rsid w:val="00D33AD7"/>
    <w:rsid w:val="00D340FD"/>
    <w:rsid w:val="00D35CDD"/>
    <w:rsid w:val="00D4091C"/>
    <w:rsid w:val="00D4448A"/>
    <w:rsid w:val="00D46956"/>
    <w:rsid w:val="00D709EA"/>
    <w:rsid w:val="00D72BAF"/>
    <w:rsid w:val="00D75014"/>
    <w:rsid w:val="00D76E64"/>
    <w:rsid w:val="00D853E3"/>
    <w:rsid w:val="00D86E3C"/>
    <w:rsid w:val="00DA007D"/>
    <w:rsid w:val="00DA1D86"/>
    <w:rsid w:val="00DA6B91"/>
    <w:rsid w:val="00DC6424"/>
    <w:rsid w:val="00DD103E"/>
    <w:rsid w:val="00DF152C"/>
    <w:rsid w:val="00DF1EA7"/>
    <w:rsid w:val="00DF6A87"/>
    <w:rsid w:val="00DF72AC"/>
    <w:rsid w:val="00E02DF1"/>
    <w:rsid w:val="00E02E68"/>
    <w:rsid w:val="00E12E69"/>
    <w:rsid w:val="00E135B9"/>
    <w:rsid w:val="00E20C0A"/>
    <w:rsid w:val="00E30370"/>
    <w:rsid w:val="00E32585"/>
    <w:rsid w:val="00E52A71"/>
    <w:rsid w:val="00E5378A"/>
    <w:rsid w:val="00E66605"/>
    <w:rsid w:val="00E70184"/>
    <w:rsid w:val="00E87768"/>
    <w:rsid w:val="00E93A50"/>
    <w:rsid w:val="00E958B2"/>
    <w:rsid w:val="00E96BAE"/>
    <w:rsid w:val="00EA51F4"/>
    <w:rsid w:val="00EB0551"/>
    <w:rsid w:val="00EB29E1"/>
    <w:rsid w:val="00EB3531"/>
    <w:rsid w:val="00EC7A69"/>
    <w:rsid w:val="00ED3ACD"/>
    <w:rsid w:val="00EE263F"/>
    <w:rsid w:val="00EE37CA"/>
    <w:rsid w:val="00EE3A21"/>
    <w:rsid w:val="00EF6E05"/>
    <w:rsid w:val="00F00D06"/>
    <w:rsid w:val="00F07351"/>
    <w:rsid w:val="00F07B49"/>
    <w:rsid w:val="00F236F8"/>
    <w:rsid w:val="00F276FC"/>
    <w:rsid w:val="00F31391"/>
    <w:rsid w:val="00F40748"/>
    <w:rsid w:val="00F46A39"/>
    <w:rsid w:val="00F521FC"/>
    <w:rsid w:val="00F66B01"/>
    <w:rsid w:val="00F6703A"/>
    <w:rsid w:val="00F712B0"/>
    <w:rsid w:val="00F75158"/>
    <w:rsid w:val="00F8344F"/>
    <w:rsid w:val="00F87319"/>
    <w:rsid w:val="00F91693"/>
    <w:rsid w:val="00F93279"/>
    <w:rsid w:val="00F949EC"/>
    <w:rsid w:val="00FA3C76"/>
    <w:rsid w:val="00FB31BC"/>
    <w:rsid w:val="00FC4C34"/>
    <w:rsid w:val="00FC56C1"/>
    <w:rsid w:val="00FD2068"/>
    <w:rsid w:val="00FE0A20"/>
    <w:rsid w:val="00FE53D5"/>
    <w:rsid w:val="00FF20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13</Pages>
  <Words>7554</Words>
  <Characters>43059</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46</cp:revision>
  <dcterms:created xsi:type="dcterms:W3CDTF">2018-10-28T23:31:00Z</dcterms:created>
  <dcterms:modified xsi:type="dcterms:W3CDTF">2018-11-04T12:46:00Z</dcterms:modified>
</cp:coreProperties>
</file>